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0D07CF" w14:textId="77777777" w:rsidR="00DB15CF" w:rsidRDefault="00DB15CF"/>
    <w:p w14:paraId="51084A8B" w14:textId="77777777" w:rsidR="00DB15CF" w:rsidRDefault="00DB15CF"/>
    <w:p w14:paraId="4620A7DD" w14:textId="59243F6C" w:rsidR="00DB15CF" w:rsidRPr="00803360" w:rsidRDefault="00803360">
      <w:pPr>
        <w:rPr>
          <w:sz w:val="32"/>
        </w:rPr>
      </w:pPr>
      <w:r w:rsidRPr="00803360">
        <w:rPr>
          <w:sz w:val="32"/>
        </w:rPr>
        <w:t>Project</w:t>
      </w:r>
    </w:p>
    <w:p w14:paraId="107D4012" w14:textId="77777777" w:rsidR="00DB15CF" w:rsidRDefault="00DB15CF"/>
    <w:p w14:paraId="47674D7D" w14:textId="77777777" w:rsidR="00DB15CF" w:rsidRPr="009E49DE" w:rsidRDefault="00DB15CF" w:rsidP="00803360">
      <w:pPr>
        <w:spacing w:line="360" w:lineRule="auto"/>
        <w:rPr>
          <w:rFonts w:ascii="Calibri Light" w:hAnsi="Calibri Light" w:cs="Arial"/>
          <w:sz w:val="96"/>
          <w:szCs w:val="72"/>
        </w:rPr>
      </w:pPr>
      <w:r w:rsidRPr="009E49DE">
        <w:rPr>
          <w:rFonts w:ascii="Calibri Light" w:hAnsi="Calibri Light" w:cs="Arial"/>
          <w:sz w:val="96"/>
          <w:szCs w:val="72"/>
        </w:rPr>
        <w:t>Dissertation</w:t>
      </w:r>
    </w:p>
    <w:p w14:paraId="043C89B3" w14:textId="77777777" w:rsidR="00DB15CF" w:rsidRPr="009E49DE" w:rsidRDefault="00DB15CF" w:rsidP="00803360">
      <w:pPr>
        <w:spacing w:line="360" w:lineRule="auto"/>
        <w:rPr>
          <w:rFonts w:ascii="Calibri Light" w:hAnsi="Calibri Light" w:cs="Arial"/>
          <w:color w:val="4F81BD"/>
          <w:sz w:val="40"/>
          <w:szCs w:val="40"/>
        </w:rPr>
      </w:pPr>
    </w:p>
    <w:p w14:paraId="300F9D06" w14:textId="217B5013" w:rsidR="00DB15CF" w:rsidRPr="009E49DE" w:rsidRDefault="00DB15CF" w:rsidP="00803360">
      <w:pPr>
        <w:rPr>
          <w:rFonts w:ascii="Calibri Light" w:hAnsi="Calibri Light" w:cs="Arial"/>
          <w:color w:val="365F91" w:themeColor="accent1" w:themeShade="BF"/>
          <w:sz w:val="28"/>
        </w:rPr>
      </w:pPr>
      <w:r w:rsidRPr="009E49DE">
        <w:rPr>
          <w:rFonts w:ascii="Calibri Light" w:hAnsi="Calibri Light" w:cs="Arial"/>
          <w:color w:val="365F91" w:themeColor="accent1" w:themeShade="BF"/>
          <w:sz w:val="44"/>
          <w:szCs w:val="40"/>
        </w:rPr>
        <w:t>School of Computing &amp; Information Engineering</w:t>
      </w:r>
    </w:p>
    <w:p w14:paraId="6207C8A4" w14:textId="77777777" w:rsidR="00DB15CF" w:rsidRPr="009E49DE" w:rsidRDefault="00DB15CF" w:rsidP="00803360">
      <w:pPr>
        <w:rPr>
          <w:rFonts w:ascii="Calibri Light" w:hAnsi="Calibri Light" w:cs="Arial"/>
        </w:rPr>
      </w:pPr>
    </w:p>
    <w:p w14:paraId="5FA93722" w14:textId="77777777" w:rsidR="00DB15CF" w:rsidRPr="00C2561E" w:rsidRDefault="00DB15CF" w:rsidP="00803360">
      <w:pPr>
        <w:rPr>
          <w:rFonts w:ascii="Calibri" w:hAnsi="Calibri" w:cs="Arial"/>
        </w:rPr>
      </w:pPr>
    </w:p>
    <w:p w14:paraId="79B50158" w14:textId="77777777" w:rsidR="00DB15CF" w:rsidRPr="00C2561E" w:rsidRDefault="00DB15CF">
      <w:pPr>
        <w:rPr>
          <w:rFonts w:ascii="Calibri" w:hAnsi="Calibri" w:cs="Arial"/>
        </w:rPr>
      </w:pPr>
    </w:p>
    <w:p w14:paraId="30017FAF" w14:textId="77777777" w:rsidR="00DB15CF" w:rsidRPr="00C2561E" w:rsidRDefault="00DB15CF">
      <w:pPr>
        <w:rPr>
          <w:rFonts w:ascii="Calibri" w:hAnsi="Calibri" w:cs="Arial"/>
        </w:rPr>
      </w:pPr>
    </w:p>
    <w:p w14:paraId="448C3A03" w14:textId="77777777" w:rsidR="00DB15CF" w:rsidRPr="00C2561E" w:rsidRDefault="00DB15CF">
      <w:pPr>
        <w:rPr>
          <w:rFonts w:ascii="Calibri" w:hAnsi="Calibri" w:cs="Arial"/>
        </w:rPr>
      </w:pPr>
    </w:p>
    <w:p w14:paraId="529A4BF9" w14:textId="77777777" w:rsidR="00DB15CF" w:rsidRPr="00C2561E" w:rsidRDefault="00DB15CF">
      <w:pPr>
        <w:rPr>
          <w:rFonts w:ascii="Calibri" w:hAnsi="Calibri" w:cs="Arial"/>
        </w:rPr>
      </w:pPr>
    </w:p>
    <w:p w14:paraId="56F18EAD" w14:textId="77777777" w:rsidR="00DB15CF" w:rsidRPr="00C2561E" w:rsidRDefault="00DB15CF">
      <w:pPr>
        <w:rPr>
          <w:rFonts w:ascii="Calibri" w:hAnsi="Calibri" w:cs="Arial"/>
        </w:rPr>
      </w:pPr>
    </w:p>
    <w:p w14:paraId="0BFB7411" w14:textId="77777777" w:rsidR="00DB15CF" w:rsidRPr="00C2561E" w:rsidRDefault="00DB15CF">
      <w:pPr>
        <w:rPr>
          <w:rFonts w:ascii="Calibri" w:hAnsi="Calibri" w:cs="Arial"/>
        </w:rPr>
      </w:pPr>
    </w:p>
    <w:tbl>
      <w:tblPr>
        <w:tblStyle w:val="GridTable5Dark-Accent1"/>
        <w:tblW w:w="0" w:type="auto"/>
        <w:tblLook w:val="0680" w:firstRow="0" w:lastRow="0" w:firstColumn="1" w:lastColumn="0" w:noHBand="1" w:noVBand="1"/>
      </w:tblPr>
      <w:tblGrid>
        <w:gridCol w:w="2581"/>
        <w:gridCol w:w="6473"/>
      </w:tblGrid>
      <w:tr w:rsidR="00DB15CF" w:rsidRPr="009E49DE" w14:paraId="1C914A4E" w14:textId="77777777" w:rsidTr="00172864">
        <w:tc>
          <w:tcPr>
            <w:cnfStyle w:val="001000000000" w:firstRow="0" w:lastRow="0" w:firstColumn="1" w:lastColumn="0" w:oddVBand="0" w:evenVBand="0" w:oddHBand="0" w:evenHBand="0" w:firstRowFirstColumn="0" w:firstRowLastColumn="0" w:lastRowFirstColumn="0" w:lastRowLastColumn="0"/>
            <w:tcW w:w="2581" w:type="dxa"/>
            <w:shd w:val="clear" w:color="auto" w:fill="B8CCE4" w:themeFill="accent1" w:themeFillTint="66"/>
          </w:tcPr>
          <w:p w14:paraId="48A07542" w14:textId="77777777" w:rsidR="00DB15CF" w:rsidRPr="009E49DE" w:rsidRDefault="00DB15CF" w:rsidP="006F2B51">
            <w:pPr>
              <w:spacing w:line="360" w:lineRule="auto"/>
              <w:rPr>
                <w:rFonts w:ascii="Calibri Light" w:hAnsi="Calibri Light" w:cs="Arial"/>
                <w:b w:val="0"/>
                <w:bCs w:val="0"/>
                <w:color w:val="000000" w:themeColor="text1"/>
                <w:sz w:val="32"/>
                <w:szCs w:val="32"/>
              </w:rPr>
            </w:pPr>
            <w:r w:rsidRPr="009E49DE">
              <w:rPr>
                <w:rFonts w:ascii="Calibri Light" w:hAnsi="Calibri Light" w:cs="Arial"/>
                <w:b w:val="0"/>
                <w:bCs w:val="0"/>
                <w:color w:val="000000" w:themeColor="text1"/>
                <w:sz w:val="32"/>
                <w:szCs w:val="32"/>
              </w:rPr>
              <w:t>Name:</w:t>
            </w:r>
          </w:p>
        </w:tc>
        <w:tc>
          <w:tcPr>
            <w:tcW w:w="6473" w:type="dxa"/>
          </w:tcPr>
          <w:p w14:paraId="4EBF50F3" w14:textId="6830AD44" w:rsidR="00DB15CF" w:rsidRPr="009E49DE" w:rsidRDefault="00323C02" w:rsidP="006F2B51">
            <w:pPr>
              <w:spacing w:line="360" w:lineRule="auto"/>
              <w:cnfStyle w:val="000000000000" w:firstRow="0" w:lastRow="0" w:firstColumn="0" w:lastColumn="0" w:oddVBand="0" w:evenVBand="0" w:oddHBand="0" w:evenHBand="0" w:firstRowFirstColumn="0" w:firstRowLastColumn="0" w:lastRowFirstColumn="0" w:lastRowLastColumn="0"/>
              <w:rPr>
                <w:rFonts w:ascii="Calibri Light" w:hAnsi="Calibri Light" w:cs="Arial"/>
                <w:sz w:val="32"/>
                <w:szCs w:val="32"/>
              </w:rPr>
            </w:pPr>
            <w:r>
              <w:rPr>
                <w:rFonts w:ascii="Calibri Light" w:hAnsi="Calibri Light" w:cs="Arial"/>
                <w:sz w:val="32"/>
                <w:szCs w:val="32"/>
              </w:rPr>
              <w:t>Dylan Keys</w:t>
            </w:r>
          </w:p>
        </w:tc>
      </w:tr>
      <w:tr w:rsidR="00DB15CF" w:rsidRPr="009E49DE" w14:paraId="7B68459F" w14:textId="77777777" w:rsidTr="00172864">
        <w:tc>
          <w:tcPr>
            <w:cnfStyle w:val="001000000000" w:firstRow="0" w:lastRow="0" w:firstColumn="1" w:lastColumn="0" w:oddVBand="0" w:evenVBand="0" w:oddHBand="0" w:evenHBand="0" w:firstRowFirstColumn="0" w:firstRowLastColumn="0" w:lastRowFirstColumn="0" w:lastRowLastColumn="0"/>
            <w:tcW w:w="2581" w:type="dxa"/>
            <w:shd w:val="clear" w:color="auto" w:fill="B8CCE4" w:themeFill="accent1" w:themeFillTint="66"/>
          </w:tcPr>
          <w:p w14:paraId="0CDC4584" w14:textId="77777777" w:rsidR="00DB15CF" w:rsidRPr="009E49DE" w:rsidRDefault="00DB15CF" w:rsidP="006F2B51">
            <w:pPr>
              <w:spacing w:line="360" w:lineRule="auto"/>
              <w:rPr>
                <w:rFonts w:ascii="Calibri Light" w:hAnsi="Calibri Light" w:cs="Arial"/>
                <w:b w:val="0"/>
                <w:bCs w:val="0"/>
                <w:color w:val="000000" w:themeColor="text1"/>
                <w:sz w:val="32"/>
                <w:szCs w:val="32"/>
              </w:rPr>
            </w:pPr>
            <w:r w:rsidRPr="009E49DE">
              <w:rPr>
                <w:rFonts w:ascii="Calibri Light" w:hAnsi="Calibri Light" w:cs="Arial"/>
                <w:b w:val="0"/>
                <w:bCs w:val="0"/>
                <w:color w:val="000000" w:themeColor="text1"/>
                <w:sz w:val="32"/>
                <w:szCs w:val="32"/>
              </w:rPr>
              <w:t>Project Title:</w:t>
            </w:r>
          </w:p>
        </w:tc>
        <w:tc>
          <w:tcPr>
            <w:tcW w:w="6473" w:type="dxa"/>
          </w:tcPr>
          <w:p w14:paraId="79638EC0" w14:textId="3062CC5B" w:rsidR="00DB15CF" w:rsidRPr="009E49DE" w:rsidRDefault="00323C02" w:rsidP="006F2B51">
            <w:pPr>
              <w:spacing w:line="360" w:lineRule="auto"/>
              <w:cnfStyle w:val="000000000000" w:firstRow="0" w:lastRow="0" w:firstColumn="0" w:lastColumn="0" w:oddVBand="0" w:evenVBand="0" w:oddHBand="0" w:evenHBand="0" w:firstRowFirstColumn="0" w:firstRowLastColumn="0" w:lastRowFirstColumn="0" w:lastRowLastColumn="0"/>
              <w:rPr>
                <w:rFonts w:ascii="Calibri Light" w:hAnsi="Calibri Light" w:cs="Arial"/>
                <w:sz w:val="32"/>
                <w:szCs w:val="32"/>
              </w:rPr>
            </w:pPr>
            <w:r>
              <w:rPr>
                <w:rFonts w:ascii="Calibri Light" w:hAnsi="Calibri Light" w:cs="Arial"/>
                <w:sz w:val="32"/>
                <w:szCs w:val="32"/>
              </w:rPr>
              <w:t>Rocket Learn (Learning Management System)</w:t>
            </w:r>
          </w:p>
        </w:tc>
      </w:tr>
      <w:tr w:rsidR="009E49DE" w:rsidRPr="009E49DE" w14:paraId="189D94B5" w14:textId="77777777" w:rsidTr="00172864">
        <w:tc>
          <w:tcPr>
            <w:cnfStyle w:val="001000000000" w:firstRow="0" w:lastRow="0" w:firstColumn="1" w:lastColumn="0" w:oddVBand="0" w:evenVBand="0" w:oddHBand="0" w:evenHBand="0" w:firstRowFirstColumn="0" w:firstRowLastColumn="0" w:lastRowFirstColumn="0" w:lastRowLastColumn="0"/>
            <w:tcW w:w="2581" w:type="dxa"/>
            <w:shd w:val="clear" w:color="auto" w:fill="auto"/>
          </w:tcPr>
          <w:p w14:paraId="6A43D7ED" w14:textId="77777777" w:rsidR="00DB15CF" w:rsidRPr="009E49DE" w:rsidRDefault="00DB15CF" w:rsidP="006F2B51">
            <w:pPr>
              <w:spacing w:line="360" w:lineRule="auto"/>
              <w:rPr>
                <w:rFonts w:ascii="Calibri Light" w:hAnsi="Calibri Light" w:cs="Arial"/>
                <w:b w:val="0"/>
                <w:bCs w:val="0"/>
                <w:color w:val="000000" w:themeColor="text1"/>
                <w:sz w:val="32"/>
                <w:szCs w:val="32"/>
              </w:rPr>
            </w:pPr>
          </w:p>
        </w:tc>
        <w:tc>
          <w:tcPr>
            <w:tcW w:w="6473" w:type="dxa"/>
            <w:shd w:val="clear" w:color="auto" w:fill="auto"/>
          </w:tcPr>
          <w:p w14:paraId="47BF7FFB" w14:textId="77777777" w:rsidR="00DB15CF" w:rsidRPr="009E49DE" w:rsidRDefault="00DB15CF" w:rsidP="006F2B51">
            <w:pPr>
              <w:spacing w:line="360" w:lineRule="auto"/>
              <w:cnfStyle w:val="000000000000" w:firstRow="0" w:lastRow="0" w:firstColumn="0" w:lastColumn="0" w:oddVBand="0" w:evenVBand="0" w:oddHBand="0" w:evenHBand="0" w:firstRowFirstColumn="0" w:firstRowLastColumn="0" w:lastRowFirstColumn="0" w:lastRowLastColumn="0"/>
              <w:rPr>
                <w:rFonts w:ascii="Calibri Light" w:hAnsi="Calibri Light" w:cs="Arial"/>
                <w:sz w:val="32"/>
                <w:szCs w:val="32"/>
              </w:rPr>
            </w:pPr>
          </w:p>
        </w:tc>
      </w:tr>
      <w:tr w:rsidR="00DB15CF" w:rsidRPr="009E49DE" w14:paraId="425DAF79" w14:textId="77777777" w:rsidTr="00172864">
        <w:tc>
          <w:tcPr>
            <w:cnfStyle w:val="001000000000" w:firstRow="0" w:lastRow="0" w:firstColumn="1" w:lastColumn="0" w:oddVBand="0" w:evenVBand="0" w:oddHBand="0" w:evenHBand="0" w:firstRowFirstColumn="0" w:firstRowLastColumn="0" w:lastRowFirstColumn="0" w:lastRowLastColumn="0"/>
            <w:tcW w:w="2581" w:type="dxa"/>
            <w:shd w:val="clear" w:color="auto" w:fill="B8CCE4" w:themeFill="accent1" w:themeFillTint="66"/>
          </w:tcPr>
          <w:p w14:paraId="705E9308" w14:textId="77777777" w:rsidR="00DB15CF" w:rsidRPr="009E49DE" w:rsidRDefault="00DB15CF" w:rsidP="006F2B51">
            <w:pPr>
              <w:spacing w:line="360" w:lineRule="auto"/>
              <w:rPr>
                <w:rFonts w:ascii="Calibri Light" w:hAnsi="Calibri Light" w:cs="Arial"/>
                <w:b w:val="0"/>
                <w:bCs w:val="0"/>
                <w:color w:val="000000" w:themeColor="text1"/>
                <w:sz w:val="32"/>
                <w:szCs w:val="32"/>
              </w:rPr>
            </w:pPr>
            <w:r w:rsidRPr="009E49DE">
              <w:rPr>
                <w:rFonts w:ascii="Calibri Light" w:hAnsi="Calibri Light" w:cs="Arial"/>
                <w:b w:val="0"/>
                <w:bCs w:val="0"/>
                <w:color w:val="000000" w:themeColor="text1"/>
                <w:sz w:val="32"/>
                <w:szCs w:val="32"/>
              </w:rPr>
              <w:t>Supervisor:</w:t>
            </w:r>
          </w:p>
        </w:tc>
        <w:tc>
          <w:tcPr>
            <w:tcW w:w="6473" w:type="dxa"/>
          </w:tcPr>
          <w:p w14:paraId="773B8B58" w14:textId="594699CC" w:rsidR="00DB15CF" w:rsidRPr="009E49DE" w:rsidRDefault="00323C02" w:rsidP="006F2B51">
            <w:pPr>
              <w:spacing w:line="360" w:lineRule="auto"/>
              <w:cnfStyle w:val="000000000000" w:firstRow="0" w:lastRow="0" w:firstColumn="0" w:lastColumn="0" w:oddVBand="0" w:evenVBand="0" w:oddHBand="0" w:evenHBand="0" w:firstRowFirstColumn="0" w:firstRowLastColumn="0" w:lastRowFirstColumn="0" w:lastRowLastColumn="0"/>
              <w:rPr>
                <w:rFonts w:ascii="Calibri Light" w:hAnsi="Calibri Light" w:cs="Arial"/>
                <w:sz w:val="32"/>
                <w:szCs w:val="32"/>
              </w:rPr>
            </w:pPr>
            <w:r>
              <w:rPr>
                <w:rFonts w:ascii="Calibri Light" w:hAnsi="Calibri Light" w:cs="Arial"/>
                <w:sz w:val="32"/>
                <w:szCs w:val="32"/>
              </w:rPr>
              <w:t>Cathryn Peoples</w:t>
            </w:r>
          </w:p>
        </w:tc>
      </w:tr>
      <w:tr w:rsidR="00DB15CF" w:rsidRPr="009E49DE" w14:paraId="3F97B229" w14:textId="77777777" w:rsidTr="00172864">
        <w:tc>
          <w:tcPr>
            <w:cnfStyle w:val="001000000000" w:firstRow="0" w:lastRow="0" w:firstColumn="1" w:lastColumn="0" w:oddVBand="0" w:evenVBand="0" w:oddHBand="0" w:evenHBand="0" w:firstRowFirstColumn="0" w:firstRowLastColumn="0" w:lastRowFirstColumn="0" w:lastRowLastColumn="0"/>
            <w:tcW w:w="2581" w:type="dxa"/>
            <w:shd w:val="clear" w:color="auto" w:fill="B8CCE4" w:themeFill="accent1" w:themeFillTint="66"/>
          </w:tcPr>
          <w:p w14:paraId="1F217C37" w14:textId="77777777" w:rsidR="00DB15CF" w:rsidRPr="009E49DE" w:rsidRDefault="00DB15CF" w:rsidP="006F2B51">
            <w:pPr>
              <w:spacing w:line="360" w:lineRule="auto"/>
              <w:rPr>
                <w:rFonts w:ascii="Calibri Light" w:hAnsi="Calibri Light" w:cs="Arial"/>
                <w:b w:val="0"/>
                <w:bCs w:val="0"/>
                <w:color w:val="000000" w:themeColor="text1"/>
                <w:sz w:val="32"/>
                <w:szCs w:val="32"/>
              </w:rPr>
            </w:pPr>
            <w:r w:rsidRPr="009E49DE">
              <w:rPr>
                <w:rFonts w:ascii="Calibri Light" w:hAnsi="Calibri Light" w:cs="Arial"/>
                <w:b w:val="0"/>
                <w:bCs w:val="0"/>
                <w:color w:val="000000" w:themeColor="text1"/>
                <w:sz w:val="32"/>
                <w:szCs w:val="32"/>
              </w:rPr>
              <w:t>Second Marker:</w:t>
            </w:r>
          </w:p>
        </w:tc>
        <w:tc>
          <w:tcPr>
            <w:tcW w:w="6473" w:type="dxa"/>
          </w:tcPr>
          <w:p w14:paraId="62A719DA" w14:textId="0486FFAE" w:rsidR="00DB15CF" w:rsidRPr="009E49DE" w:rsidRDefault="00323C02" w:rsidP="006F2B51">
            <w:pPr>
              <w:spacing w:line="360" w:lineRule="auto"/>
              <w:cnfStyle w:val="000000000000" w:firstRow="0" w:lastRow="0" w:firstColumn="0" w:lastColumn="0" w:oddVBand="0" w:evenVBand="0" w:oddHBand="0" w:evenHBand="0" w:firstRowFirstColumn="0" w:firstRowLastColumn="0" w:lastRowFirstColumn="0" w:lastRowLastColumn="0"/>
              <w:rPr>
                <w:rFonts w:ascii="Calibri Light" w:hAnsi="Calibri Light" w:cs="Arial"/>
                <w:sz w:val="32"/>
                <w:szCs w:val="32"/>
              </w:rPr>
            </w:pPr>
            <w:r>
              <w:rPr>
                <w:rFonts w:ascii="Calibri Light" w:hAnsi="Calibri Light" w:cs="Arial"/>
                <w:sz w:val="32"/>
                <w:szCs w:val="32"/>
              </w:rPr>
              <w:t>Debbie Rankin</w:t>
            </w:r>
          </w:p>
        </w:tc>
      </w:tr>
      <w:tr w:rsidR="00DB15CF" w:rsidRPr="009E49DE" w14:paraId="0BE22712" w14:textId="77777777" w:rsidTr="00172864">
        <w:tc>
          <w:tcPr>
            <w:cnfStyle w:val="001000000000" w:firstRow="0" w:lastRow="0" w:firstColumn="1" w:lastColumn="0" w:oddVBand="0" w:evenVBand="0" w:oddHBand="0" w:evenHBand="0" w:firstRowFirstColumn="0" w:firstRowLastColumn="0" w:lastRowFirstColumn="0" w:lastRowLastColumn="0"/>
            <w:tcW w:w="2581" w:type="dxa"/>
            <w:shd w:val="clear" w:color="auto" w:fill="auto"/>
          </w:tcPr>
          <w:p w14:paraId="399AB34D" w14:textId="77777777" w:rsidR="00DB15CF" w:rsidRPr="009E49DE" w:rsidRDefault="00DB15CF" w:rsidP="006F2B51">
            <w:pPr>
              <w:spacing w:line="360" w:lineRule="auto"/>
              <w:rPr>
                <w:rFonts w:ascii="Calibri Light" w:hAnsi="Calibri Light" w:cs="Arial"/>
                <w:b w:val="0"/>
                <w:bCs w:val="0"/>
                <w:color w:val="000000" w:themeColor="text1"/>
                <w:sz w:val="32"/>
                <w:szCs w:val="32"/>
              </w:rPr>
            </w:pPr>
          </w:p>
        </w:tc>
        <w:tc>
          <w:tcPr>
            <w:tcW w:w="6473" w:type="dxa"/>
            <w:shd w:val="clear" w:color="auto" w:fill="auto"/>
          </w:tcPr>
          <w:p w14:paraId="7EDD53BB" w14:textId="77777777" w:rsidR="00DB15CF" w:rsidRPr="009E49DE" w:rsidRDefault="00DB15CF" w:rsidP="006F2B51">
            <w:pPr>
              <w:spacing w:line="360" w:lineRule="auto"/>
              <w:cnfStyle w:val="000000000000" w:firstRow="0" w:lastRow="0" w:firstColumn="0" w:lastColumn="0" w:oddVBand="0" w:evenVBand="0" w:oddHBand="0" w:evenHBand="0" w:firstRowFirstColumn="0" w:firstRowLastColumn="0" w:lastRowFirstColumn="0" w:lastRowLastColumn="0"/>
              <w:rPr>
                <w:rFonts w:ascii="Calibri Light" w:hAnsi="Calibri Light" w:cs="Arial"/>
                <w:sz w:val="32"/>
                <w:szCs w:val="32"/>
              </w:rPr>
            </w:pPr>
          </w:p>
        </w:tc>
      </w:tr>
      <w:tr w:rsidR="00DB15CF" w:rsidRPr="009E49DE" w14:paraId="6E1BE8CA" w14:textId="77777777" w:rsidTr="00172864">
        <w:tc>
          <w:tcPr>
            <w:cnfStyle w:val="001000000000" w:firstRow="0" w:lastRow="0" w:firstColumn="1" w:lastColumn="0" w:oddVBand="0" w:evenVBand="0" w:oddHBand="0" w:evenHBand="0" w:firstRowFirstColumn="0" w:firstRowLastColumn="0" w:lastRowFirstColumn="0" w:lastRowLastColumn="0"/>
            <w:tcW w:w="2581" w:type="dxa"/>
            <w:shd w:val="clear" w:color="auto" w:fill="B8CCE4" w:themeFill="accent1" w:themeFillTint="66"/>
          </w:tcPr>
          <w:p w14:paraId="7E019402" w14:textId="77777777" w:rsidR="00DB15CF" w:rsidRPr="009E49DE" w:rsidRDefault="00DB15CF" w:rsidP="006F2B51">
            <w:pPr>
              <w:spacing w:line="360" w:lineRule="auto"/>
              <w:rPr>
                <w:rFonts w:ascii="Calibri Light" w:hAnsi="Calibri Light" w:cs="Arial"/>
                <w:b w:val="0"/>
                <w:bCs w:val="0"/>
                <w:color w:val="000000" w:themeColor="text1"/>
                <w:sz w:val="32"/>
                <w:szCs w:val="32"/>
              </w:rPr>
            </w:pPr>
            <w:r w:rsidRPr="009E49DE">
              <w:rPr>
                <w:rFonts w:ascii="Calibri Light" w:hAnsi="Calibri Light" w:cs="Arial"/>
                <w:b w:val="0"/>
                <w:bCs w:val="0"/>
                <w:color w:val="000000" w:themeColor="text1"/>
                <w:sz w:val="32"/>
                <w:szCs w:val="32"/>
              </w:rPr>
              <w:t>Submission Date:</w:t>
            </w:r>
          </w:p>
        </w:tc>
        <w:tc>
          <w:tcPr>
            <w:tcW w:w="6473" w:type="dxa"/>
          </w:tcPr>
          <w:p w14:paraId="1D9812F4" w14:textId="3127AA87" w:rsidR="00DB15CF" w:rsidRPr="009E49DE" w:rsidRDefault="00323C02" w:rsidP="006F2B51">
            <w:pPr>
              <w:spacing w:line="360" w:lineRule="auto"/>
              <w:cnfStyle w:val="000000000000" w:firstRow="0" w:lastRow="0" w:firstColumn="0" w:lastColumn="0" w:oddVBand="0" w:evenVBand="0" w:oddHBand="0" w:evenHBand="0" w:firstRowFirstColumn="0" w:firstRowLastColumn="0" w:lastRowFirstColumn="0" w:lastRowLastColumn="0"/>
              <w:rPr>
                <w:rFonts w:ascii="Calibri Light" w:hAnsi="Calibri Light" w:cs="Arial"/>
                <w:sz w:val="32"/>
                <w:szCs w:val="32"/>
              </w:rPr>
            </w:pPr>
            <w:r>
              <w:rPr>
                <w:rFonts w:ascii="Calibri Light" w:hAnsi="Calibri Light" w:cs="Arial"/>
                <w:sz w:val="32"/>
                <w:szCs w:val="32"/>
              </w:rPr>
              <w:t>4</w:t>
            </w:r>
            <w:r w:rsidRPr="00323C02">
              <w:rPr>
                <w:rFonts w:ascii="Calibri Light" w:hAnsi="Calibri Light" w:cs="Arial"/>
                <w:sz w:val="32"/>
                <w:szCs w:val="32"/>
                <w:vertAlign w:val="superscript"/>
              </w:rPr>
              <w:t>th</w:t>
            </w:r>
            <w:r>
              <w:rPr>
                <w:rFonts w:ascii="Calibri Light" w:hAnsi="Calibri Light" w:cs="Arial"/>
                <w:sz w:val="32"/>
                <w:szCs w:val="32"/>
              </w:rPr>
              <w:t xml:space="preserve"> May 2018</w:t>
            </w:r>
          </w:p>
        </w:tc>
      </w:tr>
    </w:tbl>
    <w:p w14:paraId="1F8C4443" w14:textId="77777777" w:rsidR="00DB15CF" w:rsidRPr="00C2561E" w:rsidRDefault="00DB15CF">
      <w:pPr>
        <w:rPr>
          <w:rFonts w:ascii="Calibri" w:hAnsi="Calibri"/>
        </w:rPr>
      </w:pPr>
    </w:p>
    <w:p w14:paraId="632393AE" w14:textId="77777777" w:rsidR="00DB15CF" w:rsidRPr="00C2561E" w:rsidRDefault="00DB15CF">
      <w:pPr>
        <w:rPr>
          <w:rFonts w:ascii="Calibri" w:hAnsi="Calibri"/>
        </w:rPr>
      </w:pPr>
    </w:p>
    <w:p w14:paraId="66E57624" w14:textId="450A4B51" w:rsidR="00DB15CF" w:rsidRPr="00C2561E" w:rsidRDefault="00DB15CF">
      <w:pPr>
        <w:rPr>
          <w:rFonts w:ascii="Calibri" w:hAnsi="Calibri"/>
        </w:rPr>
      </w:pPr>
    </w:p>
    <w:p w14:paraId="62A1B76E" w14:textId="77777777" w:rsidR="00697841" w:rsidRDefault="00C2561E">
      <w:pPr>
        <w:sectPr w:rsidR="00697841" w:rsidSect="00697841">
          <w:headerReference w:type="default" r:id="rId8"/>
          <w:footerReference w:type="default" r:id="rId9"/>
          <w:footerReference w:type="first" r:id="rId10"/>
          <w:pgSz w:w="11900" w:h="16840"/>
          <w:pgMar w:top="1418" w:right="1418" w:bottom="1418" w:left="1418" w:header="709" w:footer="709" w:gutter="0"/>
          <w:cols w:space="708"/>
          <w:titlePg/>
          <w:docGrid w:linePitch="360"/>
        </w:sectPr>
      </w:pPr>
      <w:r w:rsidRPr="00C23EA1">
        <w:rPr>
          <w:noProof/>
          <w:lang w:val="en-GB" w:eastAsia="en-GB"/>
        </w:rPr>
        <w:drawing>
          <wp:anchor distT="0" distB="0" distL="114300" distR="114300" simplePos="0" relativeHeight="251660288" behindDoc="0" locked="0" layoutInCell="1" allowOverlap="1" wp14:anchorId="64CA5855" wp14:editId="54E1A117">
            <wp:simplePos x="0" y="0"/>
            <wp:positionH relativeFrom="column">
              <wp:posOffset>1780202</wp:posOffset>
            </wp:positionH>
            <wp:positionV relativeFrom="page">
              <wp:posOffset>8577053</wp:posOffset>
            </wp:positionV>
            <wp:extent cx="2041200" cy="1353600"/>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41200" cy="1353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23BEF3C" w14:textId="77777777" w:rsidR="001558F4" w:rsidRPr="001B51F8" w:rsidRDefault="001558F4" w:rsidP="001B51F8">
      <w:pPr>
        <w:rPr>
          <w:rFonts w:ascii="Calibri Light" w:hAnsi="Calibri Light"/>
          <w:color w:val="365F91" w:themeColor="accent1" w:themeShade="BF"/>
          <w:sz w:val="32"/>
          <w:szCs w:val="32"/>
        </w:rPr>
      </w:pPr>
      <w:r w:rsidRPr="001B51F8">
        <w:rPr>
          <w:rFonts w:ascii="Calibri Light" w:hAnsi="Calibri Light"/>
          <w:color w:val="365F91" w:themeColor="accent1" w:themeShade="BF"/>
          <w:sz w:val="32"/>
          <w:szCs w:val="32"/>
        </w:rPr>
        <w:lastRenderedPageBreak/>
        <w:t>Plagiarism Statement</w:t>
      </w:r>
    </w:p>
    <w:p w14:paraId="11AF26EB" w14:textId="77777777" w:rsidR="0001136E" w:rsidRDefault="0001136E" w:rsidP="00801E33">
      <w:pPr>
        <w:spacing w:line="360" w:lineRule="auto"/>
        <w:jc w:val="both"/>
        <w:rPr>
          <w:lang w:val="en-GB"/>
        </w:rPr>
      </w:pPr>
    </w:p>
    <w:p w14:paraId="7BF6E0A5" w14:textId="4A532D15" w:rsidR="001558F4" w:rsidRPr="001558F4" w:rsidRDefault="001558F4" w:rsidP="00801E33">
      <w:pPr>
        <w:spacing w:line="360" w:lineRule="auto"/>
        <w:jc w:val="both"/>
        <w:rPr>
          <w:lang w:val="en-GB"/>
        </w:rPr>
      </w:pPr>
      <w:r w:rsidRPr="001558F4">
        <w:rPr>
          <w:lang w:val="en-GB"/>
        </w:rPr>
        <w:t xml:space="preserve">I declare that this is my </w:t>
      </w:r>
      <w:r w:rsidRPr="00E279C1">
        <w:rPr>
          <w:noProof/>
          <w:lang w:val="en-GB"/>
        </w:rPr>
        <w:t>own</w:t>
      </w:r>
      <w:r w:rsidRPr="001558F4">
        <w:rPr>
          <w:lang w:val="en-GB"/>
        </w:rPr>
        <w:t xml:space="preserve"> work and that any material I have referred to has been accurately and consistently referenced. I have read the University’s policy on plagiarism and understand the definition of plagiarism as given in the Project Handbook. If it </w:t>
      </w:r>
      <w:r w:rsidRPr="00E279C1">
        <w:rPr>
          <w:noProof/>
          <w:lang w:val="en-GB"/>
        </w:rPr>
        <w:t>is shown</w:t>
      </w:r>
      <w:r w:rsidRPr="001558F4">
        <w:rPr>
          <w:lang w:val="en-GB"/>
        </w:rPr>
        <w:t xml:space="preserve"> that material has </w:t>
      </w:r>
      <w:r w:rsidRPr="00E279C1">
        <w:rPr>
          <w:noProof/>
          <w:lang w:val="en-GB"/>
        </w:rPr>
        <w:t>been plagiarised</w:t>
      </w:r>
      <w:r w:rsidRPr="001558F4">
        <w:rPr>
          <w:lang w:val="en-GB"/>
        </w:rPr>
        <w:t xml:space="preserve">, or I have otherwise attempted to obtain an unfair advantage for myself or others, I understand that I may face sanctions </w:t>
      </w:r>
      <w:r w:rsidRPr="00E279C1">
        <w:rPr>
          <w:noProof/>
          <w:lang w:val="en-GB"/>
        </w:rPr>
        <w:t>in accordance with</w:t>
      </w:r>
      <w:r w:rsidRPr="001558F4">
        <w:rPr>
          <w:lang w:val="en-GB"/>
        </w:rPr>
        <w:t xml:space="preserve"> the policies and procedures of the University. A mark of zero may </w:t>
      </w:r>
      <w:r w:rsidRPr="00E279C1">
        <w:rPr>
          <w:noProof/>
          <w:lang w:val="en-GB"/>
        </w:rPr>
        <w:t>be awarded</w:t>
      </w:r>
      <w:r w:rsidRPr="001558F4">
        <w:rPr>
          <w:lang w:val="en-GB"/>
        </w:rPr>
        <w:t xml:space="preserve"> </w:t>
      </w:r>
      <w:r w:rsidRPr="00E5445A">
        <w:rPr>
          <w:noProof/>
          <w:lang w:val="en-GB"/>
        </w:rPr>
        <w:t>and</w:t>
      </w:r>
      <w:r w:rsidRPr="001558F4">
        <w:rPr>
          <w:lang w:val="en-GB"/>
        </w:rPr>
        <w:t xml:space="preserve"> the reason for that mark will </w:t>
      </w:r>
      <w:r w:rsidRPr="00E279C1">
        <w:rPr>
          <w:noProof/>
          <w:lang w:val="en-GB"/>
        </w:rPr>
        <w:t>be recorded</w:t>
      </w:r>
      <w:r w:rsidRPr="001558F4">
        <w:rPr>
          <w:lang w:val="en-GB"/>
        </w:rPr>
        <w:t xml:space="preserve"> </w:t>
      </w:r>
      <w:r w:rsidRPr="00E279C1">
        <w:rPr>
          <w:noProof/>
          <w:lang w:val="en-GB"/>
        </w:rPr>
        <w:t>on</w:t>
      </w:r>
      <w:r w:rsidRPr="001558F4">
        <w:rPr>
          <w:lang w:val="en-GB"/>
        </w:rPr>
        <w:t xml:space="preserve"> my file.</w:t>
      </w:r>
    </w:p>
    <w:p w14:paraId="491508C3" w14:textId="43A5CD5A" w:rsidR="001558F4" w:rsidRPr="001558F4" w:rsidRDefault="001558F4" w:rsidP="00801E33">
      <w:pPr>
        <w:spacing w:line="360" w:lineRule="auto"/>
        <w:jc w:val="both"/>
        <w:rPr>
          <w:lang w:val="en-GB"/>
        </w:rPr>
      </w:pPr>
      <w:r w:rsidRPr="001558F4">
        <w:rPr>
          <w:lang w:val="en-GB"/>
        </w:rPr>
        <w:t xml:space="preserve"> </w:t>
      </w:r>
      <w:r w:rsidR="00323C02">
        <w:rPr>
          <w:noProof/>
          <w:lang w:val="en-GB" w:eastAsia="en-GB"/>
        </w:rPr>
        <w:drawing>
          <wp:inline distT="0" distB="0" distL="0" distR="0" wp14:anchorId="4AC3C2A5" wp14:editId="0BB8C466">
            <wp:extent cx="1588135" cy="646538"/>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K-signitur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33379" cy="664957"/>
                    </a:xfrm>
                    <a:prstGeom prst="rect">
                      <a:avLst/>
                    </a:prstGeom>
                  </pic:spPr>
                </pic:pic>
              </a:graphicData>
            </a:graphic>
          </wp:inline>
        </w:drawing>
      </w:r>
      <w:r w:rsidRPr="001558F4">
        <w:rPr>
          <w:lang w:val="en-GB"/>
        </w:rPr>
        <w:tab/>
      </w:r>
      <w:r w:rsidRPr="001558F4">
        <w:rPr>
          <w:lang w:val="en-GB"/>
        </w:rPr>
        <w:tab/>
      </w:r>
    </w:p>
    <w:p w14:paraId="46FDED31" w14:textId="77777777" w:rsidR="001558F4" w:rsidRPr="001558F4" w:rsidRDefault="001558F4" w:rsidP="00801E33">
      <w:pPr>
        <w:spacing w:line="360" w:lineRule="auto"/>
        <w:jc w:val="both"/>
        <w:rPr>
          <w:b/>
          <w:bCs/>
          <w:lang w:val="en-GB"/>
        </w:rPr>
      </w:pPr>
    </w:p>
    <w:p w14:paraId="24BE5410" w14:textId="77777777" w:rsidR="000615B8" w:rsidRDefault="000615B8" w:rsidP="00801E33">
      <w:pPr>
        <w:spacing w:line="360" w:lineRule="auto"/>
        <w:jc w:val="both"/>
        <w:rPr>
          <w:b/>
          <w:bCs/>
        </w:rPr>
      </w:pPr>
      <w:bookmarkStart w:id="0" w:name="_Toc285099756"/>
      <w:bookmarkStart w:id="1" w:name="_Toc285099773"/>
    </w:p>
    <w:p w14:paraId="16814E2A" w14:textId="77777777" w:rsidR="001558F4" w:rsidRPr="001B51F8" w:rsidRDefault="001558F4" w:rsidP="001B51F8">
      <w:pPr>
        <w:rPr>
          <w:rFonts w:ascii="Calibri Light" w:hAnsi="Calibri Light"/>
          <w:color w:val="365F91" w:themeColor="accent1" w:themeShade="BF"/>
          <w:sz w:val="32"/>
          <w:szCs w:val="32"/>
        </w:rPr>
      </w:pPr>
      <w:r w:rsidRPr="001B51F8">
        <w:rPr>
          <w:rFonts w:ascii="Calibri Light" w:hAnsi="Calibri Light"/>
          <w:color w:val="365F91" w:themeColor="accent1" w:themeShade="BF"/>
          <w:sz w:val="32"/>
          <w:szCs w:val="32"/>
        </w:rPr>
        <w:t>Acknowledgements</w:t>
      </w:r>
      <w:bookmarkEnd w:id="0"/>
      <w:bookmarkEnd w:id="1"/>
    </w:p>
    <w:p w14:paraId="0774BCF9" w14:textId="77777777" w:rsidR="0001136E" w:rsidRDefault="0001136E" w:rsidP="00801E33">
      <w:pPr>
        <w:spacing w:line="360" w:lineRule="auto"/>
        <w:jc w:val="both"/>
        <w:rPr>
          <w:lang w:val="en-GB"/>
        </w:rPr>
      </w:pPr>
    </w:p>
    <w:p w14:paraId="6A037338" w14:textId="017960A9" w:rsidR="00697841" w:rsidRDefault="006B74FF" w:rsidP="0082479B">
      <w:pPr>
        <w:spacing w:line="360" w:lineRule="auto"/>
        <w:jc w:val="both"/>
        <w:rPr>
          <w:lang w:val="en-GB"/>
        </w:rPr>
      </w:pPr>
      <w:r>
        <w:rPr>
          <w:lang w:val="en-GB"/>
        </w:rPr>
        <w:t xml:space="preserve">I would like to thank my friends and family for their support throughout this project, and those colleagues and fellow students that took time to participate in the analysis and testing sections of my </w:t>
      </w:r>
      <w:r w:rsidRPr="00E5445A">
        <w:rPr>
          <w:noProof/>
          <w:lang w:val="en-GB"/>
        </w:rPr>
        <w:t>project</w:t>
      </w:r>
      <w:r>
        <w:rPr>
          <w:lang w:val="en-GB"/>
        </w:rPr>
        <w:t>.</w:t>
      </w:r>
    </w:p>
    <w:p w14:paraId="27EE7132" w14:textId="6998390B" w:rsidR="006B74FF" w:rsidRDefault="006B74FF" w:rsidP="0082479B">
      <w:pPr>
        <w:spacing w:line="360" w:lineRule="auto"/>
        <w:jc w:val="both"/>
        <w:rPr>
          <w:lang w:val="en-GB"/>
        </w:rPr>
      </w:pPr>
      <w:r>
        <w:rPr>
          <w:lang w:val="en-GB"/>
        </w:rPr>
        <w:t>I would furthermore like to thank my supervisor and extended staff within the school for their support throughout this project work.</w:t>
      </w:r>
    </w:p>
    <w:p w14:paraId="0FD149A2" w14:textId="3D82C494" w:rsidR="006B74FF" w:rsidRDefault="006B74FF" w:rsidP="0082479B">
      <w:pPr>
        <w:spacing w:line="360" w:lineRule="auto"/>
        <w:jc w:val="both"/>
        <w:rPr>
          <w:lang w:val="en-GB"/>
        </w:rPr>
      </w:pPr>
      <w:r>
        <w:rPr>
          <w:lang w:val="en-GB"/>
        </w:rPr>
        <w:t xml:space="preserve">Finally, I would like to thank Ulster University for the use of their facilities </w:t>
      </w:r>
      <w:r w:rsidR="003A340F">
        <w:rPr>
          <w:lang w:val="en-GB"/>
        </w:rPr>
        <w:t>throughout the academic year, where the majority of planning and development take place.</w:t>
      </w:r>
    </w:p>
    <w:p w14:paraId="5CBC3BD4" w14:textId="3C501A98" w:rsidR="003A340F" w:rsidRDefault="003A340F" w:rsidP="0082479B">
      <w:pPr>
        <w:spacing w:line="360" w:lineRule="auto"/>
        <w:jc w:val="both"/>
        <w:rPr>
          <w:lang w:val="en-GB"/>
        </w:rPr>
      </w:pPr>
      <w:r>
        <w:rPr>
          <w:lang w:val="en-GB"/>
        </w:rPr>
        <w:t>It has been a pleasure.</w:t>
      </w:r>
    </w:p>
    <w:p w14:paraId="02250220" w14:textId="77777777" w:rsidR="006B74FF" w:rsidRDefault="006B74FF" w:rsidP="0082479B">
      <w:pPr>
        <w:spacing w:line="360" w:lineRule="auto"/>
        <w:jc w:val="both"/>
        <w:sectPr w:rsidR="006B74FF" w:rsidSect="00697841">
          <w:pgSz w:w="11900" w:h="16840"/>
          <w:pgMar w:top="1418" w:right="1418" w:bottom="1418" w:left="1418" w:header="709" w:footer="709" w:gutter="0"/>
          <w:cols w:space="708"/>
          <w:titlePg/>
          <w:docGrid w:linePitch="360"/>
        </w:sectPr>
      </w:pPr>
    </w:p>
    <w:sdt>
      <w:sdtPr>
        <w:rPr>
          <w:rFonts w:asciiTheme="minorHAnsi" w:eastAsiaTheme="minorHAnsi" w:hAnsiTheme="minorHAnsi" w:cstheme="minorBidi"/>
          <w:b w:val="0"/>
          <w:bCs w:val="0"/>
          <w:color w:val="auto"/>
          <w:sz w:val="24"/>
          <w:szCs w:val="24"/>
        </w:rPr>
        <w:id w:val="-1202317564"/>
        <w:docPartObj>
          <w:docPartGallery w:val="Table of Contents"/>
          <w:docPartUnique/>
        </w:docPartObj>
      </w:sdtPr>
      <w:sdtEndPr>
        <w:rPr>
          <w:b/>
          <w:noProof/>
        </w:rPr>
      </w:sdtEndPr>
      <w:sdtContent>
        <w:p w14:paraId="50D51919" w14:textId="5AD11A81" w:rsidR="00801E33" w:rsidRPr="00F15D7F" w:rsidRDefault="00801E33" w:rsidP="00EC6282">
          <w:pPr>
            <w:pStyle w:val="TOCHeading"/>
            <w:spacing w:before="0"/>
            <w:rPr>
              <w:b w:val="0"/>
            </w:rPr>
          </w:pPr>
          <w:r w:rsidRPr="00F15D7F">
            <w:rPr>
              <w:b w:val="0"/>
            </w:rPr>
            <w:t>Table of Contents</w:t>
          </w:r>
          <w:bookmarkStart w:id="2" w:name="_GoBack"/>
          <w:bookmarkEnd w:id="2"/>
        </w:p>
        <w:p w14:paraId="782511C1" w14:textId="77777777" w:rsidR="00A45E8F" w:rsidRDefault="00EC6282">
          <w:pPr>
            <w:pStyle w:val="TOC1"/>
            <w:tabs>
              <w:tab w:val="right" w:leader="dot" w:pos="9054"/>
            </w:tabs>
            <w:rPr>
              <w:rFonts w:eastAsiaTheme="minorEastAsia"/>
              <w:bCs w:val="0"/>
              <w:noProof/>
              <w:sz w:val="22"/>
              <w:szCs w:val="22"/>
              <w:lang w:val="en-GB" w:eastAsia="en-GB"/>
            </w:rPr>
          </w:pPr>
          <w:r>
            <w:rPr>
              <w:bCs w:val="0"/>
            </w:rPr>
            <w:fldChar w:fldCharType="begin"/>
          </w:r>
          <w:r>
            <w:rPr>
              <w:bCs w:val="0"/>
            </w:rPr>
            <w:instrText xml:space="preserve"> TOC \o "1-2" </w:instrText>
          </w:r>
          <w:r>
            <w:rPr>
              <w:bCs w:val="0"/>
            </w:rPr>
            <w:fldChar w:fldCharType="separate"/>
          </w:r>
          <w:r w:rsidR="00A45E8F">
            <w:rPr>
              <w:noProof/>
            </w:rPr>
            <w:t>Abstract</w:t>
          </w:r>
          <w:r w:rsidR="00A45E8F">
            <w:rPr>
              <w:noProof/>
            </w:rPr>
            <w:tab/>
          </w:r>
          <w:r w:rsidR="00A45E8F">
            <w:rPr>
              <w:noProof/>
            </w:rPr>
            <w:fldChar w:fldCharType="begin"/>
          </w:r>
          <w:r w:rsidR="00A45E8F">
            <w:rPr>
              <w:noProof/>
            </w:rPr>
            <w:instrText xml:space="preserve"> PAGEREF _Toc513201956 \h </w:instrText>
          </w:r>
          <w:r w:rsidR="00A45E8F">
            <w:rPr>
              <w:noProof/>
            </w:rPr>
          </w:r>
          <w:r w:rsidR="00A45E8F">
            <w:rPr>
              <w:noProof/>
            </w:rPr>
            <w:fldChar w:fldCharType="separate"/>
          </w:r>
          <w:r w:rsidR="00A45E8F">
            <w:rPr>
              <w:noProof/>
            </w:rPr>
            <w:t>1</w:t>
          </w:r>
          <w:r w:rsidR="00A45E8F">
            <w:rPr>
              <w:noProof/>
            </w:rPr>
            <w:fldChar w:fldCharType="end"/>
          </w:r>
        </w:p>
        <w:p w14:paraId="4127096E" w14:textId="77777777" w:rsidR="00A45E8F" w:rsidRDefault="00A45E8F">
          <w:pPr>
            <w:pStyle w:val="TOC1"/>
            <w:tabs>
              <w:tab w:val="right" w:leader="dot" w:pos="9054"/>
            </w:tabs>
            <w:rPr>
              <w:rFonts w:eastAsiaTheme="minorEastAsia"/>
              <w:bCs w:val="0"/>
              <w:noProof/>
              <w:sz w:val="22"/>
              <w:szCs w:val="22"/>
              <w:lang w:val="en-GB" w:eastAsia="en-GB"/>
            </w:rPr>
          </w:pPr>
          <w:r>
            <w:rPr>
              <w:noProof/>
            </w:rPr>
            <w:t>Chapter 1: Introduction</w:t>
          </w:r>
          <w:r>
            <w:rPr>
              <w:noProof/>
            </w:rPr>
            <w:tab/>
          </w:r>
          <w:r>
            <w:rPr>
              <w:noProof/>
            </w:rPr>
            <w:fldChar w:fldCharType="begin"/>
          </w:r>
          <w:r>
            <w:rPr>
              <w:noProof/>
            </w:rPr>
            <w:instrText xml:space="preserve"> PAGEREF _Toc513201957 \h </w:instrText>
          </w:r>
          <w:r>
            <w:rPr>
              <w:noProof/>
            </w:rPr>
          </w:r>
          <w:r>
            <w:rPr>
              <w:noProof/>
            </w:rPr>
            <w:fldChar w:fldCharType="separate"/>
          </w:r>
          <w:r>
            <w:rPr>
              <w:noProof/>
            </w:rPr>
            <w:t>2</w:t>
          </w:r>
          <w:r>
            <w:rPr>
              <w:noProof/>
            </w:rPr>
            <w:fldChar w:fldCharType="end"/>
          </w:r>
        </w:p>
        <w:p w14:paraId="11A1A598" w14:textId="77777777" w:rsidR="00A45E8F" w:rsidRDefault="00A45E8F">
          <w:pPr>
            <w:pStyle w:val="TOC2"/>
            <w:tabs>
              <w:tab w:val="left" w:pos="960"/>
              <w:tab w:val="right" w:leader="dot" w:pos="9054"/>
            </w:tabs>
            <w:rPr>
              <w:rFonts w:eastAsiaTheme="minorEastAsia"/>
              <w:bCs w:val="0"/>
              <w:noProof/>
              <w:lang w:val="en-GB" w:eastAsia="en-GB"/>
            </w:rPr>
          </w:pPr>
          <w:r>
            <w:rPr>
              <w:noProof/>
            </w:rPr>
            <w:t>1.1</w:t>
          </w:r>
          <w:r>
            <w:rPr>
              <w:rFonts w:eastAsiaTheme="minorEastAsia"/>
              <w:bCs w:val="0"/>
              <w:noProof/>
              <w:lang w:val="en-GB" w:eastAsia="en-GB"/>
            </w:rPr>
            <w:tab/>
          </w:r>
          <w:r>
            <w:rPr>
              <w:noProof/>
            </w:rPr>
            <w:t>The Problem</w:t>
          </w:r>
          <w:r>
            <w:rPr>
              <w:noProof/>
            </w:rPr>
            <w:tab/>
          </w:r>
          <w:r>
            <w:rPr>
              <w:noProof/>
            </w:rPr>
            <w:fldChar w:fldCharType="begin"/>
          </w:r>
          <w:r>
            <w:rPr>
              <w:noProof/>
            </w:rPr>
            <w:instrText xml:space="preserve"> PAGEREF _Toc513201958 \h </w:instrText>
          </w:r>
          <w:r>
            <w:rPr>
              <w:noProof/>
            </w:rPr>
          </w:r>
          <w:r>
            <w:rPr>
              <w:noProof/>
            </w:rPr>
            <w:fldChar w:fldCharType="separate"/>
          </w:r>
          <w:r>
            <w:rPr>
              <w:noProof/>
            </w:rPr>
            <w:t>2</w:t>
          </w:r>
          <w:r>
            <w:rPr>
              <w:noProof/>
            </w:rPr>
            <w:fldChar w:fldCharType="end"/>
          </w:r>
        </w:p>
        <w:p w14:paraId="015A6987" w14:textId="77777777" w:rsidR="00A45E8F" w:rsidRDefault="00A45E8F">
          <w:pPr>
            <w:pStyle w:val="TOC2"/>
            <w:tabs>
              <w:tab w:val="left" w:pos="960"/>
              <w:tab w:val="right" w:leader="dot" w:pos="9054"/>
            </w:tabs>
            <w:rPr>
              <w:rFonts w:eastAsiaTheme="minorEastAsia"/>
              <w:bCs w:val="0"/>
              <w:noProof/>
              <w:lang w:val="en-GB" w:eastAsia="en-GB"/>
            </w:rPr>
          </w:pPr>
          <w:r>
            <w:rPr>
              <w:noProof/>
            </w:rPr>
            <w:t>1.2</w:t>
          </w:r>
          <w:r>
            <w:rPr>
              <w:rFonts w:eastAsiaTheme="minorEastAsia"/>
              <w:bCs w:val="0"/>
              <w:noProof/>
              <w:lang w:val="en-GB" w:eastAsia="en-GB"/>
            </w:rPr>
            <w:tab/>
          </w:r>
          <w:r>
            <w:rPr>
              <w:noProof/>
            </w:rPr>
            <w:t>The Solution</w:t>
          </w:r>
          <w:r>
            <w:rPr>
              <w:noProof/>
            </w:rPr>
            <w:tab/>
          </w:r>
          <w:r>
            <w:rPr>
              <w:noProof/>
            </w:rPr>
            <w:fldChar w:fldCharType="begin"/>
          </w:r>
          <w:r>
            <w:rPr>
              <w:noProof/>
            </w:rPr>
            <w:instrText xml:space="preserve"> PAGEREF _Toc513201959 \h </w:instrText>
          </w:r>
          <w:r>
            <w:rPr>
              <w:noProof/>
            </w:rPr>
          </w:r>
          <w:r>
            <w:rPr>
              <w:noProof/>
            </w:rPr>
            <w:fldChar w:fldCharType="separate"/>
          </w:r>
          <w:r>
            <w:rPr>
              <w:noProof/>
            </w:rPr>
            <w:t>5</w:t>
          </w:r>
          <w:r>
            <w:rPr>
              <w:noProof/>
            </w:rPr>
            <w:fldChar w:fldCharType="end"/>
          </w:r>
        </w:p>
        <w:p w14:paraId="048F0117" w14:textId="77777777" w:rsidR="00A45E8F" w:rsidRDefault="00A45E8F">
          <w:pPr>
            <w:pStyle w:val="TOC2"/>
            <w:tabs>
              <w:tab w:val="left" w:pos="960"/>
              <w:tab w:val="right" w:leader="dot" w:pos="9054"/>
            </w:tabs>
            <w:rPr>
              <w:rFonts w:eastAsiaTheme="minorEastAsia"/>
              <w:bCs w:val="0"/>
              <w:noProof/>
              <w:lang w:val="en-GB" w:eastAsia="en-GB"/>
            </w:rPr>
          </w:pPr>
          <w:r>
            <w:rPr>
              <w:noProof/>
            </w:rPr>
            <w:t>1.3</w:t>
          </w:r>
          <w:r>
            <w:rPr>
              <w:rFonts w:eastAsiaTheme="minorEastAsia"/>
              <w:bCs w:val="0"/>
              <w:noProof/>
              <w:lang w:val="en-GB" w:eastAsia="en-GB"/>
            </w:rPr>
            <w:tab/>
          </w:r>
          <w:r>
            <w:rPr>
              <w:noProof/>
            </w:rPr>
            <w:t>Dissertation Structure</w:t>
          </w:r>
          <w:r>
            <w:rPr>
              <w:noProof/>
            </w:rPr>
            <w:tab/>
          </w:r>
          <w:r>
            <w:rPr>
              <w:noProof/>
            </w:rPr>
            <w:fldChar w:fldCharType="begin"/>
          </w:r>
          <w:r>
            <w:rPr>
              <w:noProof/>
            </w:rPr>
            <w:instrText xml:space="preserve"> PAGEREF _Toc513201960 \h </w:instrText>
          </w:r>
          <w:r>
            <w:rPr>
              <w:noProof/>
            </w:rPr>
          </w:r>
          <w:r>
            <w:rPr>
              <w:noProof/>
            </w:rPr>
            <w:fldChar w:fldCharType="separate"/>
          </w:r>
          <w:r>
            <w:rPr>
              <w:noProof/>
            </w:rPr>
            <w:t>7</w:t>
          </w:r>
          <w:r>
            <w:rPr>
              <w:noProof/>
            </w:rPr>
            <w:fldChar w:fldCharType="end"/>
          </w:r>
        </w:p>
        <w:p w14:paraId="7D2986CD" w14:textId="77777777" w:rsidR="00A45E8F" w:rsidRDefault="00A45E8F">
          <w:pPr>
            <w:pStyle w:val="TOC1"/>
            <w:tabs>
              <w:tab w:val="right" w:leader="dot" w:pos="9054"/>
            </w:tabs>
            <w:rPr>
              <w:rFonts w:eastAsiaTheme="minorEastAsia"/>
              <w:bCs w:val="0"/>
              <w:noProof/>
              <w:sz w:val="22"/>
              <w:szCs w:val="22"/>
              <w:lang w:val="en-GB" w:eastAsia="en-GB"/>
            </w:rPr>
          </w:pPr>
          <w:r>
            <w:rPr>
              <w:noProof/>
            </w:rPr>
            <w:t>Chapter 2: Analysis</w:t>
          </w:r>
          <w:r>
            <w:rPr>
              <w:noProof/>
            </w:rPr>
            <w:tab/>
          </w:r>
          <w:r>
            <w:rPr>
              <w:noProof/>
            </w:rPr>
            <w:fldChar w:fldCharType="begin"/>
          </w:r>
          <w:r>
            <w:rPr>
              <w:noProof/>
            </w:rPr>
            <w:instrText xml:space="preserve"> PAGEREF _Toc513201961 \h </w:instrText>
          </w:r>
          <w:r>
            <w:rPr>
              <w:noProof/>
            </w:rPr>
          </w:r>
          <w:r>
            <w:rPr>
              <w:noProof/>
            </w:rPr>
            <w:fldChar w:fldCharType="separate"/>
          </w:r>
          <w:r>
            <w:rPr>
              <w:noProof/>
            </w:rPr>
            <w:t>9</w:t>
          </w:r>
          <w:r>
            <w:rPr>
              <w:noProof/>
            </w:rPr>
            <w:fldChar w:fldCharType="end"/>
          </w:r>
        </w:p>
        <w:p w14:paraId="3D255BB2" w14:textId="77777777" w:rsidR="00A45E8F" w:rsidRDefault="00A45E8F">
          <w:pPr>
            <w:pStyle w:val="TOC2"/>
            <w:tabs>
              <w:tab w:val="left" w:pos="960"/>
              <w:tab w:val="right" w:leader="dot" w:pos="9054"/>
            </w:tabs>
            <w:rPr>
              <w:rFonts w:eastAsiaTheme="minorEastAsia"/>
              <w:bCs w:val="0"/>
              <w:noProof/>
              <w:lang w:val="en-GB" w:eastAsia="en-GB"/>
            </w:rPr>
          </w:pPr>
          <w:r>
            <w:rPr>
              <w:noProof/>
            </w:rPr>
            <w:t>2.1</w:t>
          </w:r>
          <w:r>
            <w:rPr>
              <w:rFonts w:eastAsiaTheme="minorEastAsia"/>
              <w:bCs w:val="0"/>
              <w:noProof/>
              <w:lang w:val="en-GB" w:eastAsia="en-GB"/>
            </w:rPr>
            <w:tab/>
          </w:r>
          <w:r>
            <w:rPr>
              <w:noProof/>
            </w:rPr>
            <w:t>Existing Systems</w:t>
          </w:r>
          <w:r>
            <w:rPr>
              <w:noProof/>
            </w:rPr>
            <w:tab/>
          </w:r>
          <w:r>
            <w:rPr>
              <w:noProof/>
            </w:rPr>
            <w:fldChar w:fldCharType="begin"/>
          </w:r>
          <w:r>
            <w:rPr>
              <w:noProof/>
            </w:rPr>
            <w:instrText xml:space="preserve"> PAGEREF _Toc513201962 \h </w:instrText>
          </w:r>
          <w:r>
            <w:rPr>
              <w:noProof/>
            </w:rPr>
          </w:r>
          <w:r>
            <w:rPr>
              <w:noProof/>
            </w:rPr>
            <w:fldChar w:fldCharType="separate"/>
          </w:r>
          <w:r>
            <w:rPr>
              <w:noProof/>
            </w:rPr>
            <w:t>9</w:t>
          </w:r>
          <w:r>
            <w:rPr>
              <w:noProof/>
            </w:rPr>
            <w:fldChar w:fldCharType="end"/>
          </w:r>
        </w:p>
        <w:p w14:paraId="5D3B8192" w14:textId="77777777" w:rsidR="00A45E8F" w:rsidRDefault="00A45E8F">
          <w:pPr>
            <w:pStyle w:val="TOC2"/>
            <w:tabs>
              <w:tab w:val="left" w:pos="960"/>
              <w:tab w:val="right" w:leader="dot" w:pos="9054"/>
            </w:tabs>
            <w:rPr>
              <w:rFonts w:eastAsiaTheme="minorEastAsia"/>
              <w:bCs w:val="0"/>
              <w:noProof/>
              <w:lang w:val="en-GB" w:eastAsia="en-GB"/>
            </w:rPr>
          </w:pPr>
          <w:r>
            <w:rPr>
              <w:noProof/>
            </w:rPr>
            <w:t>2.2</w:t>
          </w:r>
          <w:r>
            <w:rPr>
              <w:rFonts w:eastAsiaTheme="minorEastAsia"/>
              <w:bCs w:val="0"/>
              <w:noProof/>
              <w:lang w:val="en-GB" w:eastAsia="en-GB"/>
            </w:rPr>
            <w:tab/>
          </w:r>
          <w:r>
            <w:rPr>
              <w:noProof/>
            </w:rPr>
            <w:t>Document Analysis</w:t>
          </w:r>
          <w:r>
            <w:rPr>
              <w:noProof/>
            </w:rPr>
            <w:tab/>
          </w:r>
          <w:r>
            <w:rPr>
              <w:noProof/>
            </w:rPr>
            <w:fldChar w:fldCharType="begin"/>
          </w:r>
          <w:r>
            <w:rPr>
              <w:noProof/>
            </w:rPr>
            <w:instrText xml:space="preserve"> PAGEREF _Toc513201963 \h </w:instrText>
          </w:r>
          <w:r>
            <w:rPr>
              <w:noProof/>
            </w:rPr>
          </w:r>
          <w:r>
            <w:rPr>
              <w:noProof/>
            </w:rPr>
            <w:fldChar w:fldCharType="separate"/>
          </w:r>
          <w:r>
            <w:rPr>
              <w:noProof/>
            </w:rPr>
            <w:t>10</w:t>
          </w:r>
          <w:r>
            <w:rPr>
              <w:noProof/>
            </w:rPr>
            <w:fldChar w:fldCharType="end"/>
          </w:r>
        </w:p>
        <w:p w14:paraId="4EE6A9EF" w14:textId="77777777" w:rsidR="00A45E8F" w:rsidRDefault="00A45E8F">
          <w:pPr>
            <w:pStyle w:val="TOC2"/>
            <w:tabs>
              <w:tab w:val="left" w:pos="960"/>
              <w:tab w:val="right" w:leader="dot" w:pos="9054"/>
            </w:tabs>
            <w:rPr>
              <w:rFonts w:eastAsiaTheme="minorEastAsia"/>
              <w:bCs w:val="0"/>
              <w:noProof/>
              <w:lang w:val="en-GB" w:eastAsia="en-GB"/>
            </w:rPr>
          </w:pPr>
          <w:r>
            <w:rPr>
              <w:noProof/>
            </w:rPr>
            <w:t>2.3</w:t>
          </w:r>
          <w:r>
            <w:rPr>
              <w:rFonts w:eastAsiaTheme="minorEastAsia"/>
              <w:bCs w:val="0"/>
              <w:noProof/>
              <w:lang w:val="en-GB" w:eastAsia="en-GB"/>
            </w:rPr>
            <w:tab/>
          </w:r>
          <w:r>
            <w:rPr>
              <w:noProof/>
            </w:rPr>
            <w:t>Stakeholders</w:t>
          </w:r>
          <w:r>
            <w:rPr>
              <w:noProof/>
            </w:rPr>
            <w:tab/>
          </w:r>
          <w:r>
            <w:rPr>
              <w:noProof/>
            </w:rPr>
            <w:fldChar w:fldCharType="begin"/>
          </w:r>
          <w:r>
            <w:rPr>
              <w:noProof/>
            </w:rPr>
            <w:instrText xml:space="preserve"> PAGEREF _Toc513201964 \h </w:instrText>
          </w:r>
          <w:r>
            <w:rPr>
              <w:noProof/>
            </w:rPr>
          </w:r>
          <w:r>
            <w:rPr>
              <w:noProof/>
            </w:rPr>
            <w:fldChar w:fldCharType="separate"/>
          </w:r>
          <w:r>
            <w:rPr>
              <w:noProof/>
            </w:rPr>
            <w:t>10</w:t>
          </w:r>
          <w:r>
            <w:rPr>
              <w:noProof/>
            </w:rPr>
            <w:fldChar w:fldCharType="end"/>
          </w:r>
        </w:p>
        <w:p w14:paraId="0212253F" w14:textId="77777777" w:rsidR="00A45E8F" w:rsidRDefault="00A45E8F">
          <w:pPr>
            <w:pStyle w:val="TOC2"/>
            <w:tabs>
              <w:tab w:val="left" w:pos="960"/>
              <w:tab w:val="right" w:leader="dot" w:pos="9054"/>
            </w:tabs>
            <w:rPr>
              <w:rFonts w:eastAsiaTheme="minorEastAsia"/>
              <w:bCs w:val="0"/>
              <w:noProof/>
              <w:lang w:val="en-GB" w:eastAsia="en-GB"/>
            </w:rPr>
          </w:pPr>
          <w:r>
            <w:rPr>
              <w:noProof/>
            </w:rPr>
            <w:t>2.4</w:t>
          </w:r>
          <w:r>
            <w:rPr>
              <w:rFonts w:eastAsiaTheme="minorEastAsia"/>
              <w:bCs w:val="0"/>
              <w:noProof/>
              <w:lang w:val="en-GB" w:eastAsia="en-GB"/>
            </w:rPr>
            <w:tab/>
          </w:r>
          <w:r>
            <w:rPr>
              <w:noProof/>
            </w:rPr>
            <w:t>Survey</w:t>
          </w:r>
          <w:r>
            <w:rPr>
              <w:noProof/>
            </w:rPr>
            <w:tab/>
          </w:r>
          <w:r>
            <w:rPr>
              <w:noProof/>
            </w:rPr>
            <w:fldChar w:fldCharType="begin"/>
          </w:r>
          <w:r>
            <w:rPr>
              <w:noProof/>
            </w:rPr>
            <w:instrText xml:space="preserve"> PAGEREF _Toc513201965 \h </w:instrText>
          </w:r>
          <w:r>
            <w:rPr>
              <w:noProof/>
            </w:rPr>
          </w:r>
          <w:r>
            <w:rPr>
              <w:noProof/>
            </w:rPr>
            <w:fldChar w:fldCharType="separate"/>
          </w:r>
          <w:r>
            <w:rPr>
              <w:noProof/>
            </w:rPr>
            <w:t>11</w:t>
          </w:r>
          <w:r>
            <w:rPr>
              <w:noProof/>
            </w:rPr>
            <w:fldChar w:fldCharType="end"/>
          </w:r>
        </w:p>
        <w:p w14:paraId="0D2B9930" w14:textId="77777777" w:rsidR="00A45E8F" w:rsidRDefault="00A45E8F">
          <w:pPr>
            <w:pStyle w:val="TOC2"/>
            <w:tabs>
              <w:tab w:val="left" w:pos="960"/>
              <w:tab w:val="right" w:leader="dot" w:pos="9054"/>
            </w:tabs>
            <w:rPr>
              <w:rFonts w:eastAsiaTheme="minorEastAsia"/>
              <w:bCs w:val="0"/>
              <w:noProof/>
              <w:lang w:val="en-GB" w:eastAsia="en-GB"/>
            </w:rPr>
          </w:pPr>
          <w:r>
            <w:rPr>
              <w:noProof/>
            </w:rPr>
            <w:t>2.5</w:t>
          </w:r>
          <w:r>
            <w:rPr>
              <w:rFonts w:eastAsiaTheme="minorEastAsia"/>
              <w:bCs w:val="0"/>
              <w:noProof/>
              <w:lang w:val="en-GB" w:eastAsia="en-GB"/>
            </w:rPr>
            <w:tab/>
          </w:r>
          <w:r>
            <w:rPr>
              <w:noProof/>
            </w:rPr>
            <w:t>Industry Observations</w:t>
          </w:r>
          <w:r>
            <w:rPr>
              <w:noProof/>
            </w:rPr>
            <w:tab/>
          </w:r>
          <w:r>
            <w:rPr>
              <w:noProof/>
            </w:rPr>
            <w:fldChar w:fldCharType="begin"/>
          </w:r>
          <w:r>
            <w:rPr>
              <w:noProof/>
            </w:rPr>
            <w:instrText xml:space="preserve"> PAGEREF _Toc513201966 \h </w:instrText>
          </w:r>
          <w:r>
            <w:rPr>
              <w:noProof/>
            </w:rPr>
          </w:r>
          <w:r>
            <w:rPr>
              <w:noProof/>
            </w:rPr>
            <w:fldChar w:fldCharType="separate"/>
          </w:r>
          <w:r>
            <w:rPr>
              <w:noProof/>
            </w:rPr>
            <w:t>13</w:t>
          </w:r>
          <w:r>
            <w:rPr>
              <w:noProof/>
            </w:rPr>
            <w:fldChar w:fldCharType="end"/>
          </w:r>
        </w:p>
        <w:p w14:paraId="5CA07BDD" w14:textId="77777777" w:rsidR="00A45E8F" w:rsidRDefault="00A45E8F">
          <w:pPr>
            <w:pStyle w:val="TOC2"/>
            <w:tabs>
              <w:tab w:val="left" w:pos="960"/>
              <w:tab w:val="right" w:leader="dot" w:pos="9054"/>
            </w:tabs>
            <w:rPr>
              <w:rFonts w:eastAsiaTheme="minorEastAsia"/>
              <w:bCs w:val="0"/>
              <w:noProof/>
              <w:lang w:val="en-GB" w:eastAsia="en-GB"/>
            </w:rPr>
          </w:pPr>
          <w:r>
            <w:rPr>
              <w:noProof/>
            </w:rPr>
            <w:t>2.6</w:t>
          </w:r>
          <w:r>
            <w:rPr>
              <w:rFonts w:eastAsiaTheme="minorEastAsia"/>
              <w:bCs w:val="0"/>
              <w:noProof/>
              <w:lang w:val="en-GB" w:eastAsia="en-GB"/>
            </w:rPr>
            <w:tab/>
          </w:r>
          <w:r>
            <w:rPr>
              <w:noProof/>
            </w:rPr>
            <w:t>Software Development Methodology</w:t>
          </w:r>
          <w:r>
            <w:rPr>
              <w:noProof/>
            </w:rPr>
            <w:tab/>
          </w:r>
          <w:r>
            <w:rPr>
              <w:noProof/>
            </w:rPr>
            <w:fldChar w:fldCharType="begin"/>
          </w:r>
          <w:r>
            <w:rPr>
              <w:noProof/>
            </w:rPr>
            <w:instrText xml:space="preserve"> PAGEREF _Toc513201967 \h </w:instrText>
          </w:r>
          <w:r>
            <w:rPr>
              <w:noProof/>
            </w:rPr>
          </w:r>
          <w:r>
            <w:rPr>
              <w:noProof/>
            </w:rPr>
            <w:fldChar w:fldCharType="separate"/>
          </w:r>
          <w:r>
            <w:rPr>
              <w:noProof/>
            </w:rPr>
            <w:t>14</w:t>
          </w:r>
          <w:r>
            <w:rPr>
              <w:noProof/>
            </w:rPr>
            <w:fldChar w:fldCharType="end"/>
          </w:r>
        </w:p>
        <w:p w14:paraId="13BCAB50" w14:textId="77777777" w:rsidR="00A45E8F" w:rsidRDefault="00A45E8F">
          <w:pPr>
            <w:pStyle w:val="TOC2"/>
            <w:tabs>
              <w:tab w:val="left" w:pos="960"/>
              <w:tab w:val="right" w:leader="dot" w:pos="9054"/>
            </w:tabs>
            <w:rPr>
              <w:rFonts w:eastAsiaTheme="minorEastAsia"/>
              <w:bCs w:val="0"/>
              <w:noProof/>
              <w:lang w:val="en-GB" w:eastAsia="en-GB"/>
            </w:rPr>
          </w:pPr>
          <w:r>
            <w:rPr>
              <w:noProof/>
            </w:rPr>
            <w:t>2.7</w:t>
          </w:r>
          <w:r>
            <w:rPr>
              <w:rFonts w:eastAsiaTheme="minorEastAsia"/>
              <w:bCs w:val="0"/>
              <w:noProof/>
              <w:lang w:val="en-GB" w:eastAsia="en-GB"/>
            </w:rPr>
            <w:tab/>
          </w:r>
          <w:r>
            <w:rPr>
              <w:noProof/>
            </w:rPr>
            <w:t>Professional Issues</w:t>
          </w:r>
          <w:r>
            <w:rPr>
              <w:noProof/>
            </w:rPr>
            <w:tab/>
          </w:r>
          <w:r>
            <w:rPr>
              <w:noProof/>
            </w:rPr>
            <w:fldChar w:fldCharType="begin"/>
          </w:r>
          <w:r>
            <w:rPr>
              <w:noProof/>
            </w:rPr>
            <w:instrText xml:space="preserve"> PAGEREF _Toc513201968 \h </w:instrText>
          </w:r>
          <w:r>
            <w:rPr>
              <w:noProof/>
            </w:rPr>
          </w:r>
          <w:r>
            <w:rPr>
              <w:noProof/>
            </w:rPr>
            <w:fldChar w:fldCharType="separate"/>
          </w:r>
          <w:r>
            <w:rPr>
              <w:noProof/>
            </w:rPr>
            <w:t>14</w:t>
          </w:r>
          <w:r>
            <w:rPr>
              <w:noProof/>
            </w:rPr>
            <w:fldChar w:fldCharType="end"/>
          </w:r>
        </w:p>
        <w:p w14:paraId="4804E50B" w14:textId="77777777" w:rsidR="00A45E8F" w:rsidRDefault="00A45E8F">
          <w:pPr>
            <w:pStyle w:val="TOC2"/>
            <w:tabs>
              <w:tab w:val="left" w:pos="960"/>
              <w:tab w:val="right" w:leader="dot" w:pos="9054"/>
            </w:tabs>
            <w:rPr>
              <w:rFonts w:eastAsiaTheme="minorEastAsia"/>
              <w:bCs w:val="0"/>
              <w:noProof/>
              <w:lang w:val="en-GB" w:eastAsia="en-GB"/>
            </w:rPr>
          </w:pPr>
          <w:r>
            <w:rPr>
              <w:noProof/>
            </w:rPr>
            <w:t>2.8</w:t>
          </w:r>
          <w:r>
            <w:rPr>
              <w:rFonts w:eastAsiaTheme="minorEastAsia"/>
              <w:bCs w:val="0"/>
              <w:noProof/>
              <w:lang w:val="en-GB" w:eastAsia="en-GB"/>
            </w:rPr>
            <w:tab/>
          </w:r>
          <w:r>
            <w:rPr>
              <w:noProof/>
            </w:rPr>
            <w:t>Defining Scope</w:t>
          </w:r>
          <w:r>
            <w:rPr>
              <w:noProof/>
            </w:rPr>
            <w:tab/>
          </w:r>
          <w:r>
            <w:rPr>
              <w:noProof/>
            </w:rPr>
            <w:fldChar w:fldCharType="begin"/>
          </w:r>
          <w:r>
            <w:rPr>
              <w:noProof/>
            </w:rPr>
            <w:instrText xml:space="preserve"> PAGEREF _Toc513201969 \h </w:instrText>
          </w:r>
          <w:r>
            <w:rPr>
              <w:noProof/>
            </w:rPr>
          </w:r>
          <w:r>
            <w:rPr>
              <w:noProof/>
            </w:rPr>
            <w:fldChar w:fldCharType="separate"/>
          </w:r>
          <w:r>
            <w:rPr>
              <w:noProof/>
            </w:rPr>
            <w:t>16</w:t>
          </w:r>
          <w:r>
            <w:rPr>
              <w:noProof/>
            </w:rPr>
            <w:fldChar w:fldCharType="end"/>
          </w:r>
        </w:p>
        <w:p w14:paraId="7ED3ADAF" w14:textId="77777777" w:rsidR="00A45E8F" w:rsidRDefault="00A45E8F">
          <w:pPr>
            <w:pStyle w:val="TOC2"/>
            <w:tabs>
              <w:tab w:val="left" w:pos="960"/>
              <w:tab w:val="right" w:leader="dot" w:pos="9054"/>
            </w:tabs>
            <w:rPr>
              <w:rFonts w:eastAsiaTheme="minorEastAsia"/>
              <w:bCs w:val="0"/>
              <w:noProof/>
              <w:lang w:val="en-GB" w:eastAsia="en-GB"/>
            </w:rPr>
          </w:pPr>
          <w:r>
            <w:rPr>
              <w:noProof/>
            </w:rPr>
            <w:t>2.9</w:t>
          </w:r>
          <w:r>
            <w:rPr>
              <w:rFonts w:eastAsiaTheme="minorEastAsia"/>
              <w:bCs w:val="0"/>
              <w:noProof/>
              <w:lang w:val="en-GB" w:eastAsia="en-GB"/>
            </w:rPr>
            <w:tab/>
          </w:r>
          <w:r>
            <w:rPr>
              <w:noProof/>
            </w:rPr>
            <w:t>Ethical Considerations</w:t>
          </w:r>
          <w:r>
            <w:rPr>
              <w:noProof/>
            </w:rPr>
            <w:tab/>
          </w:r>
          <w:r>
            <w:rPr>
              <w:noProof/>
            </w:rPr>
            <w:fldChar w:fldCharType="begin"/>
          </w:r>
          <w:r>
            <w:rPr>
              <w:noProof/>
            </w:rPr>
            <w:instrText xml:space="preserve"> PAGEREF _Toc513201970 \h </w:instrText>
          </w:r>
          <w:r>
            <w:rPr>
              <w:noProof/>
            </w:rPr>
          </w:r>
          <w:r>
            <w:rPr>
              <w:noProof/>
            </w:rPr>
            <w:fldChar w:fldCharType="separate"/>
          </w:r>
          <w:r>
            <w:rPr>
              <w:noProof/>
            </w:rPr>
            <w:t>20</w:t>
          </w:r>
          <w:r>
            <w:rPr>
              <w:noProof/>
            </w:rPr>
            <w:fldChar w:fldCharType="end"/>
          </w:r>
        </w:p>
        <w:p w14:paraId="19BB18D9" w14:textId="77777777" w:rsidR="00A45E8F" w:rsidRDefault="00A45E8F">
          <w:pPr>
            <w:pStyle w:val="TOC2"/>
            <w:tabs>
              <w:tab w:val="left" w:pos="960"/>
              <w:tab w:val="right" w:leader="dot" w:pos="9054"/>
            </w:tabs>
            <w:rPr>
              <w:rFonts w:eastAsiaTheme="minorEastAsia"/>
              <w:bCs w:val="0"/>
              <w:noProof/>
              <w:lang w:val="en-GB" w:eastAsia="en-GB"/>
            </w:rPr>
          </w:pPr>
          <w:r w:rsidRPr="004945F1">
            <w:rPr>
              <w:noProof/>
              <w:lang w:val="en-GB"/>
            </w:rPr>
            <w:t>2.10</w:t>
          </w:r>
          <w:r>
            <w:rPr>
              <w:rFonts w:eastAsiaTheme="minorEastAsia"/>
              <w:bCs w:val="0"/>
              <w:noProof/>
              <w:lang w:val="en-GB" w:eastAsia="en-GB"/>
            </w:rPr>
            <w:tab/>
          </w:r>
          <w:r w:rsidRPr="004945F1">
            <w:rPr>
              <w:noProof/>
              <w:lang w:val="en-GB"/>
            </w:rPr>
            <w:t>Project Risk</w:t>
          </w:r>
          <w:r>
            <w:rPr>
              <w:noProof/>
            </w:rPr>
            <w:tab/>
          </w:r>
          <w:r>
            <w:rPr>
              <w:noProof/>
            </w:rPr>
            <w:fldChar w:fldCharType="begin"/>
          </w:r>
          <w:r>
            <w:rPr>
              <w:noProof/>
            </w:rPr>
            <w:instrText xml:space="preserve"> PAGEREF _Toc513201971 \h </w:instrText>
          </w:r>
          <w:r>
            <w:rPr>
              <w:noProof/>
            </w:rPr>
          </w:r>
          <w:r>
            <w:rPr>
              <w:noProof/>
            </w:rPr>
            <w:fldChar w:fldCharType="separate"/>
          </w:r>
          <w:r>
            <w:rPr>
              <w:noProof/>
            </w:rPr>
            <w:t>20</w:t>
          </w:r>
          <w:r>
            <w:rPr>
              <w:noProof/>
            </w:rPr>
            <w:fldChar w:fldCharType="end"/>
          </w:r>
        </w:p>
        <w:p w14:paraId="39B5037D" w14:textId="77777777" w:rsidR="00A45E8F" w:rsidRDefault="00A45E8F">
          <w:pPr>
            <w:pStyle w:val="TOC1"/>
            <w:tabs>
              <w:tab w:val="right" w:leader="dot" w:pos="9054"/>
            </w:tabs>
            <w:rPr>
              <w:rFonts w:eastAsiaTheme="minorEastAsia"/>
              <w:bCs w:val="0"/>
              <w:noProof/>
              <w:sz w:val="22"/>
              <w:szCs w:val="22"/>
              <w:lang w:val="en-GB" w:eastAsia="en-GB"/>
            </w:rPr>
          </w:pPr>
          <w:r>
            <w:rPr>
              <w:noProof/>
            </w:rPr>
            <w:t>Chapter 3: Design</w:t>
          </w:r>
          <w:r>
            <w:rPr>
              <w:noProof/>
            </w:rPr>
            <w:tab/>
          </w:r>
          <w:r>
            <w:rPr>
              <w:noProof/>
            </w:rPr>
            <w:fldChar w:fldCharType="begin"/>
          </w:r>
          <w:r>
            <w:rPr>
              <w:noProof/>
            </w:rPr>
            <w:instrText xml:space="preserve"> PAGEREF _Toc513201972 \h </w:instrText>
          </w:r>
          <w:r>
            <w:rPr>
              <w:noProof/>
            </w:rPr>
          </w:r>
          <w:r>
            <w:rPr>
              <w:noProof/>
            </w:rPr>
            <w:fldChar w:fldCharType="separate"/>
          </w:r>
          <w:r>
            <w:rPr>
              <w:noProof/>
            </w:rPr>
            <w:t>21</w:t>
          </w:r>
          <w:r>
            <w:rPr>
              <w:noProof/>
            </w:rPr>
            <w:fldChar w:fldCharType="end"/>
          </w:r>
        </w:p>
        <w:p w14:paraId="7053B743" w14:textId="77777777" w:rsidR="00A45E8F" w:rsidRDefault="00A45E8F">
          <w:pPr>
            <w:pStyle w:val="TOC2"/>
            <w:tabs>
              <w:tab w:val="left" w:pos="960"/>
              <w:tab w:val="right" w:leader="dot" w:pos="9054"/>
            </w:tabs>
            <w:rPr>
              <w:rFonts w:eastAsiaTheme="minorEastAsia"/>
              <w:bCs w:val="0"/>
              <w:noProof/>
              <w:lang w:val="en-GB" w:eastAsia="en-GB"/>
            </w:rPr>
          </w:pPr>
          <w:r w:rsidRPr="004945F1">
            <w:rPr>
              <w:iCs/>
              <w:noProof/>
            </w:rPr>
            <w:t>3.1</w:t>
          </w:r>
          <w:r>
            <w:rPr>
              <w:rFonts w:eastAsiaTheme="minorEastAsia"/>
              <w:bCs w:val="0"/>
              <w:noProof/>
              <w:lang w:val="en-GB" w:eastAsia="en-GB"/>
            </w:rPr>
            <w:tab/>
          </w:r>
          <w:r w:rsidRPr="004945F1">
            <w:rPr>
              <w:iCs/>
              <w:noProof/>
            </w:rPr>
            <w:t>System Requirements</w:t>
          </w:r>
          <w:r>
            <w:rPr>
              <w:noProof/>
            </w:rPr>
            <w:tab/>
          </w:r>
          <w:r>
            <w:rPr>
              <w:noProof/>
            </w:rPr>
            <w:fldChar w:fldCharType="begin"/>
          </w:r>
          <w:r>
            <w:rPr>
              <w:noProof/>
            </w:rPr>
            <w:instrText xml:space="preserve"> PAGEREF _Toc513201973 \h </w:instrText>
          </w:r>
          <w:r>
            <w:rPr>
              <w:noProof/>
            </w:rPr>
          </w:r>
          <w:r>
            <w:rPr>
              <w:noProof/>
            </w:rPr>
            <w:fldChar w:fldCharType="separate"/>
          </w:r>
          <w:r>
            <w:rPr>
              <w:noProof/>
            </w:rPr>
            <w:t>21</w:t>
          </w:r>
          <w:r>
            <w:rPr>
              <w:noProof/>
            </w:rPr>
            <w:fldChar w:fldCharType="end"/>
          </w:r>
        </w:p>
        <w:p w14:paraId="56AA71E9" w14:textId="77777777" w:rsidR="00A45E8F" w:rsidRDefault="00A45E8F">
          <w:pPr>
            <w:pStyle w:val="TOC2"/>
            <w:tabs>
              <w:tab w:val="left" w:pos="960"/>
              <w:tab w:val="right" w:leader="dot" w:pos="9054"/>
            </w:tabs>
            <w:rPr>
              <w:rFonts w:eastAsiaTheme="minorEastAsia"/>
              <w:bCs w:val="0"/>
              <w:noProof/>
              <w:lang w:val="en-GB" w:eastAsia="en-GB"/>
            </w:rPr>
          </w:pPr>
          <w:r>
            <w:rPr>
              <w:noProof/>
            </w:rPr>
            <w:t>3.2</w:t>
          </w:r>
          <w:r>
            <w:rPr>
              <w:rFonts w:eastAsiaTheme="minorEastAsia"/>
              <w:bCs w:val="0"/>
              <w:noProof/>
              <w:lang w:val="en-GB" w:eastAsia="en-GB"/>
            </w:rPr>
            <w:tab/>
          </w:r>
          <w:r>
            <w:rPr>
              <w:noProof/>
            </w:rPr>
            <w:t>User Interface Design</w:t>
          </w:r>
          <w:r>
            <w:rPr>
              <w:noProof/>
            </w:rPr>
            <w:tab/>
          </w:r>
          <w:r>
            <w:rPr>
              <w:noProof/>
            </w:rPr>
            <w:fldChar w:fldCharType="begin"/>
          </w:r>
          <w:r>
            <w:rPr>
              <w:noProof/>
            </w:rPr>
            <w:instrText xml:space="preserve"> PAGEREF _Toc513201974 \h </w:instrText>
          </w:r>
          <w:r>
            <w:rPr>
              <w:noProof/>
            </w:rPr>
          </w:r>
          <w:r>
            <w:rPr>
              <w:noProof/>
            </w:rPr>
            <w:fldChar w:fldCharType="separate"/>
          </w:r>
          <w:r>
            <w:rPr>
              <w:noProof/>
            </w:rPr>
            <w:t>25</w:t>
          </w:r>
          <w:r>
            <w:rPr>
              <w:noProof/>
            </w:rPr>
            <w:fldChar w:fldCharType="end"/>
          </w:r>
        </w:p>
        <w:p w14:paraId="63E0D920" w14:textId="77777777" w:rsidR="00A45E8F" w:rsidRDefault="00A45E8F">
          <w:pPr>
            <w:pStyle w:val="TOC2"/>
            <w:tabs>
              <w:tab w:val="left" w:pos="960"/>
              <w:tab w:val="right" w:leader="dot" w:pos="9054"/>
            </w:tabs>
            <w:rPr>
              <w:rFonts w:eastAsiaTheme="minorEastAsia"/>
              <w:bCs w:val="0"/>
              <w:noProof/>
              <w:lang w:val="en-GB" w:eastAsia="en-GB"/>
            </w:rPr>
          </w:pPr>
          <w:r>
            <w:rPr>
              <w:noProof/>
            </w:rPr>
            <w:t>3.3</w:t>
          </w:r>
          <w:r>
            <w:rPr>
              <w:rFonts w:eastAsiaTheme="minorEastAsia"/>
              <w:bCs w:val="0"/>
              <w:noProof/>
              <w:lang w:val="en-GB" w:eastAsia="en-GB"/>
            </w:rPr>
            <w:tab/>
          </w:r>
          <w:r>
            <w:rPr>
              <w:noProof/>
            </w:rPr>
            <w:t>Architectural Design</w:t>
          </w:r>
          <w:r>
            <w:rPr>
              <w:noProof/>
            </w:rPr>
            <w:tab/>
          </w:r>
          <w:r>
            <w:rPr>
              <w:noProof/>
            </w:rPr>
            <w:fldChar w:fldCharType="begin"/>
          </w:r>
          <w:r>
            <w:rPr>
              <w:noProof/>
            </w:rPr>
            <w:instrText xml:space="preserve"> PAGEREF _Toc513201975 \h </w:instrText>
          </w:r>
          <w:r>
            <w:rPr>
              <w:noProof/>
            </w:rPr>
          </w:r>
          <w:r>
            <w:rPr>
              <w:noProof/>
            </w:rPr>
            <w:fldChar w:fldCharType="separate"/>
          </w:r>
          <w:r>
            <w:rPr>
              <w:noProof/>
            </w:rPr>
            <w:t>32</w:t>
          </w:r>
          <w:r>
            <w:rPr>
              <w:noProof/>
            </w:rPr>
            <w:fldChar w:fldCharType="end"/>
          </w:r>
        </w:p>
        <w:p w14:paraId="43F68687" w14:textId="77777777" w:rsidR="00A45E8F" w:rsidRDefault="00A45E8F">
          <w:pPr>
            <w:pStyle w:val="TOC1"/>
            <w:tabs>
              <w:tab w:val="right" w:leader="dot" w:pos="9054"/>
            </w:tabs>
            <w:rPr>
              <w:rFonts w:eastAsiaTheme="minorEastAsia"/>
              <w:bCs w:val="0"/>
              <w:noProof/>
              <w:sz w:val="22"/>
              <w:szCs w:val="22"/>
              <w:lang w:val="en-GB" w:eastAsia="en-GB"/>
            </w:rPr>
          </w:pPr>
          <w:r>
            <w:rPr>
              <w:noProof/>
            </w:rPr>
            <w:t>Chapter 4: Implementation, Testing and Evaluation</w:t>
          </w:r>
          <w:r>
            <w:rPr>
              <w:noProof/>
            </w:rPr>
            <w:tab/>
          </w:r>
          <w:r>
            <w:rPr>
              <w:noProof/>
            </w:rPr>
            <w:fldChar w:fldCharType="begin"/>
          </w:r>
          <w:r>
            <w:rPr>
              <w:noProof/>
            </w:rPr>
            <w:instrText xml:space="preserve"> PAGEREF _Toc513201976 \h </w:instrText>
          </w:r>
          <w:r>
            <w:rPr>
              <w:noProof/>
            </w:rPr>
          </w:r>
          <w:r>
            <w:rPr>
              <w:noProof/>
            </w:rPr>
            <w:fldChar w:fldCharType="separate"/>
          </w:r>
          <w:r>
            <w:rPr>
              <w:noProof/>
            </w:rPr>
            <w:t>36</w:t>
          </w:r>
          <w:r>
            <w:rPr>
              <w:noProof/>
            </w:rPr>
            <w:fldChar w:fldCharType="end"/>
          </w:r>
        </w:p>
        <w:p w14:paraId="6393C414" w14:textId="77777777" w:rsidR="00A45E8F" w:rsidRDefault="00A45E8F">
          <w:pPr>
            <w:pStyle w:val="TOC2"/>
            <w:tabs>
              <w:tab w:val="left" w:pos="960"/>
              <w:tab w:val="right" w:leader="dot" w:pos="9054"/>
            </w:tabs>
            <w:rPr>
              <w:rFonts w:eastAsiaTheme="minorEastAsia"/>
              <w:bCs w:val="0"/>
              <w:noProof/>
              <w:lang w:val="en-GB" w:eastAsia="en-GB"/>
            </w:rPr>
          </w:pPr>
          <w:r>
            <w:rPr>
              <w:noProof/>
            </w:rPr>
            <w:t>4.1</w:t>
          </w:r>
          <w:r>
            <w:rPr>
              <w:rFonts w:eastAsiaTheme="minorEastAsia"/>
              <w:bCs w:val="0"/>
              <w:noProof/>
              <w:lang w:val="en-GB" w:eastAsia="en-GB"/>
            </w:rPr>
            <w:tab/>
          </w:r>
          <w:r>
            <w:rPr>
              <w:noProof/>
            </w:rPr>
            <w:t>Implementation</w:t>
          </w:r>
          <w:r>
            <w:rPr>
              <w:noProof/>
            </w:rPr>
            <w:tab/>
          </w:r>
          <w:r>
            <w:rPr>
              <w:noProof/>
            </w:rPr>
            <w:fldChar w:fldCharType="begin"/>
          </w:r>
          <w:r>
            <w:rPr>
              <w:noProof/>
            </w:rPr>
            <w:instrText xml:space="preserve"> PAGEREF _Toc513201977 \h </w:instrText>
          </w:r>
          <w:r>
            <w:rPr>
              <w:noProof/>
            </w:rPr>
          </w:r>
          <w:r>
            <w:rPr>
              <w:noProof/>
            </w:rPr>
            <w:fldChar w:fldCharType="separate"/>
          </w:r>
          <w:r>
            <w:rPr>
              <w:noProof/>
            </w:rPr>
            <w:t>36</w:t>
          </w:r>
          <w:r>
            <w:rPr>
              <w:noProof/>
            </w:rPr>
            <w:fldChar w:fldCharType="end"/>
          </w:r>
        </w:p>
        <w:p w14:paraId="36D627B4" w14:textId="77777777" w:rsidR="00A45E8F" w:rsidRDefault="00A45E8F">
          <w:pPr>
            <w:pStyle w:val="TOC2"/>
            <w:tabs>
              <w:tab w:val="left" w:pos="960"/>
              <w:tab w:val="right" w:leader="dot" w:pos="9054"/>
            </w:tabs>
            <w:rPr>
              <w:rFonts w:eastAsiaTheme="minorEastAsia"/>
              <w:bCs w:val="0"/>
              <w:noProof/>
              <w:lang w:val="en-GB" w:eastAsia="en-GB"/>
            </w:rPr>
          </w:pPr>
          <w:r>
            <w:rPr>
              <w:noProof/>
            </w:rPr>
            <w:t>4.2</w:t>
          </w:r>
          <w:r>
            <w:rPr>
              <w:rFonts w:eastAsiaTheme="minorEastAsia"/>
              <w:bCs w:val="0"/>
              <w:noProof/>
              <w:lang w:val="en-GB" w:eastAsia="en-GB"/>
            </w:rPr>
            <w:tab/>
          </w:r>
          <w:r>
            <w:rPr>
              <w:noProof/>
            </w:rPr>
            <w:t>Testing</w:t>
          </w:r>
          <w:r>
            <w:rPr>
              <w:noProof/>
            </w:rPr>
            <w:tab/>
          </w:r>
          <w:r>
            <w:rPr>
              <w:noProof/>
            </w:rPr>
            <w:fldChar w:fldCharType="begin"/>
          </w:r>
          <w:r>
            <w:rPr>
              <w:noProof/>
            </w:rPr>
            <w:instrText xml:space="preserve"> PAGEREF _Toc513201978 \h </w:instrText>
          </w:r>
          <w:r>
            <w:rPr>
              <w:noProof/>
            </w:rPr>
          </w:r>
          <w:r>
            <w:rPr>
              <w:noProof/>
            </w:rPr>
            <w:fldChar w:fldCharType="separate"/>
          </w:r>
          <w:r>
            <w:rPr>
              <w:noProof/>
            </w:rPr>
            <w:t>50</w:t>
          </w:r>
          <w:r>
            <w:rPr>
              <w:noProof/>
            </w:rPr>
            <w:fldChar w:fldCharType="end"/>
          </w:r>
        </w:p>
        <w:p w14:paraId="50BE0892" w14:textId="77777777" w:rsidR="00A45E8F" w:rsidRDefault="00A45E8F">
          <w:pPr>
            <w:pStyle w:val="TOC2"/>
            <w:tabs>
              <w:tab w:val="left" w:pos="960"/>
              <w:tab w:val="right" w:leader="dot" w:pos="9054"/>
            </w:tabs>
            <w:rPr>
              <w:rFonts w:eastAsiaTheme="minorEastAsia"/>
              <w:bCs w:val="0"/>
              <w:noProof/>
              <w:lang w:val="en-GB" w:eastAsia="en-GB"/>
            </w:rPr>
          </w:pPr>
          <w:r>
            <w:rPr>
              <w:noProof/>
            </w:rPr>
            <w:t>4.3</w:t>
          </w:r>
          <w:r>
            <w:rPr>
              <w:rFonts w:eastAsiaTheme="minorEastAsia"/>
              <w:bCs w:val="0"/>
              <w:noProof/>
              <w:lang w:val="en-GB" w:eastAsia="en-GB"/>
            </w:rPr>
            <w:tab/>
          </w:r>
          <w:r>
            <w:rPr>
              <w:noProof/>
            </w:rPr>
            <w:t>Evaluation</w:t>
          </w:r>
          <w:r>
            <w:rPr>
              <w:noProof/>
            </w:rPr>
            <w:tab/>
          </w:r>
          <w:r>
            <w:rPr>
              <w:noProof/>
            </w:rPr>
            <w:fldChar w:fldCharType="begin"/>
          </w:r>
          <w:r>
            <w:rPr>
              <w:noProof/>
            </w:rPr>
            <w:instrText xml:space="preserve"> PAGEREF _Toc513201979 \h </w:instrText>
          </w:r>
          <w:r>
            <w:rPr>
              <w:noProof/>
            </w:rPr>
          </w:r>
          <w:r>
            <w:rPr>
              <w:noProof/>
            </w:rPr>
            <w:fldChar w:fldCharType="separate"/>
          </w:r>
          <w:r>
            <w:rPr>
              <w:noProof/>
            </w:rPr>
            <w:t>53</w:t>
          </w:r>
          <w:r>
            <w:rPr>
              <w:noProof/>
            </w:rPr>
            <w:fldChar w:fldCharType="end"/>
          </w:r>
        </w:p>
        <w:p w14:paraId="255B9D43" w14:textId="77777777" w:rsidR="00A45E8F" w:rsidRDefault="00A45E8F">
          <w:pPr>
            <w:pStyle w:val="TOC1"/>
            <w:tabs>
              <w:tab w:val="right" w:leader="dot" w:pos="9054"/>
            </w:tabs>
            <w:rPr>
              <w:rFonts w:eastAsiaTheme="minorEastAsia"/>
              <w:bCs w:val="0"/>
              <w:noProof/>
              <w:sz w:val="22"/>
              <w:szCs w:val="22"/>
              <w:lang w:val="en-GB" w:eastAsia="en-GB"/>
            </w:rPr>
          </w:pPr>
          <w:r>
            <w:rPr>
              <w:noProof/>
            </w:rPr>
            <w:t>Chapter 5: Conclusions</w:t>
          </w:r>
          <w:r>
            <w:rPr>
              <w:noProof/>
            </w:rPr>
            <w:tab/>
          </w:r>
          <w:r>
            <w:rPr>
              <w:noProof/>
            </w:rPr>
            <w:fldChar w:fldCharType="begin"/>
          </w:r>
          <w:r>
            <w:rPr>
              <w:noProof/>
            </w:rPr>
            <w:instrText xml:space="preserve"> PAGEREF _Toc513201980 \h </w:instrText>
          </w:r>
          <w:r>
            <w:rPr>
              <w:noProof/>
            </w:rPr>
          </w:r>
          <w:r>
            <w:rPr>
              <w:noProof/>
            </w:rPr>
            <w:fldChar w:fldCharType="separate"/>
          </w:r>
          <w:r>
            <w:rPr>
              <w:noProof/>
            </w:rPr>
            <w:t>56</w:t>
          </w:r>
          <w:r>
            <w:rPr>
              <w:noProof/>
            </w:rPr>
            <w:fldChar w:fldCharType="end"/>
          </w:r>
        </w:p>
        <w:p w14:paraId="46ACCD1C" w14:textId="77777777" w:rsidR="00A45E8F" w:rsidRDefault="00A45E8F">
          <w:pPr>
            <w:pStyle w:val="TOC2"/>
            <w:tabs>
              <w:tab w:val="left" w:pos="960"/>
              <w:tab w:val="right" w:leader="dot" w:pos="9054"/>
            </w:tabs>
            <w:rPr>
              <w:rFonts w:eastAsiaTheme="minorEastAsia"/>
              <w:bCs w:val="0"/>
              <w:noProof/>
              <w:lang w:val="en-GB" w:eastAsia="en-GB"/>
            </w:rPr>
          </w:pPr>
          <w:r>
            <w:rPr>
              <w:noProof/>
            </w:rPr>
            <w:t>5.1</w:t>
          </w:r>
          <w:r>
            <w:rPr>
              <w:rFonts w:eastAsiaTheme="minorEastAsia"/>
              <w:bCs w:val="0"/>
              <w:noProof/>
              <w:lang w:val="en-GB" w:eastAsia="en-GB"/>
            </w:rPr>
            <w:tab/>
          </w:r>
          <w:r>
            <w:rPr>
              <w:noProof/>
            </w:rPr>
            <w:t>Key Developments</w:t>
          </w:r>
          <w:r>
            <w:rPr>
              <w:noProof/>
            </w:rPr>
            <w:tab/>
          </w:r>
          <w:r>
            <w:rPr>
              <w:noProof/>
            </w:rPr>
            <w:fldChar w:fldCharType="begin"/>
          </w:r>
          <w:r>
            <w:rPr>
              <w:noProof/>
            </w:rPr>
            <w:instrText xml:space="preserve"> PAGEREF _Toc513201981 \h </w:instrText>
          </w:r>
          <w:r>
            <w:rPr>
              <w:noProof/>
            </w:rPr>
          </w:r>
          <w:r>
            <w:rPr>
              <w:noProof/>
            </w:rPr>
            <w:fldChar w:fldCharType="separate"/>
          </w:r>
          <w:r>
            <w:rPr>
              <w:noProof/>
            </w:rPr>
            <w:t>57</w:t>
          </w:r>
          <w:r>
            <w:rPr>
              <w:noProof/>
            </w:rPr>
            <w:fldChar w:fldCharType="end"/>
          </w:r>
        </w:p>
        <w:p w14:paraId="6E4586BB" w14:textId="77777777" w:rsidR="00A45E8F" w:rsidRDefault="00A45E8F">
          <w:pPr>
            <w:pStyle w:val="TOC2"/>
            <w:tabs>
              <w:tab w:val="left" w:pos="960"/>
              <w:tab w:val="right" w:leader="dot" w:pos="9054"/>
            </w:tabs>
            <w:rPr>
              <w:rFonts w:eastAsiaTheme="minorEastAsia"/>
              <w:bCs w:val="0"/>
              <w:noProof/>
              <w:lang w:val="en-GB" w:eastAsia="en-GB"/>
            </w:rPr>
          </w:pPr>
          <w:r>
            <w:rPr>
              <w:noProof/>
            </w:rPr>
            <w:t>5.2</w:t>
          </w:r>
          <w:r>
            <w:rPr>
              <w:rFonts w:eastAsiaTheme="minorEastAsia"/>
              <w:bCs w:val="0"/>
              <w:noProof/>
              <w:lang w:val="en-GB" w:eastAsia="en-GB"/>
            </w:rPr>
            <w:tab/>
          </w:r>
          <w:r>
            <w:rPr>
              <w:noProof/>
            </w:rPr>
            <w:t>Future Developments</w:t>
          </w:r>
          <w:r>
            <w:rPr>
              <w:noProof/>
            </w:rPr>
            <w:tab/>
          </w:r>
          <w:r>
            <w:rPr>
              <w:noProof/>
            </w:rPr>
            <w:fldChar w:fldCharType="begin"/>
          </w:r>
          <w:r>
            <w:rPr>
              <w:noProof/>
            </w:rPr>
            <w:instrText xml:space="preserve"> PAGEREF _Toc513201982 \h </w:instrText>
          </w:r>
          <w:r>
            <w:rPr>
              <w:noProof/>
            </w:rPr>
          </w:r>
          <w:r>
            <w:rPr>
              <w:noProof/>
            </w:rPr>
            <w:fldChar w:fldCharType="separate"/>
          </w:r>
          <w:r>
            <w:rPr>
              <w:noProof/>
            </w:rPr>
            <w:t>57</w:t>
          </w:r>
          <w:r>
            <w:rPr>
              <w:noProof/>
            </w:rPr>
            <w:fldChar w:fldCharType="end"/>
          </w:r>
        </w:p>
        <w:p w14:paraId="7C4EB2C9" w14:textId="77777777" w:rsidR="00A45E8F" w:rsidRDefault="00A45E8F">
          <w:pPr>
            <w:pStyle w:val="TOC2"/>
            <w:tabs>
              <w:tab w:val="left" w:pos="960"/>
              <w:tab w:val="right" w:leader="dot" w:pos="9054"/>
            </w:tabs>
            <w:rPr>
              <w:rFonts w:eastAsiaTheme="minorEastAsia"/>
              <w:bCs w:val="0"/>
              <w:noProof/>
              <w:lang w:val="en-GB" w:eastAsia="en-GB"/>
            </w:rPr>
          </w:pPr>
          <w:r>
            <w:rPr>
              <w:noProof/>
            </w:rPr>
            <w:t>5.3</w:t>
          </w:r>
          <w:r>
            <w:rPr>
              <w:rFonts w:eastAsiaTheme="minorEastAsia"/>
              <w:bCs w:val="0"/>
              <w:noProof/>
              <w:lang w:val="en-GB" w:eastAsia="en-GB"/>
            </w:rPr>
            <w:tab/>
          </w:r>
          <w:r>
            <w:rPr>
              <w:noProof/>
            </w:rPr>
            <w:t>Project Conclusion</w:t>
          </w:r>
          <w:r>
            <w:rPr>
              <w:noProof/>
            </w:rPr>
            <w:tab/>
          </w:r>
          <w:r>
            <w:rPr>
              <w:noProof/>
            </w:rPr>
            <w:fldChar w:fldCharType="begin"/>
          </w:r>
          <w:r>
            <w:rPr>
              <w:noProof/>
            </w:rPr>
            <w:instrText xml:space="preserve"> PAGEREF _Toc513201983 \h </w:instrText>
          </w:r>
          <w:r>
            <w:rPr>
              <w:noProof/>
            </w:rPr>
          </w:r>
          <w:r>
            <w:rPr>
              <w:noProof/>
            </w:rPr>
            <w:fldChar w:fldCharType="separate"/>
          </w:r>
          <w:r>
            <w:rPr>
              <w:noProof/>
            </w:rPr>
            <w:t>58</w:t>
          </w:r>
          <w:r>
            <w:rPr>
              <w:noProof/>
            </w:rPr>
            <w:fldChar w:fldCharType="end"/>
          </w:r>
        </w:p>
        <w:p w14:paraId="722DB6C9" w14:textId="77777777" w:rsidR="00A45E8F" w:rsidRDefault="00A45E8F">
          <w:pPr>
            <w:pStyle w:val="TOC1"/>
            <w:tabs>
              <w:tab w:val="right" w:leader="dot" w:pos="9054"/>
            </w:tabs>
            <w:rPr>
              <w:rFonts w:eastAsiaTheme="minorEastAsia"/>
              <w:bCs w:val="0"/>
              <w:noProof/>
              <w:sz w:val="22"/>
              <w:szCs w:val="22"/>
              <w:lang w:val="en-GB" w:eastAsia="en-GB"/>
            </w:rPr>
          </w:pPr>
          <w:r>
            <w:rPr>
              <w:noProof/>
            </w:rPr>
            <w:t>References</w:t>
          </w:r>
          <w:r>
            <w:rPr>
              <w:noProof/>
            </w:rPr>
            <w:tab/>
          </w:r>
          <w:r>
            <w:rPr>
              <w:noProof/>
            </w:rPr>
            <w:fldChar w:fldCharType="begin"/>
          </w:r>
          <w:r>
            <w:rPr>
              <w:noProof/>
            </w:rPr>
            <w:instrText xml:space="preserve"> PAGEREF _Toc513201984 \h </w:instrText>
          </w:r>
          <w:r>
            <w:rPr>
              <w:noProof/>
            </w:rPr>
          </w:r>
          <w:r>
            <w:rPr>
              <w:noProof/>
            </w:rPr>
            <w:fldChar w:fldCharType="separate"/>
          </w:r>
          <w:r>
            <w:rPr>
              <w:noProof/>
            </w:rPr>
            <w:t>60</w:t>
          </w:r>
          <w:r>
            <w:rPr>
              <w:noProof/>
            </w:rPr>
            <w:fldChar w:fldCharType="end"/>
          </w:r>
        </w:p>
        <w:p w14:paraId="5ECA4144" w14:textId="77777777" w:rsidR="00A45E8F" w:rsidRDefault="00A45E8F">
          <w:pPr>
            <w:pStyle w:val="TOC1"/>
            <w:tabs>
              <w:tab w:val="right" w:leader="dot" w:pos="9054"/>
            </w:tabs>
            <w:rPr>
              <w:rFonts w:eastAsiaTheme="minorEastAsia"/>
              <w:bCs w:val="0"/>
              <w:noProof/>
              <w:sz w:val="22"/>
              <w:szCs w:val="22"/>
              <w:lang w:val="en-GB" w:eastAsia="en-GB"/>
            </w:rPr>
          </w:pPr>
          <w:r>
            <w:rPr>
              <w:noProof/>
            </w:rPr>
            <w:t>Appendices</w:t>
          </w:r>
          <w:r>
            <w:rPr>
              <w:noProof/>
            </w:rPr>
            <w:tab/>
          </w:r>
          <w:r>
            <w:rPr>
              <w:noProof/>
            </w:rPr>
            <w:fldChar w:fldCharType="begin"/>
          </w:r>
          <w:r>
            <w:rPr>
              <w:noProof/>
            </w:rPr>
            <w:instrText xml:space="preserve"> PAGEREF _Toc513201985 \h </w:instrText>
          </w:r>
          <w:r>
            <w:rPr>
              <w:noProof/>
            </w:rPr>
          </w:r>
          <w:r>
            <w:rPr>
              <w:noProof/>
            </w:rPr>
            <w:fldChar w:fldCharType="separate"/>
          </w:r>
          <w:r>
            <w:rPr>
              <w:noProof/>
            </w:rPr>
            <w:t>62</w:t>
          </w:r>
          <w:r>
            <w:rPr>
              <w:noProof/>
            </w:rPr>
            <w:fldChar w:fldCharType="end"/>
          </w:r>
        </w:p>
        <w:p w14:paraId="1036BE79" w14:textId="77777777" w:rsidR="00A45E8F" w:rsidRDefault="00A45E8F">
          <w:pPr>
            <w:pStyle w:val="TOC2"/>
            <w:tabs>
              <w:tab w:val="right" w:leader="dot" w:pos="9054"/>
            </w:tabs>
            <w:rPr>
              <w:rFonts w:eastAsiaTheme="minorEastAsia"/>
              <w:bCs w:val="0"/>
              <w:noProof/>
              <w:lang w:val="en-GB" w:eastAsia="en-GB"/>
            </w:rPr>
          </w:pPr>
          <w:r>
            <w:rPr>
              <w:noProof/>
            </w:rPr>
            <w:t>Appendix 1 - Key Totara features</w:t>
          </w:r>
          <w:r>
            <w:rPr>
              <w:noProof/>
            </w:rPr>
            <w:tab/>
          </w:r>
          <w:r>
            <w:rPr>
              <w:noProof/>
            </w:rPr>
            <w:fldChar w:fldCharType="begin"/>
          </w:r>
          <w:r>
            <w:rPr>
              <w:noProof/>
            </w:rPr>
            <w:instrText xml:space="preserve"> PAGEREF _Toc513201986 \h </w:instrText>
          </w:r>
          <w:r>
            <w:rPr>
              <w:noProof/>
            </w:rPr>
          </w:r>
          <w:r>
            <w:rPr>
              <w:noProof/>
            </w:rPr>
            <w:fldChar w:fldCharType="separate"/>
          </w:r>
          <w:r>
            <w:rPr>
              <w:noProof/>
            </w:rPr>
            <w:t>62</w:t>
          </w:r>
          <w:r>
            <w:rPr>
              <w:noProof/>
            </w:rPr>
            <w:fldChar w:fldCharType="end"/>
          </w:r>
        </w:p>
        <w:p w14:paraId="1F35E999" w14:textId="77777777" w:rsidR="00A45E8F" w:rsidRDefault="00A45E8F">
          <w:pPr>
            <w:pStyle w:val="TOC2"/>
            <w:tabs>
              <w:tab w:val="right" w:leader="dot" w:pos="9054"/>
            </w:tabs>
            <w:rPr>
              <w:rFonts w:eastAsiaTheme="minorEastAsia"/>
              <w:bCs w:val="0"/>
              <w:noProof/>
              <w:lang w:val="en-GB" w:eastAsia="en-GB"/>
            </w:rPr>
          </w:pPr>
          <w:r>
            <w:rPr>
              <w:noProof/>
            </w:rPr>
            <w:t>Appendix 2 - Key Moodle features</w:t>
          </w:r>
          <w:r>
            <w:rPr>
              <w:noProof/>
            </w:rPr>
            <w:tab/>
          </w:r>
          <w:r>
            <w:rPr>
              <w:noProof/>
            </w:rPr>
            <w:fldChar w:fldCharType="begin"/>
          </w:r>
          <w:r>
            <w:rPr>
              <w:noProof/>
            </w:rPr>
            <w:instrText xml:space="preserve"> PAGEREF _Toc513201987 \h </w:instrText>
          </w:r>
          <w:r>
            <w:rPr>
              <w:noProof/>
            </w:rPr>
          </w:r>
          <w:r>
            <w:rPr>
              <w:noProof/>
            </w:rPr>
            <w:fldChar w:fldCharType="separate"/>
          </w:r>
          <w:r>
            <w:rPr>
              <w:noProof/>
            </w:rPr>
            <w:t>62</w:t>
          </w:r>
          <w:r>
            <w:rPr>
              <w:noProof/>
            </w:rPr>
            <w:fldChar w:fldCharType="end"/>
          </w:r>
        </w:p>
        <w:p w14:paraId="724F4A8D" w14:textId="77777777" w:rsidR="00A45E8F" w:rsidRDefault="00A45E8F">
          <w:pPr>
            <w:pStyle w:val="TOC2"/>
            <w:tabs>
              <w:tab w:val="right" w:leader="dot" w:pos="9054"/>
            </w:tabs>
            <w:rPr>
              <w:rFonts w:eastAsiaTheme="minorEastAsia"/>
              <w:bCs w:val="0"/>
              <w:noProof/>
              <w:lang w:val="en-GB" w:eastAsia="en-GB"/>
            </w:rPr>
          </w:pPr>
          <w:r>
            <w:rPr>
              <w:noProof/>
            </w:rPr>
            <w:t>Appendix 3 – User Interface Wireframes</w:t>
          </w:r>
          <w:r>
            <w:rPr>
              <w:noProof/>
            </w:rPr>
            <w:tab/>
          </w:r>
          <w:r>
            <w:rPr>
              <w:noProof/>
            </w:rPr>
            <w:fldChar w:fldCharType="begin"/>
          </w:r>
          <w:r>
            <w:rPr>
              <w:noProof/>
            </w:rPr>
            <w:instrText xml:space="preserve"> PAGEREF _Toc513201988 \h </w:instrText>
          </w:r>
          <w:r>
            <w:rPr>
              <w:noProof/>
            </w:rPr>
          </w:r>
          <w:r>
            <w:rPr>
              <w:noProof/>
            </w:rPr>
            <w:fldChar w:fldCharType="separate"/>
          </w:r>
          <w:r>
            <w:rPr>
              <w:noProof/>
            </w:rPr>
            <w:t>63</w:t>
          </w:r>
          <w:r>
            <w:rPr>
              <w:noProof/>
            </w:rPr>
            <w:fldChar w:fldCharType="end"/>
          </w:r>
        </w:p>
        <w:p w14:paraId="66EBF75C" w14:textId="77777777" w:rsidR="00A45E8F" w:rsidRDefault="00A45E8F">
          <w:pPr>
            <w:pStyle w:val="TOC2"/>
            <w:tabs>
              <w:tab w:val="right" w:leader="dot" w:pos="9054"/>
            </w:tabs>
            <w:rPr>
              <w:rFonts w:eastAsiaTheme="minorEastAsia"/>
              <w:bCs w:val="0"/>
              <w:noProof/>
              <w:lang w:val="en-GB" w:eastAsia="en-GB"/>
            </w:rPr>
          </w:pPr>
          <w:r>
            <w:rPr>
              <w:noProof/>
            </w:rPr>
            <w:t>Appendix 4 – Admin UI Navigation Flow Diagram</w:t>
          </w:r>
          <w:r>
            <w:rPr>
              <w:noProof/>
            </w:rPr>
            <w:tab/>
          </w:r>
          <w:r>
            <w:rPr>
              <w:noProof/>
            </w:rPr>
            <w:fldChar w:fldCharType="begin"/>
          </w:r>
          <w:r>
            <w:rPr>
              <w:noProof/>
            </w:rPr>
            <w:instrText xml:space="preserve"> PAGEREF _Toc513201989 \h </w:instrText>
          </w:r>
          <w:r>
            <w:rPr>
              <w:noProof/>
            </w:rPr>
          </w:r>
          <w:r>
            <w:rPr>
              <w:noProof/>
            </w:rPr>
            <w:fldChar w:fldCharType="separate"/>
          </w:r>
          <w:r>
            <w:rPr>
              <w:noProof/>
            </w:rPr>
            <w:t>65</w:t>
          </w:r>
          <w:r>
            <w:rPr>
              <w:noProof/>
            </w:rPr>
            <w:fldChar w:fldCharType="end"/>
          </w:r>
        </w:p>
        <w:p w14:paraId="057D733F" w14:textId="77777777" w:rsidR="00A45E8F" w:rsidRDefault="00A45E8F">
          <w:pPr>
            <w:pStyle w:val="TOC2"/>
            <w:tabs>
              <w:tab w:val="right" w:leader="dot" w:pos="9054"/>
            </w:tabs>
            <w:rPr>
              <w:rFonts w:eastAsiaTheme="minorEastAsia"/>
              <w:bCs w:val="0"/>
              <w:noProof/>
              <w:lang w:val="en-GB" w:eastAsia="en-GB"/>
            </w:rPr>
          </w:pPr>
          <w:r>
            <w:rPr>
              <w:noProof/>
            </w:rPr>
            <w:t>Appendix 5 – Google Forms Survey</w:t>
          </w:r>
          <w:r>
            <w:rPr>
              <w:noProof/>
            </w:rPr>
            <w:tab/>
          </w:r>
          <w:r>
            <w:rPr>
              <w:noProof/>
            </w:rPr>
            <w:fldChar w:fldCharType="begin"/>
          </w:r>
          <w:r>
            <w:rPr>
              <w:noProof/>
            </w:rPr>
            <w:instrText xml:space="preserve"> PAGEREF _Toc513201990 \h </w:instrText>
          </w:r>
          <w:r>
            <w:rPr>
              <w:noProof/>
            </w:rPr>
          </w:r>
          <w:r>
            <w:rPr>
              <w:noProof/>
            </w:rPr>
            <w:fldChar w:fldCharType="separate"/>
          </w:r>
          <w:r>
            <w:rPr>
              <w:noProof/>
            </w:rPr>
            <w:t>65</w:t>
          </w:r>
          <w:r>
            <w:rPr>
              <w:noProof/>
            </w:rPr>
            <w:fldChar w:fldCharType="end"/>
          </w:r>
        </w:p>
        <w:p w14:paraId="38BADDCD" w14:textId="77777777" w:rsidR="00A45E8F" w:rsidRDefault="00A45E8F">
          <w:pPr>
            <w:pStyle w:val="TOC2"/>
            <w:tabs>
              <w:tab w:val="right" w:leader="dot" w:pos="9054"/>
            </w:tabs>
            <w:rPr>
              <w:rFonts w:eastAsiaTheme="minorEastAsia"/>
              <w:bCs w:val="0"/>
              <w:noProof/>
              <w:lang w:val="en-GB" w:eastAsia="en-GB"/>
            </w:rPr>
          </w:pPr>
          <w:r>
            <w:rPr>
              <w:noProof/>
            </w:rPr>
            <w:t>Appendix 6 – Deliverables and their activities</w:t>
          </w:r>
          <w:r>
            <w:rPr>
              <w:noProof/>
            </w:rPr>
            <w:tab/>
          </w:r>
          <w:r>
            <w:rPr>
              <w:noProof/>
            </w:rPr>
            <w:fldChar w:fldCharType="begin"/>
          </w:r>
          <w:r>
            <w:rPr>
              <w:noProof/>
            </w:rPr>
            <w:instrText xml:space="preserve"> PAGEREF _Toc513201991 \h </w:instrText>
          </w:r>
          <w:r>
            <w:rPr>
              <w:noProof/>
            </w:rPr>
          </w:r>
          <w:r>
            <w:rPr>
              <w:noProof/>
            </w:rPr>
            <w:fldChar w:fldCharType="separate"/>
          </w:r>
          <w:r>
            <w:rPr>
              <w:noProof/>
            </w:rPr>
            <w:t>66</w:t>
          </w:r>
          <w:r>
            <w:rPr>
              <w:noProof/>
            </w:rPr>
            <w:fldChar w:fldCharType="end"/>
          </w:r>
        </w:p>
        <w:p w14:paraId="73DBD7DD" w14:textId="77777777" w:rsidR="00A45E8F" w:rsidRDefault="00A45E8F">
          <w:pPr>
            <w:pStyle w:val="TOC2"/>
            <w:tabs>
              <w:tab w:val="right" w:leader="dot" w:pos="9054"/>
            </w:tabs>
            <w:rPr>
              <w:rFonts w:eastAsiaTheme="minorEastAsia"/>
              <w:bCs w:val="0"/>
              <w:noProof/>
              <w:lang w:val="en-GB" w:eastAsia="en-GB"/>
            </w:rPr>
          </w:pPr>
          <w:r>
            <w:rPr>
              <w:noProof/>
            </w:rPr>
            <w:t>Appendix 7 - Glossary of terms</w:t>
          </w:r>
          <w:r>
            <w:rPr>
              <w:noProof/>
            </w:rPr>
            <w:tab/>
          </w:r>
          <w:r>
            <w:rPr>
              <w:noProof/>
            </w:rPr>
            <w:fldChar w:fldCharType="begin"/>
          </w:r>
          <w:r>
            <w:rPr>
              <w:noProof/>
            </w:rPr>
            <w:instrText xml:space="preserve"> PAGEREF _Toc513201992 \h </w:instrText>
          </w:r>
          <w:r>
            <w:rPr>
              <w:noProof/>
            </w:rPr>
          </w:r>
          <w:r>
            <w:rPr>
              <w:noProof/>
            </w:rPr>
            <w:fldChar w:fldCharType="separate"/>
          </w:r>
          <w:r>
            <w:rPr>
              <w:noProof/>
            </w:rPr>
            <w:t>69</w:t>
          </w:r>
          <w:r>
            <w:rPr>
              <w:noProof/>
            </w:rPr>
            <w:fldChar w:fldCharType="end"/>
          </w:r>
        </w:p>
        <w:p w14:paraId="53F523AF" w14:textId="77777777" w:rsidR="00A45E8F" w:rsidRDefault="00A45E8F">
          <w:pPr>
            <w:pStyle w:val="TOC2"/>
            <w:tabs>
              <w:tab w:val="right" w:leader="dot" w:pos="9054"/>
            </w:tabs>
            <w:rPr>
              <w:rFonts w:eastAsiaTheme="minorEastAsia"/>
              <w:bCs w:val="0"/>
              <w:noProof/>
              <w:lang w:val="en-GB" w:eastAsia="en-GB"/>
            </w:rPr>
          </w:pPr>
          <w:r>
            <w:rPr>
              <w:noProof/>
            </w:rPr>
            <w:t>Appendix 8 – Assignments</w:t>
          </w:r>
          <w:r>
            <w:rPr>
              <w:noProof/>
            </w:rPr>
            <w:tab/>
          </w:r>
          <w:r>
            <w:rPr>
              <w:noProof/>
            </w:rPr>
            <w:fldChar w:fldCharType="begin"/>
          </w:r>
          <w:r>
            <w:rPr>
              <w:noProof/>
            </w:rPr>
            <w:instrText xml:space="preserve"> PAGEREF _Toc513201993 \h </w:instrText>
          </w:r>
          <w:r>
            <w:rPr>
              <w:noProof/>
            </w:rPr>
          </w:r>
          <w:r>
            <w:rPr>
              <w:noProof/>
            </w:rPr>
            <w:fldChar w:fldCharType="separate"/>
          </w:r>
          <w:r>
            <w:rPr>
              <w:noProof/>
            </w:rPr>
            <w:t>69</w:t>
          </w:r>
          <w:r>
            <w:rPr>
              <w:noProof/>
            </w:rPr>
            <w:fldChar w:fldCharType="end"/>
          </w:r>
        </w:p>
        <w:p w14:paraId="7E66C7B6" w14:textId="77777777" w:rsidR="00A45E8F" w:rsidRDefault="00A45E8F">
          <w:pPr>
            <w:pStyle w:val="TOC2"/>
            <w:tabs>
              <w:tab w:val="right" w:leader="dot" w:pos="9054"/>
            </w:tabs>
            <w:rPr>
              <w:rFonts w:eastAsiaTheme="minorEastAsia"/>
              <w:bCs w:val="0"/>
              <w:noProof/>
              <w:lang w:val="en-GB" w:eastAsia="en-GB"/>
            </w:rPr>
          </w:pPr>
          <w:r>
            <w:rPr>
              <w:noProof/>
            </w:rPr>
            <w:t>Appendix 9 – Testing Fail, Corrective Action</w:t>
          </w:r>
          <w:r>
            <w:rPr>
              <w:noProof/>
            </w:rPr>
            <w:tab/>
          </w:r>
          <w:r>
            <w:rPr>
              <w:noProof/>
            </w:rPr>
            <w:fldChar w:fldCharType="begin"/>
          </w:r>
          <w:r>
            <w:rPr>
              <w:noProof/>
            </w:rPr>
            <w:instrText xml:space="preserve"> PAGEREF _Toc513201994 \h </w:instrText>
          </w:r>
          <w:r>
            <w:rPr>
              <w:noProof/>
            </w:rPr>
          </w:r>
          <w:r>
            <w:rPr>
              <w:noProof/>
            </w:rPr>
            <w:fldChar w:fldCharType="separate"/>
          </w:r>
          <w:r>
            <w:rPr>
              <w:noProof/>
            </w:rPr>
            <w:t>70</w:t>
          </w:r>
          <w:r>
            <w:rPr>
              <w:noProof/>
            </w:rPr>
            <w:fldChar w:fldCharType="end"/>
          </w:r>
        </w:p>
        <w:p w14:paraId="48089AD6" w14:textId="77777777" w:rsidR="00A45E8F" w:rsidRDefault="00A45E8F">
          <w:pPr>
            <w:pStyle w:val="TOC2"/>
            <w:tabs>
              <w:tab w:val="right" w:leader="dot" w:pos="9054"/>
            </w:tabs>
            <w:rPr>
              <w:rFonts w:eastAsiaTheme="minorEastAsia"/>
              <w:bCs w:val="0"/>
              <w:noProof/>
              <w:lang w:val="en-GB" w:eastAsia="en-GB"/>
            </w:rPr>
          </w:pPr>
          <w:r>
            <w:rPr>
              <w:noProof/>
            </w:rPr>
            <w:t>Appendix 10 – Administrative settings</w:t>
          </w:r>
          <w:r>
            <w:rPr>
              <w:noProof/>
            </w:rPr>
            <w:tab/>
          </w:r>
          <w:r>
            <w:rPr>
              <w:noProof/>
            </w:rPr>
            <w:fldChar w:fldCharType="begin"/>
          </w:r>
          <w:r>
            <w:rPr>
              <w:noProof/>
            </w:rPr>
            <w:instrText xml:space="preserve"> PAGEREF _Toc513201995 \h </w:instrText>
          </w:r>
          <w:r>
            <w:rPr>
              <w:noProof/>
            </w:rPr>
          </w:r>
          <w:r>
            <w:rPr>
              <w:noProof/>
            </w:rPr>
            <w:fldChar w:fldCharType="separate"/>
          </w:r>
          <w:r>
            <w:rPr>
              <w:noProof/>
            </w:rPr>
            <w:t>71</w:t>
          </w:r>
          <w:r>
            <w:rPr>
              <w:noProof/>
            </w:rPr>
            <w:fldChar w:fldCharType="end"/>
          </w:r>
        </w:p>
        <w:p w14:paraId="0D28D831" w14:textId="77777777" w:rsidR="00A45E8F" w:rsidRDefault="00A45E8F">
          <w:pPr>
            <w:pStyle w:val="TOC2"/>
            <w:tabs>
              <w:tab w:val="right" w:leader="dot" w:pos="9054"/>
            </w:tabs>
            <w:rPr>
              <w:rFonts w:eastAsiaTheme="minorEastAsia"/>
              <w:bCs w:val="0"/>
              <w:noProof/>
              <w:lang w:val="en-GB" w:eastAsia="en-GB"/>
            </w:rPr>
          </w:pPr>
          <w:r>
            <w:rPr>
              <w:noProof/>
            </w:rPr>
            <w:t>Appendix 11 – Pingdom Uptime Check</w:t>
          </w:r>
          <w:r>
            <w:rPr>
              <w:noProof/>
            </w:rPr>
            <w:tab/>
          </w:r>
          <w:r>
            <w:rPr>
              <w:noProof/>
            </w:rPr>
            <w:fldChar w:fldCharType="begin"/>
          </w:r>
          <w:r>
            <w:rPr>
              <w:noProof/>
            </w:rPr>
            <w:instrText xml:space="preserve"> PAGEREF _Toc513201996 \h </w:instrText>
          </w:r>
          <w:r>
            <w:rPr>
              <w:noProof/>
            </w:rPr>
          </w:r>
          <w:r>
            <w:rPr>
              <w:noProof/>
            </w:rPr>
            <w:fldChar w:fldCharType="separate"/>
          </w:r>
          <w:r>
            <w:rPr>
              <w:noProof/>
            </w:rPr>
            <w:t>72</w:t>
          </w:r>
          <w:r>
            <w:rPr>
              <w:noProof/>
            </w:rPr>
            <w:fldChar w:fldCharType="end"/>
          </w:r>
        </w:p>
        <w:p w14:paraId="72FA781C" w14:textId="77777777" w:rsidR="00A45E8F" w:rsidRDefault="00A45E8F">
          <w:pPr>
            <w:pStyle w:val="TOC2"/>
            <w:tabs>
              <w:tab w:val="right" w:leader="dot" w:pos="9054"/>
            </w:tabs>
            <w:rPr>
              <w:rFonts w:eastAsiaTheme="minorEastAsia"/>
              <w:bCs w:val="0"/>
              <w:noProof/>
              <w:lang w:val="en-GB" w:eastAsia="en-GB"/>
            </w:rPr>
          </w:pPr>
          <w:r>
            <w:rPr>
              <w:noProof/>
            </w:rPr>
            <w:t>Appendix 12 – Server Uptime / Load Average</w:t>
          </w:r>
          <w:r>
            <w:rPr>
              <w:noProof/>
            </w:rPr>
            <w:tab/>
          </w:r>
          <w:r>
            <w:rPr>
              <w:noProof/>
            </w:rPr>
            <w:fldChar w:fldCharType="begin"/>
          </w:r>
          <w:r>
            <w:rPr>
              <w:noProof/>
            </w:rPr>
            <w:instrText xml:space="preserve"> PAGEREF _Toc513201997 \h </w:instrText>
          </w:r>
          <w:r>
            <w:rPr>
              <w:noProof/>
            </w:rPr>
          </w:r>
          <w:r>
            <w:rPr>
              <w:noProof/>
            </w:rPr>
            <w:fldChar w:fldCharType="separate"/>
          </w:r>
          <w:r>
            <w:rPr>
              <w:noProof/>
            </w:rPr>
            <w:t>72</w:t>
          </w:r>
          <w:r>
            <w:rPr>
              <w:noProof/>
            </w:rPr>
            <w:fldChar w:fldCharType="end"/>
          </w:r>
        </w:p>
        <w:p w14:paraId="0DDEBFBD" w14:textId="77777777" w:rsidR="00A45E8F" w:rsidRDefault="00A45E8F">
          <w:pPr>
            <w:pStyle w:val="TOC2"/>
            <w:tabs>
              <w:tab w:val="right" w:leader="dot" w:pos="9054"/>
            </w:tabs>
            <w:rPr>
              <w:rFonts w:eastAsiaTheme="minorEastAsia"/>
              <w:bCs w:val="0"/>
              <w:noProof/>
              <w:lang w:val="en-GB" w:eastAsia="en-GB"/>
            </w:rPr>
          </w:pPr>
          <w:r>
            <w:rPr>
              <w:noProof/>
            </w:rPr>
            <w:t>Appendix 13 – Rocket Learn functions (lib.php)</w:t>
          </w:r>
          <w:r>
            <w:rPr>
              <w:noProof/>
            </w:rPr>
            <w:tab/>
          </w:r>
          <w:r>
            <w:rPr>
              <w:noProof/>
            </w:rPr>
            <w:fldChar w:fldCharType="begin"/>
          </w:r>
          <w:r>
            <w:rPr>
              <w:noProof/>
            </w:rPr>
            <w:instrText xml:space="preserve"> PAGEREF _Toc513201998 \h </w:instrText>
          </w:r>
          <w:r>
            <w:rPr>
              <w:noProof/>
            </w:rPr>
          </w:r>
          <w:r>
            <w:rPr>
              <w:noProof/>
            </w:rPr>
            <w:fldChar w:fldCharType="separate"/>
          </w:r>
          <w:r>
            <w:rPr>
              <w:noProof/>
            </w:rPr>
            <w:t>73</w:t>
          </w:r>
          <w:r>
            <w:rPr>
              <w:noProof/>
            </w:rPr>
            <w:fldChar w:fldCharType="end"/>
          </w:r>
        </w:p>
        <w:p w14:paraId="1A30C095" w14:textId="28D96F37" w:rsidR="00801E33" w:rsidRDefault="00EC6282">
          <w:r>
            <w:rPr>
              <w:bCs/>
            </w:rPr>
            <w:fldChar w:fldCharType="end"/>
          </w:r>
        </w:p>
      </w:sdtContent>
    </w:sdt>
    <w:p w14:paraId="7C86CE91" w14:textId="53D5A622" w:rsidR="00D67843" w:rsidRPr="00D67843" w:rsidRDefault="006232B5" w:rsidP="00D67843">
      <w:pPr>
        <w:pStyle w:val="TOCHeading"/>
        <w:spacing w:before="0"/>
        <w:rPr>
          <w:b w:val="0"/>
        </w:rPr>
      </w:pPr>
      <w:r>
        <w:rPr>
          <w:b w:val="0"/>
        </w:rPr>
        <w:lastRenderedPageBreak/>
        <w:t>Table of Figures</w:t>
      </w:r>
    </w:p>
    <w:p w14:paraId="3693F8D7" w14:textId="77777777" w:rsidR="00971352" w:rsidRDefault="00D67843">
      <w:pPr>
        <w:pStyle w:val="TableofFigures"/>
        <w:tabs>
          <w:tab w:val="right" w:leader="dot" w:pos="9054"/>
        </w:tabs>
        <w:rPr>
          <w:rFonts w:eastAsiaTheme="minorEastAsia"/>
          <w:noProof/>
          <w:sz w:val="22"/>
          <w:szCs w:val="22"/>
          <w:lang w:val="en-GB" w:eastAsia="en-GB"/>
        </w:rPr>
      </w:pPr>
      <w:r>
        <w:rPr>
          <w:b/>
          <w:bCs/>
        </w:rPr>
        <w:fldChar w:fldCharType="begin"/>
      </w:r>
      <w:r>
        <w:rPr>
          <w:b/>
          <w:bCs/>
        </w:rPr>
        <w:instrText xml:space="preserve"> TOC \h \z \c "Figure" </w:instrText>
      </w:r>
      <w:r>
        <w:rPr>
          <w:b/>
          <w:bCs/>
        </w:rPr>
        <w:fldChar w:fldCharType="separate"/>
      </w:r>
      <w:hyperlink w:anchor="_Toc513208842" w:history="1">
        <w:r w:rsidR="00971352" w:rsidRPr="007901F9">
          <w:rPr>
            <w:rStyle w:val="Hyperlink"/>
            <w:noProof/>
          </w:rPr>
          <w:t>Figure 1 – Totara Learn settings</w:t>
        </w:r>
        <w:r w:rsidR="00971352">
          <w:rPr>
            <w:noProof/>
            <w:webHidden/>
          </w:rPr>
          <w:tab/>
        </w:r>
        <w:r w:rsidR="00971352">
          <w:rPr>
            <w:noProof/>
            <w:webHidden/>
          </w:rPr>
          <w:fldChar w:fldCharType="begin"/>
        </w:r>
        <w:r w:rsidR="00971352">
          <w:rPr>
            <w:noProof/>
            <w:webHidden/>
          </w:rPr>
          <w:instrText xml:space="preserve"> PAGEREF _Toc513208842 \h </w:instrText>
        </w:r>
        <w:r w:rsidR="00971352">
          <w:rPr>
            <w:noProof/>
            <w:webHidden/>
          </w:rPr>
        </w:r>
        <w:r w:rsidR="00971352">
          <w:rPr>
            <w:noProof/>
            <w:webHidden/>
          </w:rPr>
          <w:fldChar w:fldCharType="separate"/>
        </w:r>
        <w:r w:rsidR="00971352">
          <w:rPr>
            <w:noProof/>
            <w:webHidden/>
          </w:rPr>
          <w:t>3</w:t>
        </w:r>
        <w:r w:rsidR="00971352">
          <w:rPr>
            <w:noProof/>
            <w:webHidden/>
          </w:rPr>
          <w:fldChar w:fldCharType="end"/>
        </w:r>
      </w:hyperlink>
    </w:p>
    <w:p w14:paraId="65BE0F45" w14:textId="77777777" w:rsidR="00971352" w:rsidRDefault="009607D4">
      <w:pPr>
        <w:pStyle w:val="TableofFigures"/>
        <w:tabs>
          <w:tab w:val="right" w:leader="dot" w:pos="9054"/>
        </w:tabs>
        <w:rPr>
          <w:rFonts w:eastAsiaTheme="minorEastAsia"/>
          <w:noProof/>
          <w:sz w:val="22"/>
          <w:szCs w:val="22"/>
          <w:lang w:val="en-GB" w:eastAsia="en-GB"/>
        </w:rPr>
      </w:pPr>
      <w:hyperlink w:anchor="_Toc513208843" w:history="1">
        <w:r w:rsidR="00971352" w:rsidRPr="007901F9">
          <w:rPr>
            <w:rStyle w:val="Hyperlink"/>
            <w:noProof/>
          </w:rPr>
          <w:t>Figure 2 – Moodle settings</w:t>
        </w:r>
        <w:r w:rsidR="00971352">
          <w:rPr>
            <w:noProof/>
            <w:webHidden/>
          </w:rPr>
          <w:tab/>
        </w:r>
        <w:r w:rsidR="00971352">
          <w:rPr>
            <w:noProof/>
            <w:webHidden/>
          </w:rPr>
          <w:fldChar w:fldCharType="begin"/>
        </w:r>
        <w:r w:rsidR="00971352">
          <w:rPr>
            <w:noProof/>
            <w:webHidden/>
          </w:rPr>
          <w:instrText xml:space="preserve"> PAGEREF _Toc513208843 \h </w:instrText>
        </w:r>
        <w:r w:rsidR="00971352">
          <w:rPr>
            <w:noProof/>
            <w:webHidden/>
          </w:rPr>
        </w:r>
        <w:r w:rsidR="00971352">
          <w:rPr>
            <w:noProof/>
            <w:webHidden/>
          </w:rPr>
          <w:fldChar w:fldCharType="separate"/>
        </w:r>
        <w:r w:rsidR="00971352">
          <w:rPr>
            <w:noProof/>
            <w:webHidden/>
          </w:rPr>
          <w:t>4</w:t>
        </w:r>
        <w:r w:rsidR="00971352">
          <w:rPr>
            <w:noProof/>
            <w:webHidden/>
          </w:rPr>
          <w:fldChar w:fldCharType="end"/>
        </w:r>
      </w:hyperlink>
    </w:p>
    <w:p w14:paraId="475CA8A0" w14:textId="77777777" w:rsidR="00971352" w:rsidRDefault="009607D4">
      <w:pPr>
        <w:pStyle w:val="TableofFigures"/>
        <w:tabs>
          <w:tab w:val="right" w:leader="dot" w:pos="9054"/>
        </w:tabs>
        <w:rPr>
          <w:rFonts w:eastAsiaTheme="minorEastAsia"/>
          <w:noProof/>
          <w:sz w:val="22"/>
          <w:szCs w:val="22"/>
          <w:lang w:val="en-GB" w:eastAsia="en-GB"/>
        </w:rPr>
      </w:pPr>
      <w:hyperlink w:anchor="_Toc513208844" w:history="1">
        <w:r w:rsidR="00971352" w:rsidRPr="007901F9">
          <w:rPr>
            <w:rStyle w:val="Hyperlink"/>
            <w:noProof/>
          </w:rPr>
          <w:t>Figure 3 - Depiction of the problem</w:t>
        </w:r>
        <w:r w:rsidR="00971352">
          <w:rPr>
            <w:noProof/>
            <w:webHidden/>
          </w:rPr>
          <w:tab/>
        </w:r>
        <w:r w:rsidR="00971352">
          <w:rPr>
            <w:noProof/>
            <w:webHidden/>
          </w:rPr>
          <w:fldChar w:fldCharType="begin"/>
        </w:r>
        <w:r w:rsidR="00971352">
          <w:rPr>
            <w:noProof/>
            <w:webHidden/>
          </w:rPr>
          <w:instrText xml:space="preserve"> PAGEREF _Toc513208844 \h </w:instrText>
        </w:r>
        <w:r w:rsidR="00971352">
          <w:rPr>
            <w:noProof/>
            <w:webHidden/>
          </w:rPr>
        </w:r>
        <w:r w:rsidR="00971352">
          <w:rPr>
            <w:noProof/>
            <w:webHidden/>
          </w:rPr>
          <w:fldChar w:fldCharType="separate"/>
        </w:r>
        <w:r w:rsidR="00971352">
          <w:rPr>
            <w:noProof/>
            <w:webHidden/>
          </w:rPr>
          <w:t>5</w:t>
        </w:r>
        <w:r w:rsidR="00971352">
          <w:rPr>
            <w:noProof/>
            <w:webHidden/>
          </w:rPr>
          <w:fldChar w:fldCharType="end"/>
        </w:r>
      </w:hyperlink>
    </w:p>
    <w:p w14:paraId="48BDE4CE" w14:textId="77777777" w:rsidR="00971352" w:rsidRDefault="009607D4">
      <w:pPr>
        <w:pStyle w:val="TableofFigures"/>
        <w:tabs>
          <w:tab w:val="right" w:leader="dot" w:pos="9054"/>
        </w:tabs>
        <w:rPr>
          <w:rFonts w:eastAsiaTheme="minorEastAsia"/>
          <w:noProof/>
          <w:sz w:val="22"/>
          <w:szCs w:val="22"/>
          <w:lang w:val="en-GB" w:eastAsia="en-GB"/>
        </w:rPr>
      </w:pPr>
      <w:hyperlink w:anchor="_Toc513208845" w:history="1">
        <w:r w:rsidR="00971352" w:rsidRPr="007901F9">
          <w:rPr>
            <w:rStyle w:val="Hyperlink"/>
            <w:noProof/>
          </w:rPr>
          <w:t>Figure 4 - Depiction of the solution</w:t>
        </w:r>
        <w:r w:rsidR="00971352">
          <w:rPr>
            <w:noProof/>
            <w:webHidden/>
          </w:rPr>
          <w:tab/>
        </w:r>
        <w:r w:rsidR="00971352">
          <w:rPr>
            <w:noProof/>
            <w:webHidden/>
          </w:rPr>
          <w:fldChar w:fldCharType="begin"/>
        </w:r>
        <w:r w:rsidR="00971352">
          <w:rPr>
            <w:noProof/>
            <w:webHidden/>
          </w:rPr>
          <w:instrText xml:space="preserve"> PAGEREF _Toc513208845 \h </w:instrText>
        </w:r>
        <w:r w:rsidR="00971352">
          <w:rPr>
            <w:noProof/>
            <w:webHidden/>
          </w:rPr>
        </w:r>
        <w:r w:rsidR="00971352">
          <w:rPr>
            <w:noProof/>
            <w:webHidden/>
          </w:rPr>
          <w:fldChar w:fldCharType="separate"/>
        </w:r>
        <w:r w:rsidR="00971352">
          <w:rPr>
            <w:noProof/>
            <w:webHidden/>
          </w:rPr>
          <w:t>7</w:t>
        </w:r>
        <w:r w:rsidR="00971352">
          <w:rPr>
            <w:noProof/>
            <w:webHidden/>
          </w:rPr>
          <w:fldChar w:fldCharType="end"/>
        </w:r>
      </w:hyperlink>
    </w:p>
    <w:p w14:paraId="37FF9525" w14:textId="77777777" w:rsidR="00971352" w:rsidRDefault="009607D4">
      <w:pPr>
        <w:pStyle w:val="TableofFigures"/>
        <w:tabs>
          <w:tab w:val="right" w:leader="dot" w:pos="9054"/>
        </w:tabs>
        <w:rPr>
          <w:rFonts w:eastAsiaTheme="minorEastAsia"/>
          <w:noProof/>
          <w:sz w:val="22"/>
          <w:szCs w:val="22"/>
          <w:lang w:val="en-GB" w:eastAsia="en-GB"/>
        </w:rPr>
      </w:pPr>
      <w:hyperlink w:anchor="_Toc513208846" w:history="1">
        <w:r w:rsidR="00971352" w:rsidRPr="007901F9">
          <w:rPr>
            <w:rStyle w:val="Hyperlink"/>
            <w:noProof/>
          </w:rPr>
          <w:t>Figure 5 - Project kanban</w:t>
        </w:r>
        <w:r w:rsidR="00971352">
          <w:rPr>
            <w:noProof/>
            <w:webHidden/>
          </w:rPr>
          <w:tab/>
        </w:r>
        <w:r w:rsidR="00971352">
          <w:rPr>
            <w:noProof/>
            <w:webHidden/>
          </w:rPr>
          <w:fldChar w:fldCharType="begin"/>
        </w:r>
        <w:r w:rsidR="00971352">
          <w:rPr>
            <w:noProof/>
            <w:webHidden/>
          </w:rPr>
          <w:instrText xml:space="preserve"> PAGEREF _Toc513208846 \h </w:instrText>
        </w:r>
        <w:r w:rsidR="00971352">
          <w:rPr>
            <w:noProof/>
            <w:webHidden/>
          </w:rPr>
        </w:r>
        <w:r w:rsidR="00971352">
          <w:rPr>
            <w:noProof/>
            <w:webHidden/>
          </w:rPr>
          <w:fldChar w:fldCharType="separate"/>
        </w:r>
        <w:r w:rsidR="00971352">
          <w:rPr>
            <w:noProof/>
            <w:webHidden/>
          </w:rPr>
          <w:t>14</w:t>
        </w:r>
        <w:r w:rsidR="00971352">
          <w:rPr>
            <w:noProof/>
            <w:webHidden/>
          </w:rPr>
          <w:fldChar w:fldCharType="end"/>
        </w:r>
      </w:hyperlink>
    </w:p>
    <w:p w14:paraId="63096BE7" w14:textId="77777777" w:rsidR="00971352" w:rsidRDefault="009607D4">
      <w:pPr>
        <w:pStyle w:val="TableofFigures"/>
        <w:tabs>
          <w:tab w:val="right" w:leader="dot" w:pos="9054"/>
        </w:tabs>
        <w:rPr>
          <w:rFonts w:eastAsiaTheme="minorEastAsia"/>
          <w:noProof/>
          <w:sz w:val="22"/>
          <w:szCs w:val="22"/>
          <w:lang w:val="en-GB" w:eastAsia="en-GB"/>
        </w:rPr>
      </w:pPr>
      <w:hyperlink w:anchor="_Toc513208847" w:history="1">
        <w:r w:rsidR="00971352" w:rsidRPr="007901F9">
          <w:rPr>
            <w:rStyle w:val="Hyperlink"/>
            <w:noProof/>
          </w:rPr>
          <w:t>Figure 6 - In Frame / Out of Frame diagram</w:t>
        </w:r>
        <w:r w:rsidR="00971352">
          <w:rPr>
            <w:noProof/>
            <w:webHidden/>
          </w:rPr>
          <w:tab/>
        </w:r>
        <w:r w:rsidR="00971352">
          <w:rPr>
            <w:noProof/>
            <w:webHidden/>
          </w:rPr>
          <w:fldChar w:fldCharType="begin"/>
        </w:r>
        <w:r w:rsidR="00971352">
          <w:rPr>
            <w:noProof/>
            <w:webHidden/>
          </w:rPr>
          <w:instrText xml:space="preserve"> PAGEREF _Toc513208847 \h </w:instrText>
        </w:r>
        <w:r w:rsidR="00971352">
          <w:rPr>
            <w:noProof/>
            <w:webHidden/>
          </w:rPr>
        </w:r>
        <w:r w:rsidR="00971352">
          <w:rPr>
            <w:noProof/>
            <w:webHidden/>
          </w:rPr>
          <w:fldChar w:fldCharType="separate"/>
        </w:r>
        <w:r w:rsidR="00971352">
          <w:rPr>
            <w:noProof/>
            <w:webHidden/>
          </w:rPr>
          <w:t>18</w:t>
        </w:r>
        <w:r w:rsidR="00971352">
          <w:rPr>
            <w:noProof/>
            <w:webHidden/>
          </w:rPr>
          <w:fldChar w:fldCharType="end"/>
        </w:r>
      </w:hyperlink>
    </w:p>
    <w:p w14:paraId="7B7D7759" w14:textId="77777777" w:rsidR="00971352" w:rsidRDefault="009607D4">
      <w:pPr>
        <w:pStyle w:val="TableofFigures"/>
        <w:tabs>
          <w:tab w:val="right" w:leader="dot" w:pos="9054"/>
        </w:tabs>
        <w:rPr>
          <w:rFonts w:eastAsiaTheme="minorEastAsia"/>
          <w:noProof/>
          <w:sz w:val="22"/>
          <w:szCs w:val="22"/>
          <w:lang w:val="en-GB" w:eastAsia="en-GB"/>
        </w:rPr>
      </w:pPr>
      <w:hyperlink w:anchor="_Toc513208848" w:history="1">
        <w:r w:rsidR="00971352" w:rsidRPr="007901F9">
          <w:rPr>
            <w:rStyle w:val="Hyperlink"/>
            <w:noProof/>
          </w:rPr>
          <w:t>Figure 7 - Triple constraints model (Project Management Institute, 2013)</w:t>
        </w:r>
        <w:r w:rsidR="00971352">
          <w:rPr>
            <w:noProof/>
            <w:webHidden/>
          </w:rPr>
          <w:tab/>
        </w:r>
        <w:r w:rsidR="00971352">
          <w:rPr>
            <w:noProof/>
            <w:webHidden/>
          </w:rPr>
          <w:fldChar w:fldCharType="begin"/>
        </w:r>
        <w:r w:rsidR="00971352">
          <w:rPr>
            <w:noProof/>
            <w:webHidden/>
          </w:rPr>
          <w:instrText xml:space="preserve"> PAGEREF _Toc513208848 \h </w:instrText>
        </w:r>
        <w:r w:rsidR="00971352">
          <w:rPr>
            <w:noProof/>
            <w:webHidden/>
          </w:rPr>
        </w:r>
        <w:r w:rsidR="00971352">
          <w:rPr>
            <w:noProof/>
            <w:webHidden/>
          </w:rPr>
          <w:fldChar w:fldCharType="separate"/>
        </w:r>
        <w:r w:rsidR="00971352">
          <w:rPr>
            <w:noProof/>
            <w:webHidden/>
          </w:rPr>
          <w:t>20</w:t>
        </w:r>
        <w:r w:rsidR="00971352">
          <w:rPr>
            <w:noProof/>
            <w:webHidden/>
          </w:rPr>
          <w:fldChar w:fldCharType="end"/>
        </w:r>
      </w:hyperlink>
    </w:p>
    <w:p w14:paraId="175889E5" w14:textId="77777777" w:rsidR="00971352" w:rsidRDefault="009607D4">
      <w:pPr>
        <w:pStyle w:val="TableofFigures"/>
        <w:tabs>
          <w:tab w:val="right" w:leader="dot" w:pos="9054"/>
        </w:tabs>
        <w:rPr>
          <w:rFonts w:eastAsiaTheme="minorEastAsia"/>
          <w:noProof/>
          <w:sz w:val="22"/>
          <w:szCs w:val="22"/>
          <w:lang w:val="en-GB" w:eastAsia="en-GB"/>
        </w:rPr>
      </w:pPr>
      <w:hyperlink w:anchor="_Toc513208849" w:history="1">
        <w:r w:rsidR="00971352" w:rsidRPr="007901F9">
          <w:rPr>
            <w:rStyle w:val="Hyperlink"/>
            <w:noProof/>
          </w:rPr>
          <w:t>Figure 8 - Rocket Learn</w:t>
        </w:r>
        <w:r w:rsidR="00971352" w:rsidRPr="007901F9">
          <w:rPr>
            <w:rStyle w:val="Hyperlink"/>
            <w:noProof/>
            <w:lang w:val="en-GB"/>
          </w:rPr>
          <w:t xml:space="preserve"> colour</w:t>
        </w:r>
        <w:r w:rsidR="00971352" w:rsidRPr="007901F9">
          <w:rPr>
            <w:rStyle w:val="Hyperlink"/>
            <w:noProof/>
          </w:rPr>
          <w:t xml:space="preserve"> scheme</w:t>
        </w:r>
        <w:r w:rsidR="00971352">
          <w:rPr>
            <w:noProof/>
            <w:webHidden/>
          </w:rPr>
          <w:tab/>
        </w:r>
        <w:r w:rsidR="00971352">
          <w:rPr>
            <w:noProof/>
            <w:webHidden/>
          </w:rPr>
          <w:fldChar w:fldCharType="begin"/>
        </w:r>
        <w:r w:rsidR="00971352">
          <w:rPr>
            <w:noProof/>
            <w:webHidden/>
          </w:rPr>
          <w:instrText xml:space="preserve"> PAGEREF _Toc513208849 \h </w:instrText>
        </w:r>
        <w:r w:rsidR="00971352">
          <w:rPr>
            <w:noProof/>
            <w:webHidden/>
          </w:rPr>
        </w:r>
        <w:r w:rsidR="00971352">
          <w:rPr>
            <w:noProof/>
            <w:webHidden/>
          </w:rPr>
          <w:fldChar w:fldCharType="separate"/>
        </w:r>
        <w:r w:rsidR="00971352">
          <w:rPr>
            <w:noProof/>
            <w:webHidden/>
          </w:rPr>
          <w:t>26</w:t>
        </w:r>
        <w:r w:rsidR="00971352">
          <w:rPr>
            <w:noProof/>
            <w:webHidden/>
          </w:rPr>
          <w:fldChar w:fldCharType="end"/>
        </w:r>
      </w:hyperlink>
    </w:p>
    <w:p w14:paraId="3AAED3B5" w14:textId="77777777" w:rsidR="00971352" w:rsidRDefault="009607D4">
      <w:pPr>
        <w:pStyle w:val="TableofFigures"/>
        <w:tabs>
          <w:tab w:val="right" w:leader="dot" w:pos="9054"/>
        </w:tabs>
        <w:rPr>
          <w:rFonts w:eastAsiaTheme="minorEastAsia"/>
          <w:noProof/>
          <w:sz w:val="22"/>
          <w:szCs w:val="22"/>
          <w:lang w:val="en-GB" w:eastAsia="en-GB"/>
        </w:rPr>
      </w:pPr>
      <w:hyperlink w:anchor="_Toc513208850" w:history="1">
        <w:r w:rsidR="00971352" w:rsidRPr="007901F9">
          <w:rPr>
            <w:rStyle w:val="Hyperlink"/>
            <w:noProof/>
          </w:rPr>
          <w:t>Figure 9 - Layout flow</w:t>
        </w:r>
        <w:r w:rsidR="00971352">
          <w:rPr>
            <w:noProof/>
            <w:webHidden/>
          </w:rPr>
          <w:tab/>
        </w:r>
        <w:r w:rsidR="00971352">
          <w:rPr>
            <w:noProof/>
            <w:webHidden/>
          </w:rPr>
          <w:fldChar w:fldCharType="begin"/>
        </w:r>
        <w:r w:rsidR="00971352">
          <w:rPr>
            <w:noProof/>
            <w:webHidden/>
          </w:rPr>
          <w:instrText xml:space="preserve"> PAGEREF _Toc513208850 \h </w:instrText>
        </w:r>
        <w:r w:rsidR="00971352">
          <w:rPr>
            <w:noProof/>
            <w:webHidden/>
          </w:rPr>
        </w:r>
        <w:r w:rsidR="00971352">
          <w:rPr>
            <w:noProof/>
            <w:webHidden/>
          </w:rPr>
          <w:fldChar w:fldCharType="separate"/>
        </w:r>
        <w:r w:rsidR="00971352">
          <w:rPr>
            <w:noProof/>
            <w:webHidden/>
          </w:rPr>
          <w:t>26</w:t>
        </w:r>
        <w:r w:rsidR="00971352">
          <w:rPr>
            <w:noProof/>
            <w:webHidden/>
          </w:rPr>
          <w:fldChar w:fldCharType="end"/>
        </w:r>
      </w:hyperlink>
    </w:p>
    <w:p w14:paraId="5FFCA576" w14:textId="77777777" w:rsidR="00971352" w:rsidRDefault="009607D4">
      <w:pPr>
        <w:pStyle w:val="TableofFigures"/>
        <w:tabs>
          <w:tab w:val="right" w:leader="dot" w:pos="9054"/>
        </w:tabs>
        <w:rPr>
          <w:rFonts w:eastAsiaTheme="minorEastAsia"/>
          <w:noProof/>
          <w:sz w:val="22"/>
          <w:szCs w:val="22"/>
          <w:lang w:val="en-GB" w:eastAsia="en-GB"/>
        </w:rPr>
      </w:pPr>
      <w:hyperlink w:anchor="_Toc513208851" w:history="1">
        <w:r w:rsidR="00971352" w:rsidRPr="007901F9">
          <w:rPr>
            <w:rStyle w:val="Hyperlink"/>
            <w:noProof/>
          </w:rPr>
          <w:t>Figure 10 - Layout example, Rocket Learn login page</w:t>
        </w:r>
        <w:r w:rsidR="00971352">
          <w:rPr>
            <w:noProof/>
            <w:webHidden/>
          </w:rPr>
          <w:tab/>
        </w:r>
        <w:r w:rsidR="00971352">
          <w:rPr>
            <w:noProof/>
            <w:webHidden/>
          </w:rPr>
          <w:fldChar w:fldCharType="begin"/>
        </w:r>
        <w:r w:rsidR="00971352">
          <w:rPr>
            <w:noProof/>
            <w:webHidden/>
          </w:rPr>
          <w:instrText xml:space="preserve"> PAGEREF _Toc513208851 \h </w:instrText>
        </w:r>
        <w:r w:rsidR="00971352">
          <w:rPr>
            <w:noProof/>
            <w:webHidden/>
          </w:rPr>
        </w:r>
        <w:r w:rsidR="00971352">
          <w:rPr>
            <w:noProof/>
            <w:webHidden/>
          </w:rPr>
          <w:fldChar w:fldCharType="separate"/>
        </w:r>
        <w:r w:rsidR="00971352">
          <w:rPr>
            <w:noProof/>
            <w:webHidden/>
          </w:rPr>
          <w:t>27</w:t>
        </w:r>
        <w:r w:rsidR="00971352">
          <w:rPr>
            <w:noProof/>
            <w:webHidden/>
          </w:rPr>
          <w:fldChar w:fldCharType="end"/>
        </w:r>
      </w:hyperlink>
    </w:p>
    <w:p w14:paraId="7A64907B" w14:textId="77777777" w:rsidR="00971352" w:rsidRDefault="009607D4">
      <w:pPr>
        <w:pStyle w:val="TableofFigures"/>
        <w:tabs>
          <w:tab w:val="right" w:leader="dot" w:pos="9054"/>
        </w:tabs>
        <w:rPr>
          <w:rFonts w:eastAsiaTheme="minorEastAsia"/>
          <w:noProof/>
          <w:sz w:val="22"/>
          <w:szCs w:val="22"/>
          <w:lang w:val="en-GB" w:eastAsia="en-GB"/>
        </w:rPr>
      </w:pPr>
      <w:hyperlink w:anchor="_Toc513208852" w:history="1">
        <w:r w:rsidR="00971352" w:rsidRPr="007901F9">
          <w:rPr>
            <w:rStyle w:val="Hyperlink"/>
            <w:noProof/>
          </w:rPr>
          <w:t>Figure 11 - Mobile layout wireframe (course page)</w:t>
        </w:r>
        <w:r w:rsidR="00971352">
          <w:rPr>
            <w:noProof/>
            <w:webHidden/>
          </w:rPr>
          <w:tab/>
        </w:r>
        <w:r w:rsidR="00971352">
          <w:rPr>
            <w:noProof/>
            <w:webHidden/>
          </w:rPr>
          <w:fldChar w:fldCharType="begin"/>
        </w:r>
        <w:r w:rsidR="00971352">
          <w:rPr>
            <w:noProof/>
            <w:webHidden/>
          </w:rPr>
          <w:instrText xml:space="preserve"> PAGEREF _Toc513208852 \h </w:instrText>
        </w:r>
        <w:r w:rsidR="00971352">
          <w:rPr>
            <w:noProof/>
            <w:webHidden/>
          </w:rPr>
        </w:r>
        <w:r w:rsidR="00971352">
          <w:rPr>
            <w:noProof/>
            <w:webHidden/>
          </w:rPr>
          <w:fldChar w:fldCharType="separate"/>
        </w:r>
        <w:r w:rsidR="00971352">
          <w:rPr>
            <w:noProof/>
            <w:webHidden/>
          </w:rPr>
          <w:t>28</w:t>
        </w:r>
        <w:r w:rsidR="00971352">
          <w:rPr>
            <w:noProof/>
            <w:webHidden/>
          </w:rPr>
          <w:fldChar w:fldCharType="end"/>
        </w:r>
      </w:hyperlink>
    </w:p>
    <w:p w14:paraId="7F07BF1B" w14:textId="77777777" w:rsidR="00971352" w:rsidRDefault="009607D4">
      <w:pPr>
        <w:pStyle w:val="TableofFigures"/>
        <w:tabs>
          <w:tab w:val="right" w:leader="dot" w:pos="9054"/>
        </w:tabs>
        <w:rPr>
          <w:rFonts w:eastAsiaTheme="minorEastAsia"/>
          <w:noProof/>
          <w:sz w:val="22"/>
          <w:szCs w:val="22"/>
          <w:lang w:val="en-GB" w:eastAsia="en-GB"/>
        </w:rPr>
      </w:pPr>
      <w:hyperlink w:anchor="_Toc513208853" w:history="1">
        <w:r w:rsidR="00971352" w:rsidRPr="007901F9">
          <w:rPr>
            <w:rStyle w:val="Hyperlink"/>
            <w:noProof/>
          </w:rPr>
          <w:t>Figure 12 - Course page wireframe</w:t>
        </w:r>
        <w:r w:rsidR="00971352">
          <w:rPr>
            <w:noProof/>
            <w:webHidden/>
          </w:rPr>
          <w:tab/>
        </w:r>
        <w:r w:rsidR="00971352">
          <w:rPr>
            <w:noProof/>
            <w:webHidden/>
          </w:rPr>
          <w:fldChar w:fldCharType="begin"/>
        </w:r>
        <w:r w:rsidR="00971352">
          <w:rPr>
            <w:noProof/>
            <w:webHidden/>
          </w:rPr>
          <w:instrText xml:space="preserve"> PAGEREF _Toc513208853 \h </w:instrText>
        </w:r>
        <w:r w:rsidR="00971352">
          <w:rPr>
            <w:noProof/>
            <w:webHidden/>
          </w:rPr>
        </w:r>
        <w:r w:rsidR="00971352">
          <w:rPr>
            <w:noProof/>
            <w:webHidden/>
          </w:rPr>
          <w:fldChar w:fldCharType="separate"/>
        </w:r>
        <w:r w:rsidR="00971352">
          <w:rPr>
            <w:noProof/>
            <w:webHidden/>
          </w:rPr>
          <w:t>29</w:t>
        </w:r>
        <w:r w:rsidR="00971352">
          <w:rPr>
            <w:noProof/>
            <w:webHidden/>
          </w:rPr>
          <w:fldChar w:fldCharType="end"/>
        </w:r>
      </w:hyperlink>
    </w:p>
    <w:p w14:paraId="673B7BE6" w14:textId="77777777" w:rsidR="00971352" w:rsidRDefault="009607D4">
      <w:pPr>
        <w:pStyle w:val="TableofFigures"/>
        <w:tabs>
          <w:tab w:val="right" w:leader="dot" w:pos="9054"/>
        </w:tabs>
        <w:rPr>
          <w:rFonts w:eastAsiaTheme="minorEastAsia"/>
          <w:noProof/>
          <w:sz w:val="22"/>
          <w:szCs w:val="22"/>
          <w:lang w:val="en-GB" w:eastAsia="en-GB"/>
        </w:rPr>
      </w:pPr>
      <w:hyperlink w:anchor="_Toc513208854" w:history="1">
        <w:r w:rsidR="00971352" w:rsidRPr="007901F9">
          <w:rPr>
            <w:rStyle w:val="Hyperlink"/>
            <w:noProof/>
          </w:rPr>
          <w:t>Figure 13 - User dashboard wireframe</w:t>
        </w:r>
        <w:r w:rsidR="00971352">
          <w:rPr>
            <w:noProof/>
            <w:webHidden/>
          </w:rPr>
          <w:tab/>
        </w:r>
        <w:r w:rsidR="00971352">
          <w:rPr>
            <w:noProof/>
            <w:webHidden/>
          </w:rPr>
          <w:fldChar w:fldCharType="begin"/>
        </w:r>
        <w:r w:rsidR="00971352">
          <w:rPr>
            <w:noProof/>
            <w:webHidden/>
          </w:rPr>
          <w:instrText xml:space="preserve"> PAGEREF _Toc513208854 \h </w:instrText>
        </w:r>
        <w:r w:rsidR="00971352">
          <w:rPr>
            <w:noProof/>
            <w:webHidden/>
          </w:rPr>
        </w:r>
        <w:r w:rsidR="00971352">
          <w:rPr>
            <w:noProof/>
            <w:webHidden/>
          </w:rPr>
          <w:fldChar w:fldCharType="separate"/>
        </w:r>
        <w:r w:rsidR="00971352">
          <w:rPr>
            <w:noProof/>
            <w:webHidden/>
          </w:rPr>
          <w:t>30</w:t>
        </w:r>
        <w:r w:rsidR="00971352">
          <w:rPr>
            <w:noProof/>
            <w:webHidden/>
          </w:rPr>
          <w:fldChar w:fldCharType="end"/>
        </w:r>
      </w:hyperlink>
    </w:p>
    <w:p w14:paraId="700D0197" w14:textId="77777777" w:rsidR="00971352" w:rsidRDefault="009607D4">
      <w:pPr>
        <w:pStyle w:val="TableofFigures"/>
        <w:tabs>
          <w:tab w:val="right" w:leader="dot" w:pos="9054"/>
        </w:tabs>
        <w:rPr>
          <w:rFonts w:eastAsiaTheme="minorEastAsia"/>
          <w:noProof/>
          <w:sz w:val="22"/>
          <w:szCs w:val="22"/>
          <w:lang w:val="en-GB" w:eastAsia="en-GB"/>
        </w:rPr>
      </w:pPr>
      <w:hyperlink w:anchor="_Toc513208855" w:history="1">
        <w:r w:rsidR="00971352" w:rsidRPr="007901F9">
          <w:rPr>
            <w:rStyle w:val="Hyperlink"/>
            <w:noProof/>
          </w:rPr>
          <w:t>Figure 14 - User management admin page wireframe</w:t>
        </w:r>
        <w:r w:rsidR="00971352">
          <w:rPr>
            <w:noProof/>
            <w:webHidden/>
          </w:rPr>
          <w:tab/>
        </w:r>
        <w:r w:rsidR="00971352">
          <w:rPr>
            <w:noProof/>
            <w:webHidden/>
          </w:rPr>
          <w:fldChar w:fldCharType="begin"/>
        </w:r>
        <w:r w:rsidR="00971352">
          <w:rPr>
            <w:noProof/>
            <w:webHidden/>
          </w:rPr>
          <w:instrText xml:space="preserve"> PAGEREF _Toc513208855 \h </w:instrText>
        </w:r>
        <w:r w:rsidR="00971352">
          <w:rPr>
            <w:noProof/>
            <w:webHidden/>
          </w:rPr>
        </w:r>
        <w:r w:rsidR="00971352">
          <w:rPr>
            <w:noProof/>
            <w:webHidden/>
          </w:rPr>
          <w:fldChar w:fldCharType="separate"/>
        </w:r>
        <w:r w:rsidR="00971352">
          <w:rPr>
            <w:noProof/>
            <w:webHidden/>
          </w:rPr>
          <w:t>31</w:t>
        </w:r>
        <w:r w:rsidR="00971352">
          <w:rPr>
            <w:noProof/>
            <w:webHidden/>
          </w:rPr>
          <w:fldChar w:fldCharType="end"/>
        </w:r>
      </w:hyperlink>
    </w:p>
    <w:p w14:paraId="3E02F24B" w14:textId="77777777" w:rsidR="00971352" w:rsidRDefault="009607D4">
      <w:pPr>
        <w:pStyle w:val="TableofFigures"/>
        <w:tabs>
          <w:tab w:val="right" w:leader="dot" w:pos="9054"/>
        </w:tabs>
        <w:rPr>
          <w:rFonts w:eastAsiaTheme="minorEastAsia"/>
          <w:noProof/>
          <w:sz w:val="22"/>
          <w:szCs w:val="22"/>
          <w:lang w:val="en-GB" w:eastAsia="en-GB"/>
        </w:rPr>
      </w:pPr>
      <w:hyperlink w:anchor="_Toc513208856" w:history="1">
        <w:r w:rsidR="00971352" w:rsidRPr="007901F9">
          <w:rPr>
            <w:rStyle w:val="Hyperlink"/>
            <w:noProof/>
          </w:rPr>
          <w:t>Figure 15 - Rocket Learn use case diagram</w:t>
        </w:r>
        <w:r w:rsidR="00971352">
          <w:rPr>
            <w:noProof/>
            <w:webHidden/>
          </w:rPr>
          <w:tab/>
        </w:r>
        <w:r w:rsidR="00971352">
          <w:rPr>
            <w:noProof/>
            <w:webHidden/>
          </w:rPr>
          <w:fldChar w:fldCharType="begin"/>
        </w:r>
        <w:r w:rsidR="00971352">
          <w:rPr>
            <w:noProof/>
            <w:webHidden/>
          </w:rPr>
          <w:instrText xml:space="preserve"> PAGEREF _Toc513208856 \h </w:instrText>
        </w:r>
        <w:r w:rsidR="00971352">
          <w:rPr>
            <w:noProof/>
            <w:webHidden/>
          </w:rPr>
        </w:r>
        <w:r w:rsidR="00971352">
          <w:rPr>
            <w:noProof/>
            <w:webHidden/>
          </w:rPr>
          <w:fldChar w:fldCharType="separate"/>
        </w:r>
        <w:r w:rsidR="00971352">
          <w:rPr>
            <w:noProof/>
            <w:webHidden/>
          </w:rPr>
          <w:t>32</w:t>
        </w:r>
        <w:r w:rsidR="00971352">
          <w:rPr>
            <w:noProof/>
            <w:webHidden/>
          </w:rPr>
          <w:fldChar w:fldCharType="end"/>
        </w:r>
      </w:hyperlink>
    </w:p>
    <w:p w14:paraId="12160B94" w14:textId="77777777" w:rsidR="00971352" w:rsidRDefault="009607D4">
      <w:pPr>
        <w:pStyle w:val="TableofFigures"/>
        <w:tabs>
          <w:tab w:val="right" w:leader="dot" w:pos="9054"/>
        </w:tabs>
        <w:rPr>
          <w:rFonts w:eastAsiaTheme="minorEastAsia"/>
          <w:noProof/>
          <w:sz w:val="22"/>
          <w:szCs w:val="22"/>
          <w:lang w:val="en-GB" w:eastAsia="en-GB"/>
        </w:rPr>
      </w:pPr>
      <w:hyperlink w:anchor="_Toc513208857" w:history="1">
        <w:r w:rsidR="00971352" w:rsidRPr="007901F9">
          <w:rPr>
            <w:rStyle w:val="Hyperlink"/>
            <w:noProof/>
          </w:rPr>
          <w:t>Figure 16 - Database Design</w:t>
        </w:r>
        <w:r w:rsidR="00971352">
          <w:rPr>
            <w:noProof/>
            <w:webHidden/>
          </w:rPr>
          <w:tab/>
        </w:r>
        <w:r w:rsidR="00971352">
          <w:rPr>
            <w:noProof/>
            <w:webHidden/>
          </w:rPr>
          <w:fldChar w:fldCharType="begin"/>
        </w:r>
        <w:r w:rsidR="00971352">
          <w:rPr>
            <w:noProof/>
            <w:webHidden/>
          </w:rPr>
          <w:instrText xml:space="preserve"> PAGEREF _Toc513208857 \h </w:instrText>
        </w:r>
        <w:r w:rsidR="00971352">
          <w:rPr>
            <w:noProof/>
            <w:webHidden/>
          </w:rPr>
        </w:r>
        <w:r w:rsidR="00971352">
          <w:rPr>
            <w:noProof/>
            <w:webHidden/>
          </w:rPr>
          <w:fldChar w:fldCharType="separate"/>
        </w:r>
        <w:r w:rsidR="00971352">
          <w:rPr>
            <w:noProof/>
            <w:webHidden/>
          </w:rPr>
          <w:t>33</w:t>
        </w:r>
        <w:r w:rsidR="00971352">
          <w:rPr>
            <w:noProof/>
            <w:webHidden/>
          </w:rPr>
          <w:fldChar w:fldCharType="end"/>
        </w:r>
      </w:hyperlink>
    </w:p>
    <w:p w14:paraId="72C6E88E" w14:textId="77777777" w:rsidR="00971352" w:rsidRDefault="009607D4">
      <w:pPr>
        <w:pStyle w:val="TableofFigures"/>
        <w:tabs>
          <w:tab w:val="right" w:leader="dot" w:pos="9054"/>
        </w:tabs>
        <w:rPr>
          <w:rFonts w:eastAsiaTheme="minorEastAsia"/>
          <w:noProof/>
          <w:sz w:val="22"/>
          <w:szCs w:val="22"/>
          <w:lang w:val="en-GB" w:eastAsia="en-GB"/>
        </w:rPr>
      </w:pPr>
      <w:hyperlink w:anchor="_Toc513208858" w:history="1">
        <w:r w:rsidR="00971352" w:rsidRPr="007901F9">
          <w:rPr>
            <w:rStyle w:val="Hyperlink"/>
            <w:noProof/>
          </w:rPr>
          <w:t>Figure 17 - Courses page, a list of all created courses</w:t>
        </w:r>
        <w:r w:rsidR="00971352">
          <w:rPr>
            <w:noProof/>
            <w:webHidden/>
          </w:rPr>
          <w:tab/>
        </w:r>
        <w:r w:rsidR="00971352">
          <w:rPr>
            <w:noProof/>
            <w:webHidden/>
          </w:rPr>
          <w:fldChar w:fldCharType="begin"/>
        </w:r>
        <w:r w:rsidR="00971352">
          <w:rPr>
            <w:noProof/>
            <w:webHidden/>
          </w:rPr>
          <w:instrText xml:space="preserve"> PAGEREF _Toc513208858 \h </w:instrText>
        </w:r>
        <w:r w:rsidR="00971352">
          <w:rPr>
            <w:noProof/>
            <w:webHidden/>
          </w:rPr>
        </w:r>
        <w:r w:rsidR="00971352">
          <w:rPr>
            <w:noProof/>
            <w:webHidden/>
          </w:rPr>
          <w:fldChar w:fldCharType="separate"/>
        </w:r>
        <w:r w:rsidR="00971352">
          <w:rPr>
            <w:noProof/>
            <w:webHidden/>
          </w:rPr>
          <w:t>38</w:t>
        </w:r>
        <w:r w:rsidR="00971352">
          <w:rPr>
            <w:noProof/>
            <w:webHidden/>
          </w:rPr>
          <w:fldChar w:fldCharType="end"/>
        </w:r>
      </w:hyperlink>
    </w:p>
    <w:p w14:paraId="53D48DD7" w14:textId="77777777" w:rsidR="00971352" w:rsidRDefault="009607D4">
      <w:pPr>
        <w:pStyle w:val="TableofFigures"/>
        <w:tabs>
          <w:tab w:val="right" w:leader="dot" w:pos="9054"/>
        </w:tabs>
        <w:rPr>
          <w:rFonts w:eastAsiaTheme="minorEastAsia"/>
          <w:noProof/>
          <w:sz w:val="22"/>
          <w:szCs w:val="22"/>
          <w:lang w:val="en-GB" w:eastAsia="en-GB"/>
        </w:rPr>
      </w:pPr>
      <w:hyperlink w:anchor="_Toc513208859" w:history="1">
        <w:r w:rsidR="00971352" w:rsidRPr="007901F9">
          <w:rPr>
            <w:rStyle w:val="Hyperlink"/>
            <w:noProof/>
          </w:rPr>
          <w:t>Figure 18 - Enrolment screen for a course</w:t>
        </w:r>
        <w:r w:rsidR="00971352">
          <w:rPr>
            <w:noProof/>
            <w:webHidden/>
          </w:rPr>
          <w:tab/>
        </w:r>
        <w:r w:rsidR="00971352">
          <w:rPr>
            <w:noProof/>
            <w:webHidden/>
          </w:rPr>
          <w:fldChar w:fldCharType="begin"/>
        </w:r>
        <w:r w:rsidR="00971352">
          <w:rPr>
            <w:noProof/>
            <w:webHidden/>
          </w:rPr>
          <w:instrText xml:space="preserve"> PAGEREF _Toc513208859 \h </w:instrText>
        </w:r>
        <w:r w:rsidR="00971352">
          <w:rPr>
            <w:noProof/>
            <w:webHidden/>
          </w:rPr>
        </w:r>
        <w:r w:rsidR="00971352">
          <w:rPr>
            <w:noProof/>
            <w:webHidden/>
          </w:rPr>
          <w:fldChar w:fldCharType="separate"/>
        </w:r>
        <w:r w:rsidR="00971352">
          <w:rPr>
            <w:noProof/>
            <w:webHidden/>
          </w:rPr>
          <w:t>38</w:t>
        </w:r>
        <w:r w:rsidR="00971352">
          <w:rPr>
            <w:noProof/>
            <w:webHidden/>
          </w:rPr>
          <w:fldChar w:fldCharType="end"/>
        </w:r>
      </w:hyperlink>
    </w:p>
    <w:p w14:paraId="1C524D7F" w14:textId="77777777" w:rsidR="00971352" w:rsidRDefault="009607D4">
      <w:pPr>
        <w:pStyle w:val="TableofFigures"/>
        <w:tabs>
          <w:tab w:val="right" w:leader="dot" w:pos="9054"/>
        </w:tabs>
        <w:rPr>
          <w:rFonts w:eastAsiaTheme="minorEastAsia"/>
          <w:noProof/>
          <w:sz w:val="22"/>
          <w:szCs w:val="22"/>
          <w:lang w:val="en-GB" w:eastAsia="en-GB"/>
        </w:rPr>
      </w:pPr>
      <w:hyperlink w:anchor="_Toc513208860" w:history="1">
        <w:r w:rsidR="00971352" w:rsidRPr="007901F9">
          <w:rPr>
            <w:rStyle w:val="Hyperlink"/>
            <w:noProof/>
          </w:rPr>
          <w:t>Figure 19 - Course page (Student view)</w:t>
        </w:r>
        <w:r w:rsidR="00971352">
          <w:rPr>
            <w:noProof/>
            <w:webHidden/>
          </w:rPr>
          <w:tab/>
        </w:r>
        <w:r w:rsidR="00971352">
          <w:rPr>
            <w:noProof/>
            <w:webHidden/>
          </w:rPr>
          <w:fldChar w:fldCharType="begin"/>
        </w:r>
        <w:r w:rsidR="00971352">
          <w:rPr>
            <w:noProof/>
            <w:webHidden/>
          </w:rPr>
          <w:instrText xml:space="preserve"> PAGEREF _Toc513208860 \h </w:instrText>
        </w:r>
        <w:r w:rsidR="00971352">
          <w:rPr>
            <w:noProof/>
            <w:webHidden/>
          </w:rPr>
        </w:r>
        <w:r w:rsidR="00971352">
          <w:rPr>
            <w:noProof/>
            <w:webHidden/>
          </w:rPr>
          <w:fldChar w:fldCharType="separate"/>
        </w:r>
        <w:r w:rsidR="00971352">
          <w:rPr>
            <w:noProof/>
            <w:webHidden/>
          </w:rPr>
          <w:t>39</w:t>
        </w:r>
        <w:r w:rsidR="00971352">
          <w:rPr>
            <w:noProof/>
            <w:webHidden/>
          </w:rPr>
          <w:fldChar w:fldCharType="end"/>
        </w:r>
      </w:hyperlink>
    </w:p>
    <w:p w14:paraId="1C73B331" w14:textId="77777777" w:rsidR="00971352" w:rsidRDefault="009607D4">
      <w:pPr>
        <w:pStyle w:val="TableofFigures"/>
        <w:tabs>
          <w:tab w:val="right" w:leader="dot" w:pos="9054"/>
        </w:tabs>
        <w:rPr>
          <w:rFonts w:eastAsiaTheme="minorEastAsia"/>
          <w:noProof/>
          <w:sz w:val="22"/>
          <w:szCs w:val="22"/>
          <w:lang w:val="en-GB" w:eastAsia="en-GB"/>
        </w:rPr>
      </w:pPr>
      <w:hyperlink w:anchor="_Toc513208861" w:history="1">
        <w:r w:rsidR="00971352" w:rsidRPr="007901F9">
          <w:rPr>
            <w:rStyle w:val="Hyperlink"/>
            <w:noProof/>
          </w:rPr>
          <w:t>Figure 20 - Course page (Teacher/Admin view)</w:t>
        </w:r>
        <w:r w:rsidR="00971352">
          <w:rPr>
            <w:noProof/>
            <w:webHidden/>
          </w:rPr>
          <w:tab/>
        </w:r>
        <w:r w:rsidR="00971352">
          <w:rPr>
            <w:noProof/>
            <w:webHidden/>
          </w:rPr>
          <w:fldChar w:fldCharType="begin"/>
        </w:r>
        <w:r w:rsidR="00971352">
          <w:rPr>
            <w:noProof/>
            <w:webHidden/>
          </w:rPr>
          <w:instrText xml:space="preserve"> PAGEREF _Toc513208861 \h </w:instrText>
        </w:r>
        <w:r w:rsidR="00971352">
          <w:rPr>
            <w:noProof/>
            <w:webHidden/>
          </w:rPr>
        </w:r>
        <w:r w:rsidR="00971352">
          <w:rPr>
            <w:noProof/>
            <w:webHidden/>
          </w:rPr>
          <w:fldChar w:fldCharType="separate"/>
        </w:r>
        <w:r w:rsidR="00971352">
          <w:rPr>
            <w:noProof/>
            <w:webHidden/>
          </w:rPr>
          <w:t>40</w:t>
        </w:r>
        <w:r w:rsidR="00971352">
          <w:rPr>
            <w:noProof/>
            <w:webHidden/>
          </w:rPr>
          <w:fldChar w:fldCharType="end"/>
        </w:r>
      </w:hyperlink>
    </w:p>
    <w:p w14:paraId="1DAE1F2B" w14:textId="77777777" w:rsidR="00971352" w:rsidRDefault="009607D4">
      <w:pPr>
        <w:pStyle w:val="TableofFigures"/>
        <w:tabs>
          <w:tab w:val="right" w:leader="dot" w:pos="9054"/>
        </w:tabs>
        <w:rPr>
          <w:rFonts w:eastAsiaTheme="minorEastAsia"/>
          <w:noProof/>
          <w:sz w:val="22"/>
          <w:szCs w:val="22"/>
          <w:lang w:val="en-GB" w:eastAsia="en-GB"/>
        </w:rPr>
      </w:pPr>
      <w:hyperlink w:anchor="_Toc513208862" w:history="1">
        <w:r w:rsidR="00971352" w:rsidRPr="007901F9">
          <w:rPr>
            <w:rStyle w:val="Hyperlink"/>
            <w:noProof/>
          </w:rPr>
          <w:t>Figure 21 - addToElement and addToTopic functions</w:t>
        </w:r>
        <w:r w:rsidR="00971352">
          <w:rPr>
            <w:noProof/>
            <w:webHidden/>
          </w:rPr>
          <w:tab/>
        </w:r>
        <w:r w:rsidR="00971352">
          <w:rPr>
            <w:noProof/>
            <w:webHidden/>
          </w:rPr>
          <w:fldChar w:fldCharType="begin"/>
        </w:r>
        <w:r w:rsidR="00971352">
          <w:rPr>
            <w:noProof/>
            <w:webHidden/>
          </w:rPr>
          <w:instrText xml:space="preserve"> PAGEREF _Toc513208862 \h </w:instrText>
        </w:r>
        <w:r w:rsidR="00971352">
          <w:rPr>
            <w:noProof/>
            <w:webHidden/>
          </w:rPr>
        </w:r>
        <w:r w:rsidR="00971352">
          <w:rPr>
            <w:noProof/>
            <w:webHidden/>
          </w:rPr>
          <w:fldChar w:fldCharType="separate"/>
        </w:r>
        <w:r w:rsidR="00971352">
          <w:rPr>
            <w:noProof/>
            <w:webHidden/>
          </w:rPr>
          <w:t>41</w:t>
        </w:r>
        <w:r w:rsidR="00971352">
          <w:rPr>
            <w:noProof/>
            <w:webHidden/>
          </w:rPr>
          <w:fldChar w:fldCharType="end"/>
        </w:r>
      </w:hyperlink>
    </w:p>
    <w:p w14:paraId="3BEE6939" w14:textId="77777777" w:rsidR="00971352" w:rsidRDefault="009607D4">
      <w:pPr>
        <w:pStyle w:val="TableofFigures"/>
        <w:tabs>
          <w:tab w:val="right" w:leader="dot" w:pos="9054"/>
        </w:tabs>
        <w:rPr>
          <w:rFonts w:eastAsiaTheme="minorEastAsia"/>
          <w:noProof/>
          <w:sz w:val="22"/>
          <w:szCs w:val="22"/>
          <w:lang w:val="en-GB" w:eastAsia="en-GB"/>
        </w:rPr>
      </w:pPr>
      <w:hyperlink w:anchor="_Toc513208863" w:history="1">
        <w:r w:rsidR="00971352" w:rsidRPr="007901F9">
          <w:rPr>
            <w:rStyle w:val="Hyperlink"/>
            <w:noProof/>
          </w:rPr>
          <w:t>Figure 22 - view.php - course page PHP code</w:t>
        </w:r>
        <w:r w:rsidR="00971352">
          <w:rPr>
            <w:noProof/>
            <w:webHidden/>
          </w:rPr>
          <w:tab/>
        </w:r>
        <w:r w:rsidR="00971352">
          <w:rPr>
            <w:noProof/>
            <w:webHidden/>
          </w:rPr>
          <w:fldChar w:fldCharType="begin"/>
        </w:r>
        <w:r w:rsidR="00971352">
          <w:rPr>
            <w:noProof/>
            <w:webHidden/>
          </w:rPr>
          <w:instrText xml:space="preserve"> PAGEREF _Toc513208863 \h </w:instrText>
        </w:r>
        <w:r w:rsidR="00971352">
          <w:rPr>
            <w:noProof/>
            <w:webHidden/>
          </w:rPr>
        </w:r>
        <w:r w:rsidR="00971352">
          <w:rPr>
            <w:noProof/>
            <w:webHidden/>
          </w:rPr>
          <w:fldChar w:fldCharType="separate"/>
        </w:r>
        <w:r w:rsidR="00971352">
          <w:rPr>
            <w:noProof/>
            <w:webHidden/>
          </w:rPr>
          <w:t>45</w:t>
        </w:r>
        <w:r w:rsidR="00971352">
          <w:rPr>
            <w:noProof/>
            <w:webHidden/>
          </w:rPr>
          <w:fldChar w:fldCharType="end"/>
        </w:r>
      </w:hyperlink>
    </w:p>
    <w:p w14:paraId="444776D0" w14:textId="77777777" w:rsidR="00971352" w:rsidRDefault="009607D4">
      <w:pPr>
        <w:pStyle w:val="TableofFigures"/>
        <w:tabs>
          <w:tab w:val="right" w:leader="dot" w:pos="9054"/>
        </w:tabs>
        <w:rPr>
          <w:rFonts w:eastAsiaTheme="minorEastAsia"/>
          <w:noProof/>
          <w:sz w:val="22"/>
          <w:szCs w:val="22"/>
          <w:lang w:val="en-GB" w:eastAsia="en-GB"/>
        </w:rPr>
      </w:pPr>
      <w:hyperlink w:anchor="_Toc513208864" w:history="1">
        <w:r w:rsidR="00971352" w:rsidRPr="007901F9">
          <w:rPr>
            <w:rStyle w:val="Hyperlink"/>
            <w:noProof/>
          </w:rPr>
          <w:t>Figure 23 - checkProgress() function</w:t>
        </w:r>
        <w:r w:rsidR="00971352">
          <w:rPr>
            <w:noProof/>
            <w:webHidden/>
          </w:rPr>
          <w:tab/>
        </w:r>
        <w:r w:rsidR="00971352">
          <w:rPr>
            <w:noProof/>
            <w:webHidden/>
          </w:rPr>
          <w:fldChar w:fldCharType="begin"/>
        </w:r>
        <w:r w:rsidR="00971352">
          <w:rPr>
            <w:noProof/>
            <w:webHidden/>
          </w:rPr>
          <w:instrText xml:space="preserve"> PAGEREF _Toc513208864 \h </w:instrText>
        </w:r>
        <w:r w:rsidR="00971352">
          <w:rPr>
            <w:noProof/>
            <w:webHidden/>
          </w:rPr>
        </w:r>
        <w:r w:rsidR="00971352">
          <w:rPr>
            <w:noProof/>
            <w:webHidden/>
          </w:rPr>
          <w:fldChar w:fldCharType="separate"/>
        </w:r>
        <w:r w:rsidR="00971352">
          <w:rPr>
            <w:noProof/>
            <w:webHidden/>
          </w:rPr>
          <w:t>46</w:t>
        </w:r>
        <w:r w:rsidR="00971352">
          <w:rPr>
            <w:noProof/>
            <w:webHidden/>
          </w:rPr>
          <w:fldChar w:fldCharType="end"/>
        </w:r>
      </w:hyperlink>
    </w:p>
    <w:p w14:paraId="04A5F1DE" w14:textId="77777777" w:rsidR="00971352" w:rsidRDefault="009607D4">
      <w:pPr>
        <w:pStyle w:val="TableofFigures"/>
        <w:tabs>
          <w:tab w:val="right" w:leader="dot" w:pos="9054"/>
        </w:tabs>
        <w:rPr>
          <w:rFonts w:eastAsiaTheme="minorEastAsia"/>
          <w:noProof/>
          <w:sz w:val="22"/>
          <w:szCs w:val="22"/>
          <w:lang w:val="en-GB" w:eastAsia="en-GB"/>
        </w:rPr>
      </w:pPr>
      <w:hyperlink w:anchor="_Toc513208865" w:history="1">
        <w:r w:rsidR="00971352" w:rsidRPr="007901F9">
          <w:rPr>
            <w:rStyle w:val="Hyperlink"/>
            <w:noProof/>
          </w:rPr>
          <w:t>Figure 24 - enrol.php - enrolment script</w:t>
        </w:r>
        <w:r w:rsidR="00971352">
          <w:rPr>
            <w:noProof/>
            <w:webHidden/>
          </w:rPr>
          <w:tab/>
        </w:r>
        <w:r w:rsidR="00971352">
          <w:rPr>
            <w:noProof/>
            <w:webHidden/>
          </w:rPr>
          <w:fldChar w:fldCharType="begin"/>
        </w:r>
        <w:r w:rsidR="00971352">
          <w:rPr>
            <w:noProof/>
            <w:webHidden/>
          </w:rPr>
          <w:instrText xml:space="preserve"> PAGEREF _Toc513208865 \h </w:instrText>
        </w:r>
        <w:r w:rsidR="00971352">
          <w:rPr>
            <w:noProof/>
            <w:webHidden/>
          </w:rPr>
        </w:r>
        <w:r w:rsidR="00971352">
          <w:rPr>
            <w:noProof/>
            <w:webHidden/>
          </w:rPr>
          <w:fldChar w:fldCharType="separate"/>
        </w:r>
        <w:r w:rsidR="00971352">
          <w:rPr>
            <w:noProof/>
            <w:webHidden/>
          </w:rPr>
          <w:t>46</w:t>
        </w:r>
        <w:r w:rsidR="00971352">
          <w:rPr>
            <w:noProof/>
            <w:webHidden/>
          </w:rPr>
          <w:fldChar w:fldCharType="end"/>
        </w:r>
      </w:hyperlink>
    </w:p>
    <w:p w14:paraId="6D3C7F21" w14:textId="77777777" w:rsidR="00971352" w:rsidRDefault="009607D4">
      <w:pPr>
        <w:pStyle w:val="TableofFigures"/>
        <w:tabs>
          <w:tab w:val="right" w:leader="dot" w:pos="9054"/>
        </w:tabs>
        <w:rPr>
          <w:rFonts w:eastAsiaTheme="minorEastAsia"/>
          <w:noProof/>
          <w:sz w:val="22"/>
          <w:szCs w:val="22"/>
          <w:lang w:val="en-GB" w:eastAsia="en-GB"/>
        </w:rPr>
      </w:pPr>
      <w:hyperlink w:anchor="_Toc513208866" w:history="1">
        <w:r w:rsidR="00971352" w:rsidRPr="007901F9">
          <w:rPr>
            <w:rStyle w:val="Hyperlink"/>
            <w:noProof/>
          </w:rPr>
          <w:t>Figure 25 - cron.php script</w:t>
        </w:r>
        <w:r w:rsidR="00971352">
          <w:rPr>
            <w:noProof/>
            <w:webHidden/>
          </w:rPr>
          <w:tab/>
        </w:r>
        <w:r w:rsidR="00971352">
          <w:rPr>
            <w:noProof/>
            <w:webHidden/>
          </w:rPr>
          <w:fldChar w:fldCharType="begin"/>
        </w:r>
        <w:r w:rsidR="00971352">
          <w:rPr>
            <w:noProof/>
            <w:webHidden/>
          </w:rPr>
          <w:instrText xml:space="preserve"> PAGEREF _Toc513208866 \h </w:instrText>
        </w:r>
        <w:r w:rsidR="00971352">
          <w:rPr>
            <w:noProof/>
            <w:webHidden/>
          </w:rPr>
        </w:r>
        <w:r w:rsidR="00971352">
          <w:rPr>
            <w:noProof/>
            <w:webHidden/>
          </w:rPr>
          <w:fldChar w:fldCharType="separate"/>
        </w:r>
        <w:r w:rsidR="00971352">
          <w:rPr>
            <w:noProof/>
            <w:webHidden/>
          </w:rPr>
          <w:t>47</w:t>
        </w:r>
        <w:r w:rsidR="00971352">
          <w:rPr>
            <w:noProof/>
            <w:webHidden/>
          </w:rPr>
          <w:fldChar w:fldCharType="end"/>
        </w:r>
      </w:hyperlink>
    </w:p>
    <w:p w14:paraId="44E5F8A5" w14:textId="77777777" w:rsidR="00971352" w:rsidRDefault="009607D4">
      <w:pPr>
        <w:pStyle w:val="TableofFigures"/>
        <w:tabs>
          <w:tab w:val="right" w:leader="dot" w:pos="9054"/>
        </w:tabs>
        <w:rPr>
          <w:rFonts w:eastAsiaTheme="minorEastAsia"/>
          <w:noProof/>
          <w:sz w:val="22"/>
          <w:szCs w:val="22"/>
          <w:lang w:val="en-GB" w:eastAsia="en-GB"/>
        </w:rPr>
      </w:pPr>
      <w:hyperlink w:anchor="_Toc513208867" w:history="1">
        <w:r w:rsidR="00971352" w:rsidRPr="007901F9">
          <w:rPr>
            <w:rStyle w:val="Hyperlink"/>
            <w:noProof/>
          </w:rPr>
          <w:t>Figure 26 - crontab entry</w:t>
        </w:r>
        <w:r w:rsidR="00971352">
          <w:rPr>
            <w:noProof/>
            <w:webHidden/>
          </w:rPr>
          <w:tab/>
        </w:r>
        <w:r w:rsidR="00971352">
          <w:rPr>
            <w:noProof/>
            <w:webHidden/>
          </w:rPr>
          <w:fldChar w:fldCharType="begin"/>
        </w:r>
        <w:r w:rsidR="00971352">
          <w:rPr>
            <w:noProof/>
            <w:webHidden/>
          </w:rPr>
          <w:instrText xml:space="preserve"> PAGEREF _Toc513208867 \h </w:instrText>
        </w:r>
        <w:r w:rsidR="00971352">
          <w:rPr>
            <w:noProof/>
            <w:webHidden/>
          </w:rPr>
        </w:r>
        <w:r w:rsidR="00971352">
          <w:rPr>
            <w:noProof/>
            <w:webHidden/>
          </w:rPr>
          <w:fldChar w:fldCharType="separate"/>
        </w:r>
        <w:r w:rsidR="00971352">
          <w:rPr>
            <w:noProof/>
            <w:webHidden/>
          </w:rPr>
          <w:t>47</w:t>
        </w:r>
        <w:r w:rsidR="00971352">
          <w:rPr>
            <w:noProof/>
            <w:webHidden/>
          </w:rPr>
          <w:fldChar w:fldCharType="end"/>
        </w:r>
      </w:hyperlink>
    </w:p>
    <w:p w14:paraId="45809BE5" w14:textId="77777777" w:rsidR="00971352" w:rsidRDefault="009607D4">
      <w:pPr>
        <w:pStyle w:val="TableofFigures"/>
        <w:tabs>
          <w:tab w:val="right" w:leader="dot" w:pos="9054"/>
        </w:tabs>
        <w:rPr>
          <w:rFonts w:eastAsiaTheme="minorEastAsia"/>
          <w:noProof/>
          <w:sz w:val="22"/>
          <w:szCs w:val="22"/>
          <w:lang w:val="en-GB" w:eastAsia="en-GB"/>
        </w:rPr>
      </w:pPr>
      <w:hyperlink w:anchor="_Toc513208868" w:history="1">
        <w:r w:rsidR="00971352" w:rsidRPr="007901F9">
          <w:rPr>
            <w:rStyle w:val="Hyperlink"/>
            <w:noProof/>
          </w:rPr>
          <w:t>Figure 27 - Assignment view.php (Check if user has submitted)</w:t>
        </w:r>
        <w:r w:rsidR="00971352">
          <w:rPr>
            <w:noProof/>
            <w:webHidden/>
          </w:rPr>
          <w:tab/>
        </w:r>
        <w:r w:rsidR="00971352">
          <w:rPr>
            <w:noProof/>
            <w:webHidden/>
          </w:rPr>
          <w:fldChar w:fldCharType="begin"/>
        </w:r>
        <w:r w:rsidR="00971352">
          <w:rPr>
            <w:noProof/>
            <w:webHidden/>
          </w:rPr>
          <w:instrText xml:space="preserve"> PAGEREF _Toc513208868 \h </w:instrText>
        </w:r>
        <w:r w:rsidR="00971352">
          <w:rPr>
            <w:noProof/>
            <w:webHidden/>
          </w:rPr>
        </w:r>
        <w:r w:rsidR="00971352">
          <w:rPr>
            <w:noProof/>
            <w:webHidden/>
          </w:rPr>
          <w:fldChar w:fldCharType="separate"/>
        </w:r>
        <w:r w:rsidR="00971352">
          <w:rPr>
            <w:noProof/>
            <w:webHidden/>
          </w:rPr>
          <w:t>48</w:t>
        </w:r>
        <w:r w:rsidR="00971352">
          <w:rPr>
            <w:noProof/>
            <w:webHidden/>
          </w:rPr>
          <w:fldChar w:fldCharType="end"/>
        </w:r>
      </w:hyperlink>
    </w:p>
    <w:p w14:paraId="71E984BE" w14:textId="77777777" w:rsidR="00971352" w:rsidRDefault="009607D4">
      <w:pPr>
        <w:pStyle w:val="TableofFigures"/>
        <w:tabs>
          <w:tab w:val="right" w:leader="dot" w:pos="9054"/>
        </w:tabs>
        <w:rPr>
          <w:rFonts w:eastAsiaTheme="minorEastAsia"/>
          <w:noProof/>
          <w:sz w:val="22"/>
          <w:szCs w:val="22"/>
          <w:lang w:val="en-GB" w:eastAsia="en-GB"/>
        </w:rPr>
      </w:pPr>
      <w:hyperlink w:anchor="_Toc513208869" w:history="1">
        <w:r w:rsidR="00971352" w:rsidRPr="007901F9">
          <w:rPr>
            <w:rStyle w:val="Hyperlink"/>
            <w:noProof/>
          </w:rPr>
          <w:t>Figure 28 - Assignment view.php (Student section of view.php)</w:t>
        </w:r>
        <w:r w:rsidR="00971352">
          <w:rPr>
            <w:noProof/>
            <w:webHidden/>
          </w:rPr>
          <w:tab/>
        </w:r>
        <w:r w:rsidR="00971352">
          <w:rPr>
            <w:noProof/>
            <w:webHidden/>
          </w:rPr>
          <w:fldChar w:fldCharType="begin"/>
        </w:r>
        <w:r w:rsidR="00971352">
          <w:rPr>
            <w:noProof/>
            <w:webHidden/>
          </w:rPr>
          <w:instrText xml:space="preserve"> PAGEREF _Toc513208869 \h </w:instrText>
        </w:r>
        <w:r w:rsidR="00971352">
          <w:rPr>
            <w:noProof/>
            <w:webHidden/>
          </w:rPr>
        </w:r>
        <w:r w:rsidR="00971352">
          <w:rPr>
            <w:noProof/>
            <w:webHidden/>
          </w:rPr>
          <w:fldChar w:fldCharType="separate"/>
        </w:r>
        <w:r w:rsidR="00971352">
          <w:rPr>
            <w:noProof/>
            <w:webHidden/>
          </w:rPr>
          <w:t>49</w:t>
        </w:r>
        <w:r w:rsidR="00971352">
          <w:rPr>
            <w:noProof/>
            <w:webHidden/>
          </w:rPr>
          <w:fldChar w:fldCharType="end"/>
        </w:r>
      </w:hyperlink>
    </w:p>
    <w:p w14:paraId="46535180" w14:textId="77777777" w:rsidR="00D67843" w:rsidRDefault="00D67843" w:rsidP="00F52A77">
      <w:pPr>
        <w:pStyle w:val="TOCHeading"/>
        <w:spacing w:before="0"/>
        <w:rPr>
          <w:b w:val="0"/>
        </w:rPr>
      </w:pPr>
      <w:r>
        <w:rPr>
          <w:rFonts w:asciiTheme="minorHAnsi" w:eastAsiaTheme="minorHAnsi" w:hAnsiTheme="minorHAnsi" w:cstheme="minorBidi"/>
          <w:b w:val="0"/>
          <w:bCs w:val="0"/>
          <w:color w:val="auto"/>
          <w:sz w:val="24"/>
          <w:szCs w:val="24"/>
        </w:rPr>
        <w:fldChar w:fldCharType="end"/>
      </w:r>
      <w:r w:rsidR="006232B5" w:rsidRPr="006232B5">
        <w:rPr>
          <w:b w:val="0"/>
        </w:rPr>
        <w:t xml:space="preserve"> </w:t>
      </w:r>
    </w:p>
    <w:p w14:paraId="2839A2CF" w14:textId="44798272" w:rsidR="00D67843" w:rsidRDefault="006232B5" w:rsidP="00D67843">
      <w:pPr>
        <w:pStyle w:val="TOCHeading"/>
        <w:spacing w:before="0"/>
        <w:rPr>
          <w:b w:val="0"/>
        </w:rPr>
      </w:pPr>
      <w:r>
        <w:rPr>
          <w:b w:val="0"/>
        </w:rPr>
        <w:t>Table of Tables</w:t>
      </w:r>
      <w:bookmarkStart w:id="3" w:name="_Toc285099757"/>
      <w:bookmarkStart w:id="4" w:name="_Toc395429131"/>
    </w:p>
    <w:p w14:paraId="25B2D66F" w14:textId="77777777" w:rsidR="00971352" w:rsidRDefault="00D67843">
      <w:pPr>
        <w:pStyle w:val="TableofFigures"/>
        <w:tabs>
          <w:tab w:val="right" w:leader="dot" w:pos="9054"/>
        </w:tabs>
        <w:rPr>
          <w:rFonts w:eastAsiaTheme="minorEastAsia"/>
          <w:noProof/>
          <w:sz w:val="22"/>
          <w:szCs w:val="22"/>
          <w:lang w:val="en-GB" w:eastAsia="en-GB"/>
        </w:rPr>
      </w:pPr>
      <w:r>
        <w:fldChar w:fldCharType="begin"/>
      </w:r>
      <w:r>
        <w:instrText xml:space="preserve"> TOC \h \z \c "Table" </w:instrText>
      </w:r>
      <w:r>
        <w:fldChar w:fldCharType="separate"/>
      </w:r>
      <w:hyperlink w:anchor="_Toc513208831" w:history="1">
        <w:r w:rsidR="00971352" w:rsidRPr="00443075">
          <w:rPr>
            <w:rStyle w:val="Hyperlink"/>
            <w:noProof/>
          </w:rPr>
          <w:t>Table 1 - LMS Cloud Hosting Costs</w:t>
        </w:r>
        <w:r w:rsidR="00971352">
          <w:rPr>
            <w:noProof/>
            <w:webHidden/>
          </w:rPr>
          <w:tab/>
        </w:r>
        <w:r w:rsidR="00971352">
          <w:rPr>
            <w:noProof/>
            <w:webHidden/>
          </w:rPr>
          <w:fldChar w:fldCharType="begin"/>
        </w:r>
        <w:r w:rsidR="00971352">
          <w:rPr>
            <w:noProof/>
            <w:webHidden/>
          </w:rPr>
          <w:instrText xml:space="preserve"> PAGEREF _Toc513208831 \h </w:instrText>
        </w:r>
        <w:r w:rsidR="00971352">
          <w:rPr>
            <w:noProof/>
            <w:webHidden/>
          </w:rPr>
        </w:r>
        <w:r w:rsidR="00971352">
          <w:rPr>
            <w:noProof/>
            <w:webHidden/>
          </w:rPr>
          <w:fldChar w:fldCharType="separate"/>
        </w:r>
        <w:r w:rsidR="00971352">
          <w:rPr>
            <w:noProof/>
            <w:webHidden/>
          </w:rPr>
          <w:t>15</w:t>
        </w:r>
        <w:r w:rsidR="00971352">
          <w:rPr>
            <w:noProof/>
            <w:webHidden/>
          </w:rPr>
          <w:fldChar w:fldCharType="end"/>
        </w:r>
      </w:hyperlink>
    </w:p>
    <w:p w14:paraId="58D92CD3" w14:textId="77777777" w:rsidR="00971352" w:rsidRDefault="009607D4">
      <w:pPr>
        <w:pStyle w:val="TableofFigures"/>
        <w:tabs>
          <w:tab w:val="right" w:leader="dot" w:pos="9054"/>
        </w:tabs>
        <w:rPr>
          <w:rFonts w:eastAsiaTheme="minorEastAsia"/>
          <w:noProof/>
          <w:sz w:val="22"/>
          <w:szCs w:val="22"/>
          <w:lang w:val="en-GB" w:eastAsia="en-GB"/>
        </w:rPr>
      </w:pPr>
      <w:hyperlink w:anchor="_Toc513208832" w:history="1">
        <w:r w:rsidR="00971352" w:rsidRPr="00443075">
          <w:rPr>
            <w:rStyle w:val="Hyperlink"/>
            <w:noProof/>
          </w:rPr>
          <w:t>Table 2 - Functional requirements</w:t>
        </w:r>
        <w:r w:rsidR="00971352">
          <w:rPr>
            <w:noProof/>
            <w:webHidden/>
          </w:rPr>
          <w:tab/>
        </w:r>
        <w:r w:rsidR="00971352">
          <w:rPr>
            <w:noProof/>
            <w:webHidden/>
          </w:rPr>
          <w:fldChar w:fldCharType="begin"/>
        </w:r>
        <w:r w:rsidR="00971352">
          <w:rPr>
            <w:noProof/>
            <w:webHidden/>
          </w:rPr>
          <w:instrText xml:space="preserve"> PAGEREF _Toc513208832 \h </w:instrText>
        </w:r>
        <w:r w:rsidR="00971352">
          <w:rPr>
            <w:noProof/>
            <w:webHidden/>
          </w:rPr>
        </w:r>
        <w:r w:rsidR="00971352">
          <w:rPr>
            <w:noProof/>
            <w:webHidden/>
          </w:rPr>
          <w:fldChar w:fldCharType="separate"/>
        </w:r>
        <w:r w:rsidR="00971352">
          <w:rPr>
            <w:noProof/>
            <w:webHidden/>
          </w:rPr>
          <w:t>21</w:t>
        </w:r>
        <w:r w:rsidR="00971352">
          <w:rPr>
            <w:noProof/>
            <w:webHidden/>
          </w:rPr>
          <w:fldChar w:fldCharType="end"/>
        </w:r>
      </w:hyperlink>
    </w:p>
    <w:p w14:paraId="1E9985F4" w14:textId="77777777" w:rsidR="00971352" w:rsidRDefault="009607D4">
      <w:pPr>
        <w:pStyle w:val="TableofFigures"/>
        <w:tabs>
          <w:tab w:val="right" w:leader="dot" w:pos="9054"/>
        </w:tabs>
        <w:rPr>
          <w:rFonts w:eastAsiaTheme="minorEastAsia"/>
          <w:noProof/>
          <w:sz w:val="22"/>
          <w:szCs w:val="22"/>
          <w:lang w:val="en-GB" w:eastAsia="en-GB"/>
        </w:rPr>
      </w:pPr>
      <w:hyperlink w:anchor="_Toc513208833" w:history="1">
        <w:r w:rsidR="00971352" w:rsidRPr="00443075">
          <w:rPr>
            <w:rStyle w:val="Hyperlink"/>
            <w:noProof/>
          </w:rPr>
          <w:t>Table 3 - Non-functional requirements</w:t>
        </w:r>
        <w:r w:rsidR="00971352">
          <w:rPr>
            <w:noProof/>
            <w:webHidden/>
          </w:rPr>
          <w:tab/>
        </w:r>
        <w:r w:rsidR="00971352">
          <w:rPr>
            <w:noProof/>
            <w:webHidden/>
          </w:rPr>
          <w:fldChar w:fldCharType="begin"/>
        </w:r>
        <w:r w:rsidR="00971352">
          <w:rPr>
            <w:noProof/>
            <w:webHidden/>
          </w:rPr>
          <w:instrText xml:space="preserve"> PAGEREF _Toc513208833 \h </w:instrText>
        </w:r>
        <w:r w:rsidR="00971352">
          <w:rPr>
            <w:noProof/>
            <w:webHidden/>
          </w:rPr>
        </w:r>
        <w:r w:rsidR="00971352">
          <w:rPr>
            <w:noProof/>
            <w:webHidden/>
          </w:rPr>
          <w:fldChar w:fldCharType="separate"/>
        </w:r>
        <w:r w:rsidR="00971352">
          <w:rPr>
            <w:noProof/>
            <w:webHidden/>
          </w:rPr>
          <w:t>23</w:t>
        </w:r>
        <w:r w:rsidR="00971352">
          <w:rPr>
            <w:noProof/>
            <w:webHidden/>
          </w:rPr>
          <w:fldChar w:fldCharType="end"/>
        </w:r>
      </w:hyperlink>
    </w:p>
    <w:p w14:paraId="02B49951" w14:textId="77777777" w:rsidR="00971352" w:rsidRDefault="009607D4">
      <w:pPr>
        <w:pStyle w:val="TableofFigures"/>
        <w:tabs>
          <w:tab w:val="right" w:leader="dot" w:pos="9054"/>
        </w:tabs>
        <w:rPr>
          <w:rFonts w:eastAsiaTheme="minorEastAsia"/>
          <w:noProof/>
          <w:sz w:val="22"/>
          <w:szCs w:val="22"/>
          <w:lang w:val="en-GB" w:eastAsia="en-GB"/>
        </w:rPr>
      </w:pPr>
      <w:hyperlink w:anchor="_Toc513208834" w:history="1">
        <w:r w:rsidR="00971352" w:rsidRPr="00443075">
          <w:rPr>
            <w:rStyle w:val="Hyperlink"/>
            <w:noProof/>
          </w:rPr>
          <w:t>Table 4 - System actors</w:t>
        </w:r>
        <w:r w:rsidR="00971352">
          <w:rPr>
            <w:noProof/>
            <w:webHidden/>
          </w:rPr>
          <w:tab/>
        </w:r>
        <w:r w:rsidR="00971352">
          <w:rPr>
            <w:noProof/>
            <w:webHidden/>
          </w:rPr>
          <w:fldChar w:fldCharType="begin"/>
        </w:r>
        <w:r w:rsidR="00971352">
          <w:rPr>
            <w:noProof/>
            <w:webHidden/>
          </w:rPr>
          <w:instrText xml:space="preserve"> PAGEREF _Toc513208834 \h </w:instrText>
        </w:r>
        <w:r w:rsidR="00971352">
          <w:rPr>
            <w:noProof/>
            <w:webHidden/>
          </w:rPr>
        </w:r>
        <w:r w:rsidR="00971352">
          <w:rPr>
            <w:noProof/>
            <w:webHidden/>
          </w:rPr>
          <w:fldChar w:fldCharType="separate"/>
        </w:r>
        <w:r w:rsidR="00971352">
          <w:rPr>
            <w:noProof/>
            <w:webHidden/>
          </w:rPr>
          <w:t>23</w:t>
        </w:r>
        <w:r w:rsidR="00971352">
          <w:rPr>
            <w:noProof/>
            <w:webHidden/>
          </w:rPr>
          <w:fldChar w:fldCharType="end"/>
        </w:r>
      </w:hyperlink>
    </w:p>
    <w:p w14:paraId="656A6A53" w14:textId="77777777" w:rsidR="00971352" w:rsidRDefault="009607D4">
      <w:pPr>
        <w:pStyle w:val="TableofFigures"/>
        <w:tabs>
          <w:tab w:val="right" w:leader="dot" w:pos="9054"/>
        </w:tabs>
        <w:rPr>
          <w:rFonts w:eastAsiaTheme="minorEastAsia"/>
          <w:noProof/>
          <w:sz w:val="22"/>
          <w:szCs w:val="22"/>
          <w:lang w:val="en-GB" w:eastAsia="en-GB"/>
        </w:rPr>
      </w:pPr>
      <w:hyperlink w:anchor="_Toc513208835" w:history="1">
        <w:r w:rsidR="00971352" w:rsidRPr="00443075">
          <w:rPr>
            <w:rStyle w:val="Hyperlink"/>
            <w:noProof/>
          </w:rPr>
          <w:t>Table 5 - User stories</w:t>
        </w:r>
        <w:r w:rsidR="00971352">
          <w:rPr>
            <w:noProof/>
            <w:webHidden/>
          </w:rPr>
          <w:tab/>
        </w:r>
        <w:r w:rsidR="00971352">
          <w:rPr>
            <w:noProof/>
            <w:webHidden/>
          </w:rPr>
          <w:fldChar w:fldCharType="begin"/>
        </w:r>
        <w:r w:rsidR="00971352">
          <w:rPr>
            <w:noProof/>
            <w:webHidden/>
          </w:rPr>
          <w:instrText xml:space="preserve"> PAGEREF _Toc513208835 \h </w:instrText>
        </w:r>
        <w:r w:rsidR="00971352">
          <w:rPr>
            <w:noProof/>
            <w:webHidden/>
          </w:rPr>
        </w:r>
        <w:r w:rsidR="00971352">
          <w:rPr>
            <w:noProof/>
            <w:webHidden/>
          </w:rPr>
          <w:fldChar w:fldCharType="separate"/>
        </w:r>
        <w:r w:rsidR="00971352">
          <w:rPr>
            <w:noProof/>
            <w:webHidden/>
          </w:rPr>
          <w:t>24</w:t>
        </w:r>
        <w:r w:rsidR="00971352">
          <w:rPr>
            <w:noProof/>
            <w:webHidden/>
          </w:rPr>
          <w:fldChar w:fldCharType="end"/>
        </w:r>
      </w:hyperlink>
    </w:p>
    <w:p w14:paraId="3E7DF14F" w14:textId="77777777" w:rsidR="00971352" w:rsidRDefault="009607D4">
      <w:pPr>
        <w:pStyle w:val="TableofFigures"/>
        <w:tabs>
          <w:tab w:val="right" w:leader="dot" w:pos="9054"/>
        </w:tabs>
        <w:rPr>
          <w:rFonts w:eastAsiaTheme="minorEastAsia"/>
          <w:noProof/>
          <w:sz w:val="22"/>
          <w:szCs w:val="22"/>
          <w:lang w:val="en-GB" w:eastAsia="en-GB"/>
        </w:rPr>
      </w:pPr>
      <w:hyperlink w:anchor="_Toc513208836" w:history="1">
        <w:r w:rsidR="00971352" w:rsidRPr="00443075">
          <w:rPr>
            <w:rStyle w:val="Hyperlink"/>
            <w:noProof/>
          </w:rPr>
          <w:t>Table 6 – Core components database tables</w:t>
        </w:r>
        <w:r w:rsidR="00971352">
          <w:rPr>
            <w:noProof/>
            <w:webHidden/>
          </w:rPr>
          <w:tab/>
        </w:r>
        <w:r w:rsidR="00971352">
          <w:rPr>
            <w:noProof/>
            <w:webHidden/>
          </w:rPr>
          <w:fldChar w:fldCharType="begin"/>
        </w:r>
        <w:r w:rsidR="00971352">
          <w:rPr>
            <w:noProof/>
            <w:webHidden/>
          </w:rPr>
          <w:instrText xml:space="preserve"> PAGEREF _Toc513208836 \h </w:instrText>
        </w:r>
        <w:r w:rsidR="00971352">
          <w:rPr>
            <w:noProof/>
            <w:webHidden/>
          </w:rPr>
        </w:r>
        <w:r w:rsidR="00971352">
          <w:rPr>
            <w:noProof/>
            <w:webHidden/>
          </w:rPr>
          <w:fldChar w:fldCharType="separate"/>
        </w:r>
        <w:r w:rsidR="00971352">
          <w:rPr>
            <w:noProof/>
            <w:webHidden/>
          </w:rPr>
          <w:t>34</w:t>
        </w:r>
        <w:r w:rsidR="00971352">
          <w:rPr>
            <w:noProof/>
            <w:webHidden/>
          </w:rPr>
          <w:fldChar w:fldCharType="end"/>
        </w:r>
      </w:hyperlink>
    </w:p>
    <w:p w14:paraId="009F378C" w14:textId="77777777" w:rsidR="00971352" w:rsidRDefault="009607D4">
      <w:pPr>
        <w:pStyle w:val="TableofFigures"/>
        <w:tabs>
          <w:tab w:val="right" w:leader="dot" w:pos="9054"/>
        </w:tabs>
        <w:rPr>
          <w:rFonts w:eastAsiaTheme="minorEastAsia"/>
          <w:noProof/>
          <w:sz w:val="22"/>
          <w:szCs w:val="22"/>
          <w:lang w:val="en-GB" w:eastAsia="en-GB"/>
        </w:rPr>
      </w:pPr>
      <w:hyperlink w:anchor="_Toc513208837" w:history="1">
        <w:r w:rsidR="00971352" w:rsidRPr="00443075">
          <w:rPr>
            <w:rStyle w:val="Hyperlink"/>
            <w:noProof/>
          </w:rPr>
          <w:t>Table 7 - Course element database tables</w:t>
        </w:r>
        <w:r w:rsidR="00971352">
          <w:rPr>
            <w:noProof/>
            <w:webHidden/>
          </w:rPr>
          <w:tab/>
        </w:r>
        <w:r w:rsidR="00971352">
          <w:rPr>
            <w:noProof/>
            <w:webHidden/>
          </w:rPr>
          <w:fldChar w:fldCharType="begin"/>
        </w:r>
        <w:r w:rsidR="00971352">
          <w:rPr>
            <w:noProof/>
            <w:webHidden/>
          </w:rPr>
          <w:instrText xml:space="preserve"> PAGEREF _Toc513208837 \h </w:instrText>
        </w:r>
        <w:r w:rsidR="00971352">
          <w:rPr>
            <w:noProof/>
            <w:webHidden/>
          </w:rPr>
        </w:r>
        <w:r w:rsidR="00971352">
          <w:rPr>
            <w:noProof/>
            <w:webHidden/>
          </w:rPr>
          <w:fldChar w:fldCharType="separate"/>
        </w:r>
        <w:r w:rsidR="00971352">
          <w:rPr>
            <w:noProof/>
            <w:webHidden/>
          </w:rPr>
          <w:t>35</w:t>
        </w:r>
        <w:r w:rsidR="00971352">
          <w:rPr>
            <w:noProof/>
            <w:webHidden/>
          </w:rPr>
          <w:fldChar w:fldCharType="end"/>
        </w:r>
      </w:hyperlink>
    </w:p>
    <w:p w14:paraId="7722B326" w14:textId="77777777" w:rsidR="00971352" w:rsidRDefault="009607D4">
      <w:pPr>
        <w:pStyle w:val="TableofFigures"/>
        <w:tabs>
          <w:tab w:val="right" w:leader="dot" w:pos="9054"/>
        </w:tabs>
        <w:rPr>
          <w:rFonts w:eastAsiaTheme="minorEastAsia"/>
          <w:noProof/>
          <w:sz w:val="22"/>
          <w:szCs w:val="22"/>
          <w:lang w:val="en-GB" w:eastAsia="en-GB"/>
        </w:rPr>
      </w:pPr>
      <w:hyperlink w:anchor="_Toc513208838" w:history="1">
        <w:r w:rsidR="00971352" w:rsidRPr="00443075">
          <w:rPr>
            <w:rStyle w:val="Hyperlink"/>
            <w:noProof/>
          </w:rPr>
          <w:t>Table 8 - Course topics database tables</w:t>
        </w:r>
        <w:r w:rsidR="00971352">
          <w:rPr>
            <w:noProof/>
            <w:webHidden/>
          </w:rPr>
          <w:tab/>
        </w:r>
        <w:r w:rsidR="00971352">
          <w:rPr>
            <w:noProof/>
            <w:webHidden/>
          </w:rPr>
          <w:fldChar w:fldCharType="begin"/>
        </w:r>
        <w:r w:rsidR="00971352">
          <w:rPr>
            <w:noProof/>
            <w:webHidden/>
          </w:rPr>
          <w:instrText xml:space="preserve"> PAGEREF _Toc513208838 \h </w:instrText>
        </w:r>
        <w:r w:rsidR="00971352">
          <w:rPr>
            <w:noProof/>
            <w:webHidden/>
          </w:rPr>
        </w:r>
        <w:r w:rsidR="00971352">
          <w:rPr>
            <w:noProof/>
            <w:webHidden/>
          </w:rPr>
          <w:fldChar w:fldCharType="separate"/>
        </w:r>
        <w:r w:rsidR="00971352">
          <w:rPr>
            <w:noProof/>
            <w:webHidden/>
          </w:rPr>
          <w:t>36</w:t>
        </w:r>
        <w:r w:rsidR="00971352">
          <w:rPr>
            <w:noProof/>
            <w:webHidden/>
          </w:rPr>
          <w:fldChar w:fldCharType="end"/>
        </w:r>
      </w:hyperlink>
    </w:p>
    <w:p w14:paraId="093FA8FA" w14:textId="77777777" w:rsidR="00971352" w:rsidRDefault="009607D4">
      <w:pPr>
        <w:pStyle w:val="TableofFigures"/>
        <w:tabs>
          <w:tab w:val="right" w:leader="dot" w:pos="9054"/>
        </w:tabs>
        <w:rPr>
          <w:rFonts w:eastAsiaTheme="minorEastAsia"/>
          <w:noProof/>
          <w:sz w:val="22"/>
          <w:szCs w:val="22"/>
          <w:lang w:val="en-GB" w:eastAsia="en-GB"/>
        </w:rPr>
      </w:pPr>
      <w:hyperlink w:anchor="_Toc513208839" w:history="1">
        <w:r w:rsidR="00971352" w:rsidRPr="00443075">
          <w:rPr>
            <w:rStyle w:val="Hyperlink"/>
            <w:noProof/>
          </w:rPr>
          <w:t>Table 9 - Navigation bar breakdown</w:t>
        </w:r>
        <w:r w:rsidR="00971352">
          <w:rPr>
            <w:noProof/>
            <w:webHidden/>
          </w:rPr>
          <w:tab/>
        </w:r>
        <w:r w:rsidR="00971352">
          <w:rPr>
            <w:noProof/>
            <w:webHidden/>
          </w:rPr>
          <w:fldChar w:fldCharType="begin"/>
        </w:r>
        <w:r w:rsidR="00971352">
          <w:rPr>
            <w:noProof/>
            <w:webHidden/>
          </w:rPr>
          <w:instrText xml:space="preserve"> PAGEREF _Toc513208839 \h </w:instrText>
        </w:r>
        <w:r w:rsidR="00971352">
          <w:rPr>
            <w:noProof/>
            <w:webHidden/>
          </w:rPr>
        </w:r>
        <w:r w:rsidR="00971352">
          <w:rPr>
            <w:noProof/>
            <w:webHidden/>
          </w:rPr>
          <w:fldChar w:fldCharType="separate"/>
        </w:r>
        <w:r w:rsidR="00971352">
          <w:rPr>
            <w:noProof/>
            <w:webHidden/>
          </w:rPr>
          <w:t>37</w:t>
        </w:r>
        <w:r w:rsidR="00971352">
          <w:rPr>
            <w:noProof/>
            <w:webHidden/>
          </w:rPr>
          <w:fldChar w:fldCharType="end"/>
        </w:r>
      </w:hyperlink>
    </w:p>
    <w:p w14:paraId="6A423AB0" w14:textId="77777777" w:rsidR="00971352" w:rsidRDefault="009607D4">
      <w:pPr>
        <w:pStyle w:val="TableofFigures"/>
        <w:tabs>
          <w:tab w:val="right" w:leader="dot" w:pos="9054"/>
        </w:tabs>
        <w:rPr>
          <w:rFonts w:eastAsiaTheme="minorEastAsia"/>
          <w:noProof/>
          <w:sz w:val="22"/>
          <w:szCs w:val="22"/>
          <w:lang w:val="en-GB" w:eastAsia="en-GB"/>
        </w:rPr>
      </w:pPr>
      <w:hyperlink w:anchor="_Toc513208840" w:history="1">
        <w:r w:rsidR="00971352" w:rsidRPr="00443075">
          <w:rPr>
            <w:rStyle w:val="Hyperlink"/>
            <w:noProof/>
          </w:rPr>
          <w:t>Table 10 - Unit test cases</w:t>
        </w:r>
        <w:r w:rsidR="00971352">
          <w:rPr>
            <w:noProof/>
            <w:webHidden/>
          </w:rPr>
          <w:tab/>
        </w:r>
        <w:r w:rsidR="00971352">
          <w:rPr>
            <w:noProof/>
            <w:webHidden/>
          </w:rPr>
          <w:fldChar w:fldCharType="begin"/>
        </w:r>
        <w:r w:rsidR="00971352">
          <w:rPr>
            <w:noProof/>
            <w:webHidden/>
          </w:rPr>
          <w:instrText xml:space="preserve"> PAGEREF _Toc513208840 \h </w:instrText>
        </w:r>
        <w:r w:rsidR="00971352">
          <w:rPr>
            <w:noProof/>
            <w:webHidden/>
          </w:rPr>
        </w:r>
        <w:r w:rsidR="00971352">
          <w:rPr>
            <w:noProof/>
            <w:webHidden/>
          </w:rPr>
          <w:fldChar w:fldCharType="separate"/>
        </w:r>
        <w:r w:rsidR="00971352">
          <w:rPr>
            <w:noProof/>
            <w:webHidden/>
          </w:rPr>
          <w:t>51</w:t>
        </w:r>
        <w:r w:rsidR="00971352">
          <w:rPr>
            <w:noProof/>
            <w:webHidden/>
          </w:rPr>
          <w:fldChar w:fldCharType="end"/>
        </w:r>
      </w:hyperlink>
    </w:p>
    <w:p w14:paraId="09D250CD" w14:textId="77777777" w:rsidR="00971352" w:rsidRDefault="009607D4">
      <w:pPr>
        <w:pStyle w:val="TableofFigures"/>
        <w:tabs>
          <w:tab w:val="right" w:leader="dot" w:pos="9054"/>
        </w:tabs>
        <w:rPr>
          <w:rFonts w:eastAsiaTheme="minorEastAsia"/>
          <w:noProof/>
          <w:sz w:val="22"/>
          <w:szCs w:val="22"/>
          <w:lang w:val="en-GB" w:eastAsia="en-GB"/>
        </w:rPr>
      </w:pPr>
      <w:hyperlink w:anchor="_Toc513208841" w:history="1">
        <w:r w:rsidR="00971352" w:rsidRPr="00443075">
          <w:rPr>
            <w:rStyle w:val="Hyperlink"/>
            <w:noProof/>
          </w:rPr>
          <w:t>Table 11 - Acceptance test cases</w:t>
        </w:r>
        <w:r w:rsidR="00971352">
          <w:rPr>
            <w:noProof/>
            <w:webHidden/>
          </w:rPr>
          <w:tab/>
        </w:r>
        <w:r w:rsidR="00971352">
          <w:rPr>
            <w:noProof/>
            <w:webHidden/>
          </w:rPr>
          <w:fldChar w:fldCharType="begin"/>
        </w:r>
        <w:r w:rsidR="00971352">
          <w:rPr>
            <w:noProof/>
            <w:webHidden/>
          </w:rPr>
          <w:instrText xml:space="preserve"> PAGEREF _Toc513208841 \h </w:instrText>
        </w:r>
        <w:r w:rsidR="00971352">
          <w:rPr>
            <w:noProof/>
            <w:webHidden/>
          </w:rPr>
        </w:r>
        <w:r w:rsidR="00971352">
          <w:rPr>
            <w:noProof/>
            <w:webHidden/>
          </w:rPr>
          <w:fldChar w:fldCharType="separate"/>
        </w:r>
        <w:r w:rsidR="00971352">
          <w:rPr>
            <w:noProof/>
            <w:webHidden/>
          </w:rPr>
          <w:t>52</w:t>
        </w:r>
        <w:r w:rsidR="00971352">
          <w:rPr>
            <w:noProof/>
            <w:webHidden/>
          </w:rPr>
          <w:fldChar w:fldCharType="end"/>
        </w:r>
      </w:hyperlink>
    </w:p>
    <w:p w14:paraId="246440E1" w14:textId="77777777" w:rsidR="00D67843" w:rsidRPr="00D67843" w:rsidRDefault="00D67843" w:rsidP="00D67843">
      <w:pPr>
        <w:sectPr w:rsidR="00D67843" w:rsidRPr="00D67843" w:rsidSect="00697841">
          <w:pgSz w:w="11900" w:h="16840"/>
          <w:pgMar w:top="1418" w:right="1418" w:bottom="1418" w:left="1418" w:header="709" w:footer="709" w:gutter="0"/>
          <w:cols w:space="708"/>
          <w:titlePg/>
          <w:docGrid w:linePitch="360"/>
        </w:sectPr>
      </w:pPr>
      <w:r>
        <w:fldChar w:fldCharType="end"/>
      </w:r>
    </w:p>
    <w:p w14:paraId="2ED6B518" w14:textId="13F56360" w:rsidR="00801E33" w:rsidRPr="003C6E1F" w:rsidRDefault="00801E33" w:rsidP="00697841">
      <w:pPr>
        <w:pStyle w:val="Heading1"/>
      </w:pPr>
      <w:bookmarkStart w:id="5" w:name="_Toc513201956"/>
      <w:r w:rsidRPr="00801E33">
        <w:lastRenderedPageBreak/>
        <w:t>Abstract</w:t>
      </w:r>
      <w:bookmarkEnd w:id="3"/>
      <w:bookmarkEnd w:id="4"/>
      <w:bookmarkEnd w:id="5"/>
    </w:p>
    <w:p w14:paraId="1099197F" w14:textId="577C6622" w:rsidR="004F0832" w:rsidRDefault="004F0832" w:rsidP="004F0832">
      <w:pPr>
        <w:pStyle w:val="DisStyle"/>
      </w:pPr>
      <w:bookmarkStart w:id="6" w:name="_Toc285099758"/>
      <w:bookmarkStart w:id="7" w:name="_Toc395429132"/>
      <w:r>
        <w:t xml:space="preserve">Implementing a learning management system is a project that entails </w:t>
      </w:r>
      <w:r w:rsidR="00C61306">
        <w:rPr>
          <w:noProof/>
        </w:rPr>
        <w:t>considerable</w:t>
      </w:r>
      <w:r w:rsidR="00C61306">
        <w:t xml:space="preserve"> </w:t>
      </w:r>
      <w:r>
        <w:t xml:space="preserve">lead time before any </w:t>
      </w:r>
      <w:r w:rsidR="00C61306">
        <w:rPr>
          <w:noProof/>
        </w:rPr>
        <w:t>significant</w:t>
      </w:r>
      <w:r>
        <w:t xml:space="preserve"> implement</w:t>
      </w:r>
      <w:r w:rsidR="00E5445A">
        <w:t>ation</w:t>
      </w:r>
      <w:r w:rsidR="001A04FE">
        <w:t xml:space="preserve">. A lot of this time and money is spent on training the administration team, who in turn have to </w:t>
      </w:r>
      <w:r w:rsidR="001A04FE" w:rsidRPr="00C61306">
        <w:rPr>
          <w:noProof/>
        </w:rPr>
        <w:t>train</w:t>
      </w:r>
      <w:r w:rsidR="001A04FE">
        <w:t xml:space="preserve"> their end-users (i.e. students of the system). </w:t>
      </w:r>
      <w:r w:rsidR="00741185">
        <w:t xml:space="preserve"> This need for professional training can be linked back to the complexity of the systems on the market, especially when it comes to administration options.</w:t>
      </w:r>
    </w:p>
    <w:p w14:paraId="0C7F1660" w14:textId="5A67140C" w:rsidR="00882D61" w:rsidRDefault="00882D61" w:rsidP="004F0832">
      <w:pPr>
        <w:pStyle w:val="DisStyle"/>
      </w:pPr>
      <w:r>
        <w:t xml:space="preserve">The solution is Rocket Learn, a learning management system that focuses on </w:t>
      </w:r>
      <w:r w:rsidR="00E94ADC">
        <w:t xml:space="preserve">functional </w:t>
      </w:r>
      <w:r>
        <w:t>simplicity</w:t>
      </w:r>
      <w:r w:rsidR="00F33E38">
        <w:t xml:space="preserve">; in order to reduce the need for extensive training time and cost. Functional simplicity can be defined as a system that does not lack in </w:t>
      </w:r>
      <w:r w:rsidR="00F33E38" w:rsidRPr="00E5445A">
        <w:rPr>
          <w:noProof/>
        </w:rPr>
        <w:t>functionality</w:t>
      </w:r>
      <w:r w:rsidR="00F33E38">
        <w:t xml:space="preserve"> but has little complexity. The SaaS model is the favoured route to market, as this is where the trend currently lies.</w:t>
      </w:r>
    </w:p>
    <w:p w14:paraId="3D8E06D4" w14:textId="70B88A4A" w:rsidR="00882D61" w:rsidRPr="004F0832" w:rsidRDefault="00F33E38" w:rsidP="004F0832">
      <w:pPr>
        <w:pStyle w:val="DisStyle"/>
        <w:sectPr w:rsidR="00882D61" w:rsidRPr="004F0832" w:rsidSect="001B51F8">
          <w:headerReference w:type="first" r:id="rId13"/>
          <w:footerReference w:type="first" r:id="rId14"/>
          <w:pgSz w:w="11900" w:h="16840"/>
          <w:pgMar w:top="1418" w:right="1418" w:bottom="1418" w:left="1418" w:header="709" w:footer="709" w:gutter="0"/>
          <w:pgNumType w:start="1"/>
          <w:cols w:space="708"/>
          <w:titlePg/>
          <w:docGrid w:linePitch="360"/>
        </w:sectPr>
      </w:pPr>
      <w:r>
        <w:t xml:space="preserve">Rocket Learn is a system that embodies the </w:t>
      </w:r>
      <w:r w:rsidRPr="00C61306">
        <w:rPr>
          <w:noProof/>
        </w:rPr>
        <w:t>main</w:t>
      </w:r>
      <w:r>
        <w:t xml:space="preserve"> functionalities (course creation, course completion, activities and progress training) that make up a learning management </w:t>
      </w:r>
      <w:r w:rsidRPr="00C61306">
        <w:rPr>
          <w:noProof/>
        </w:rPr>
        <w:t>system</w:t>
      </w:r>
      <w:r>
        <w:t xml:space="preserve"> and have been implemented with the purpose of reducing administration options and therefore overall complexity.</w:t>
      </w:r>
    </w:p>
    <w:p w14:paraId="2EE05720" w14:textId="1BC19140" w:rsidR="00801E33" w:rsidRPr="00801E33" w:rsidRDefault="00801E33" w:rsidP="00801E33">
      <w:pPr>
        <w:pStyle w:val="Heading1"/>
      </w:pPr>
      <w:bookmarkStart w:id="8" w:name="_Toc513201957"/>
      <w:r w:rsidRPr="00801E33">
        <w:lastRenderedPageBreak/>
        <w:t xml:space="preserve">Chapter 1: </w:t>
      </w:r>
      <w:r w:rsidRPr="00801E33">
        <w:rPr>
          <w:rStyle w:val="Emphasis"/>
          <w:i w:val="0"/>
          <w:iCs w:val="0"/>
        </w:rPr>
        <w:t>Introduction</w:t>
      </w:r>
      <w:bookmarkEnd w:id="6"/>
      <w:bookmarkEnd w:id="7"/>
      <w:bookmarkEnd w:id="8"/>
    </w:p>
    <w:p w14:paraId="7E52F068" w14:textId="0F7CD112" w:rsidR="00D14C3E" w:rsidRDefault="0098783C" w:rsidP="00801E33">
      <w:pPr>
        <w:pStyle w:val="BodyText"/>
        <w:spacing w:after="240" w:line="360" w:lineRule="auto"/>
      </w:pPr>
      <w:r>
        <w:t xml:space="preserve">The e-learning market was </w:t>
      </w:r>
      <w:r w:rsidR="0008268E">
        <w:t xml:space="preserve">estimated to be </w:t>
      </w:r>
      <w:r>
        <w:t>worth over 165 billion</w:t>
      </w:r>
      <w:r w:rsidR="0008268E">
        <w:t xml:space="preserve"> US dollars in 2016 and is expected to exceed 240 billion US dollars by 2023</w:t>
      </w:r>
      <w:r w:rsidR="00476B99">
        <w:t xml:space="preserve"> </w:t>
      </w:r>
      <w:r w:rsidR="00476B99">
        <w:fldChar w:fldCharType="begin" w:fldLock="1"/>
      </w:r>
      <w:r w:rsidR="00476B99">
        <w:instrText>ADDIN CSL_CITATION { "citationItems" : [ { "id" : "ITEM-1", "itemData" : { "URL" : "https://www.docebo.com/resource/elearning-market-trends-and-forecast-2017-2021/?utm_campaign=2016 11 eLearning Market Trends Report&amp;utm_medium=Download WP&amp;utm_source=ELI Blog Post", "accessed" : { "date-parts" : [ [ "2018", "4", "20" ] ] }, "author" : [ { "dropping-particle" : "", "family" : "Docebo", "given" : "", "non-dropping-particle" : "", "parse-names" : false, "suffix" : "" } ], "container-title" : "Docebo", "id" : "ITEM-1", "issued" : { "date-parts" : [ [ "2016" ] ] }, "title" : "eLearning Market Trends and Forecast 2017-2021", "type" : "webpage" }, "uris" : [ "http://www.mendeley.com/documents/?uuid=d845bc63-2ff1-3149-89db-5a70c8eeac2c" ] } ], "mendeley" : { "formattedCitation" : "(Docebo, 2016)", "plainTextFormattedCitation" : "(Docebo, 2016)", "previouslyFormattedCitation" : "(Docebo, 2016)" }, "properties" : {  }, "schema" : "https://github.com/citation-style-language/schema/raw/master/csl-citation.json" }</w:instrText>
      </w:r>
      <w:r w:rsidR="00476B99">
        <w:fldChar w:fldCharType="separate"/>
      </w:r>
      <w:r w:rsidR="00476B99" w:rsidRPr="00476B99">
        <w:rPr>
          <w:noProof/>
        </w:rPr>
        <w:t>(Docebo, 2016)</w:t>
      </w:r>
      <w:r w:rsidR="00476B99">
        <w:fldChar w:fldCharType="end"/>
      </w:r>
      <w:r w:rsidR="0008268E">
        <w:t>; this highlights the enormity of e-learning in today’s world. Learning management systems were estimated to make up 5.22 billion US dollars of this market in 2016, with that market value expected to increase at a CAGR (</w:t>
      </w:r>
      <w:r w:rsidR="0008268E" w:rsidRPr="0008268E">
        <w:t>compound annual growth rate</w:t>
      </w:r>
      <w:r w:rsidR="0008268E">
        <w:t xml:space="preserve">) of 24.7% </w:t>
      </w:r>
      <w:r w:rsidR="00476B99">
        <w:fldChar w:fldCharType="begin" w:fldLock="1"/>
      </w:r>
      <w:r w:rsidR="00476B99">
        <w:instrText>ADDIN CSL_CITATION { "citationItems" : [ { "id" : "ITEM-1", "itemData" : { "URL" : "http://www.marketsandmarkets.com/Market-Reports/learning-management-systems-market-1266.html", "abstract" : "The Learning Management System (LMS) market size is expected to grow from USD 5.22 Billion in 2016 to USD 15.72 Billion by 2021, at a CAGR of 24.7%. The LMS market is expected to show many opportunities of growth in the years to come. Increasing adoption of digital learning among corporate organizations and academic institutes, Bring Your Own Device (BYOD) trend, growing usage of wearable e-learning devices, and emerging technologies such as gamification and virtual reality are some of the major driving factors for the Learning Management System market. The base year considered for the study is 2015 and the forecast period has been considered from 2016 to 2021.", "author" : [ { "dropping-particle" : "", "family" : "marketsandmarkets.com", "given" : "", "non-dropping-particle" : "", "parse-names" : false, "suffix" : "" } ], "container-title" : "marketsandmarkets", "id" : "ITEM-1", "issued" : { "date-parts" : [ [ "2016" ] ] }, "title" : "Learning Management System Market by Application &amp;amp; Delivery Mode - 2021 | MarketsandMarkets", "type" : "webpage" }, "uris" : [ "http://www.mendeley.com/documents/?uuid=7008d229-f596-4a39-a98c-399958076838" ] } ], "mendeley" : { "formattedCitation" : "(marketsandmarkets.com, 2016)", "plainTextFormattedCitation" : "(marketsandmarkets.com, 2016)", "previouslyFormattedCitation" : "(marketsandmarkets.com, 2016)" }, "properties" : {  }, "schema" : "https://github.com/citation-style-language/schema/raw/master/csl-citation.json" }</w:instrText>
      </w:r>
      <w:r w:rsidR="00476B99">
        <w:fldChar w:fldCharType="separate"/>
      </w:r>
      <w:r w:rsidR="00476B99" w:rsidRPr="00476B99">
        <w:rPr>
          <w:noProof/>
        </w:rPr>
        <w:t>(marketsandmarkets.com, 2016)</w:t>
      </w:r>
      <w:r w:rsidR="00476B99">
        <w:fldChar w:fldCharType="end"/>
      </w:r>
      <w:r w:rsidR="00476B99">
        <w:t>.</w:t>
      </w:r>
    </w:p>
    <w:p w14:paraId="4EDDC10A" w14:textId="690E1FFD" w:rsidR="00D14C3E" w:rsidRDefault="00D14C3E" w:rsidP="00D14C3E">
      <w:pPr>
        <w:widowControl w:val="0"/>
        <w:autoSpaceDE w:val="0"/>
        <w:autoSpaceDN w:val="0"/>
        <w:adjustRightInd w:val="0"/>
        <w:spacing w:after="240" w:line="360" w:lineRule="auto"/>
      </w:pPr>
      <w:r>
        <w:t>Learning management systems are the</w:t>
      </w:r>
      <w:r w:rsidR="00476B99">
        <w:t xml:space="preserve"> modern method of delivering </w:t>
      </w:r>
      <w:r>
        <w:t>learning material to users.</w:t>
      </w:r>
      <w:r w:rsidR="00476B99">
        <w:t xml:space="preserve"> They are predominantly</w:t>
      </w:r>
      <w:r w:rsidR="004F1406">
        <w:t xml:space="preserve"> </w:t>
      </w:r>
      <w:r w:rsidR="004F1406" w:rsidRPr="00C61306">
        <w:rPr>
          <w:noProof/>
        </w:rPr>
        <w:t>delivered</w:t>
      </w:r>
      <w:r w:rsidR="00476B99">
        <w:t xml:space="preserve"> in </w:t>
      </w:r>
      <w:r w:rsidR="00826D61">
        <w:t>the form of a web application, and t</w:t>
      </w:r>
      <w:r w:rsidR="00476B99">
        <w:t xml:space="preserve">hey are used to track, report on and </w:t>
      </w:r>
      <w:r w:rsidR="00476B99" w:rsidRPr="00C61306">
        <w:rPr>
          <w:noProof/>
        </w:rPr>
        <w:t>deliver</w:t>
      </w:r>
      <w:r w:rsidR="00476B99">
        <w:t xml:space="preserve"> courses to users. Teachers </w:t>
      </w:r>
      <w:r w:rsidR="00476B99" w:rsidRPr="0042558F">
        <w:rPr>
          <w:noProof/>
        </w:rPr>
        <w:t>will set</w:t>
      </w:r>
      <w:r w:rsidR="00574D66">
        <w:rPr>
          <w:noProof/>
        </w:rPr>
        <w:t xml:space="preserve"> </w:t>
      </w:r>
      <w:r w:rsidR="00476B99" w:rsidRPr="00574D66">
        <w:rPr>
          <w:noProof/>
        </w:rPr>
        <w:t>up</w:t>
      </w:r>
      <w:r w:rsidR="00476B99">
        <w:t xml:space="preserve"> </w:t>
      </w:r>
      <w:r w:rsidR="00476B99" w:rsidRPr="00C61306">
        <w:rPr>
          <w:noProof/>
        </w:rPr>
        <w:t>courses</w:t>
      </w:r>
      <w:r w:rsidR="00574D66">
        <w:t>,</w:t>
      </w:r>
      <w:r w:rsidR="00476B99">
        <w:t xml:space="preserve"> </w:t>
      </w:r>
      <w:r w:rsidR="00476B99" w:rsidRPr="00574D66">
        <w:rPr>
          <w:noProof/>
        </w:rPr>
        <w:t>and</w:t>
      </w:r>
      <w:r w:rsidR="00476B99">
        <w:t xml:space="preserve"> learners complete them. </w:t>
      </w:r>
      <w:r>
        <w:t xml:space="preserve">They </w:t>
      </w:r>
      <w:r w:rsidRPr="0042558F">
        <w:rPr>
          <w:noProof/>
        </w:rPr>
        <w:t>are used</w:t>
      </w:r>
      <w:r>
        <w:t xml:space="preserve"> in educational institutions and </w:t>
      </w:r>
      <w:r w:rsidRPr="00D14C3E">
        <w:rPr>
          <w:lang w:val="en-GB"/>
        </w:rPr>
        <w:t>organisations</w:t>
      </w:r>
      <w:r>
        <w:t xml:space="preserve"> all over the world. An LMS can be used to support classroom (in-person) teaching, as well as facilitating material for wholly-online learners; who are expected to make up 25% of all students by 2021 </w:t>
      </w:r>
      <w:r>
        <w:fldChar w:fldCharType="begin" w:fldLock="1"/>
      </w:r>
      <w:r>
        <w:instrText>ADDIN CSL_CITATION { "citationItems" : [ { "id" : "ITEM-1", "itemData" : { "URL" : "https://www.learninghouse.com/knowledge-center/research-reports/ocs2015-report/", "accessed" : { "date-parts" : [ [ "2018", "4", "5" ] ] }, "author" : [ { "dropping-particle" : "", "family" : "Learning House", "given" : "", "non-dropping-particle" : "", "parse-names" : false, "suffix" : "" } ], "container-title" : "Learning House", "id" : "ITEM-1", "issued" : { "date-parts" : [ [ "2015" ] ] }, "title" : "Online College Students 2015", "type" : "webpage" }, "uris" : [ "http://www.mendeley.com/documents/?uuid=64e94ef9-8f36-3dfa-8241-b852d7de1b6a" ] } ], "mendeley" : { "formattedCitation" : "(Learning House, 2015)", "plainTextFormattedCitation" : "(Learning House, 2015)", "previouslyFormattedCitation" : "(Learning House, 2015)" }, "properties" : {  }, "schema" : "https://github.com/citation-style-language/schema/raw/master/csl-citation.json" }</w:instrText>
      </w:r>
      <w:r>
        <w:fldChar w:fldCharType="separate"/>
      </w:r>
      <w:r w:rsidRPr="00D14C3E">
        <w:rPr>
          <w:noProof/>
        </w:rPr>
        <w:t>(Learning House, 2015)</w:t>
      </w:r>
      <w:r>
        <w:fldChar w:fldCharType="end"/>
      </w:r>
      <w:r>
        <w:t>.</w:t>
      </w:r>
    </w:p>
    <w:p w14:paraId="27FF12F6" w14:textId="789C9EE1" w:rsidR="00803360" w:rsidRDefault="00803360" w:rsidP="00803360">
      <w:pPr>
        <w:pStyle w:val="Heading2"/>
      </w:pPr>
      <w:bookmarkStart w:id="9" w:name="_Toc513201958"/>
      <w:r>
        <w:t>1.1</w:t>
      </w:r>
      <w:r>
        <w:tab/>
        <w:t>The Problem</w:t>
      </w:r>
      <w:bookmarkEnd w:id="9"/>
    </w:p>
    <w:p w14:paraId="1CC97BBC" w14:textId="14DB5F24" w:rsidR="00803360" w:rsidRPr="004F5BEB" w:rsidRDefault="00D14C3E" w:rsidP="00801E33">
      <w:pPr>
        <w:pStyle w:val="BodyText"/>
        <w:spacing w:after="240" w:line="360" w:lineRule="auto"/>
      </w:pPr>
      <w:r>
        <w:t>Complexity, time and training costs are three massive issues that face the deployment of learning management systems.</w:t>
      </w:r>
      <w:r w:rsidR="00B93A6B">
        <w:t xml:space="preserve"> </w:t>
      </w:r>
      <w:r w:rsidR="00242F77">
        <w:t>All three of these issues</w:t>
      </w:r>
      <w:r w:rsidR="00B93A6B">
        <w:t xml:space="preserve"> link </w:t>
      </w:r>
      <w:r w:rsidR="00242F77">
        <w:t xml:space="preserve">closely </w:t>
      </w:r>
      <w:r w:rsidR="00B93A6B">
        <w:t xml:space="preserve">together. </w:t>
      </w:r>
      <w:r w:rsidR="00242F77">
        <w:t xml:space="preserve">The complexity of learning management systems </w:t>
      </w:r>
      <w:r w:rsidR="00B93A6B">
        <w:t xml:space="preserve">requires users to be trained, before use; this includes the administration team, </w:t>
      </w:r>
      <w:r w:rsidR="00F707F0">
        <w:t>the teachers/content-creators and the</w:t>
      </w:r>
      <w:r w:rsidR="00B93A6B">
        <w:t xml:space="preserve"> students.</w:t>
      </w:r>
      <w:r w:rsidR="00F707F0">
        <w:t xml:space="preserve"> Training costs time</w:t>
      </w:r>
      <w:r w:rsidR="004F5BEB">
        <w:t xml:space="preserve"> and money</w:t>
      </w:r>
      <w:r w:rsidR="00C61306">
        <w:t>;</w:t>
      </w:r>
      <w:r w:rsidR="008E424D">
        <w:t xml:space="preserve"> a standard day of on-site training can </w:t>
      </w:r>
      <w:r w:rsidR="00C61306">
        <w:t xml:space="preserve">be quoted by an industry leader </w:t>
      </w:r>
      <w:r w:rsidR="006B74FF">
        <w:t>at</w:t>
      </w:r>
      <w:r w:rsidR="008E424D">
        <w:t xml:space="preserve"> £750 excluding the trainer’s travel expenses, which are added to the cost </w:t>
      </w:r>
      <w:r w:rsidR="006B74FF">
        <w:fldChar w:fldCharType="begin" w:fldLock="1"/>
      </w:r>
      <w:r w:rsidR="006B74FF">
        <w:instrText>ADDIN CSL_CITATION { "citationItems" : [ { "id" : "ITEM-1", "itemData" : { "URL" : "www.synergy-learning.com", "author" : [ { "dropping-particle" : "", "family" : "Synergy Learning", "given" : "", "non-dropping-particle" : "", "parse-names" : false, "suffix" : "" } ], "container-title" : "Synergy Learning", "id" : "ITEM-1", "issued" : { "date-parts" : [ [ "2018" ] ] }, "title" : "Synergy Learning", "type" : "webpage" }, "uris" : [ "http://www.mendeley.com/documents/?uuid=326f58e0-28f2-4602-8abf-4143be247461" ] } ], "mendeley" : { "formattedCitation" : "(Synergy Learning, 2018)", "plainTextFormattedCitation" : "(Synergy Learning, 2018)", "previouslyFormattedCitation" : "(Synergy Learning, 2018)" }, "properties" : {  }, "schema" : "https://github.com/citation-style-language/schema/raw/master/csl-citation.json" }</w:instrText>
      </w:r>
      <w:r w:rsidR="006B74FF">
        <w:fldChar w:fldCharType="separate"/>
      </w:r>
      <w:r w:rsidR="006B74FF" w:rsidRPr="006B74FF">
        <w:rPr>
          <w:noProof/>
        </w:rPr>
        <w:t>(Synergy Learning, 2018)</w:t>
      </w:r>
      <w:r w:rsidR="006B74FF">
        <w:fldChar w:fldCharType="end"/>
      </w:r>
      <w:r w:rsidR="008E424D">
        <w:t>.</w:t>
      </w:r>
    </w:p>
    <w:p w14:paraId="56FBC1F3" w14:textId="29F24F98" w:rsidR="009B574C" w:rsidRDefault="009A54CE" w:rsidP="00801E33">
      <w:pPr>
        <w:pStyle w:val="BodyText"/>
        <w:spacing w:after="240" w:line="360" w:lineRule="auto"/>
      </w:pPr>
      <w:r>
        <w:t>Learning management systems are not often products that can be immediately picked up and used</w:t>
      </w:r>
      <w:r w:rsidR="009B574C">
        <w:t xml:space="preserve"> by all</w:t>
      </w:r>
      <w:r>
        <w:t xml:space="preserve">, due to the complexities </w:t>
      </w:r>
      <w:r w:rsidR="00D13688">
        <w:rPr>
          <w:noProof/>
        </w:rPr>
        <w:t>of</w:t>
      </w:r>
      <w:r>
        <w:t xml:space="preserve"> their configuration and continued maintenance. </w:t>
      </w:r>
      <w:r w:rsidR="004F1406">
        <w:t xml:space="preserve">The administration sections (settings pages) on learning management systems are difficult to </w:t>
      </w:r>
      <w:r w:rsidR="00F96CE7">
        <w:t xml:space="preserve">grasp for those new to learning management systems due to the </w:t>
      </w:r>
      <w:r w:rsidR="00C61306">
        <w:rPr>
          <w:noProof/>
        </w:rPr>
        <w:t>number</w:t>
      </w:r>
      <w:r w:rsidR="00F96CE7">
        <w:t xml:space="preserve"> of options available. Figures 1 and 2 show the administrations options on two of the leading learning management systems (Totara</w:t>
      </w:r>
      <w:r w:rsidR="00A17AE7">
        <w:t xml:space="preserve"> Learn</w:t>
      </w:r>
      <w:r w:rsidR="00F96CE7">
        <w:t xml:space="preserve"> and</w:t>
      </w:r>
      <w:r w:rsidR="00F96CE7" w:rsidRPr="00F96CE7">
        <w:t xml:space="preserve"> </w:t>
      </w:r>
      <w:r w:rsidR="00F96CE7">
        <w:t xml:space="preserve">Moodle respectively). In </w:t>
      </w:r>
      <w:r w:rsidR="00F96CE7" w:rsidRPr="003054AB">
        <w:rPr>
          <w:noProof/>
        </w:rPr>
        <w:t>fi</w:t>
      </w:r>
      <w:r w:rsidR="00AD2761" w:rsidRPr="003054AB">
        <w:rPr>
          <w:noProof/>
        </w:rPr>
        <w:t>gure</w:t>
      </w:r>
      <w:r w:rsidR="00AD2761">
        <w:t xml:space="preserve"> 1 you can see that the administration section has over twenty </w:t>
      </w:r>
      <w:r w:rsidR="00AD2761" w:rsidRPr="003054AB">
        <w:rPr>
          <w:noProof/>
        </w:rPr>
        <w:t>top-level</w:t>
      </w:r>
      <w:r w:rsidR="00AD2761">
        <w:t xml:space="preserve"> options, most of these are then expandable into their own </w:t>
      </w:r>
      <w:r w:rsidR="003054AB">
        <w:rPr>
          <w:noProof/>
        </w:rPr>
        <w:t>sections</w:t>
      </w:r>
      <w:r w:rsidR="00AD2761">
        <w:t xml:space="preserve">, with some </w:t>
      </w:r>
      <w:r w:rsidR="003054AB">
        <w:rPr>
          <w:noProof/>
        </w:rPr>
        <w:t>selections</w:t>
      </w:r>
      <w:r w:rsidR="00AD2761">
        <w:t xml:space="preserve"> taking the user four layers deep into the menu. Figure 2 shows the latest version of Moodle’s administration options, they have made an attempt at tackling this problem; by sorting the top level options into their own tabs, with </w:t>
      </w:r>
      <w:r w:rsidR="00AD2761">
        <w:lastRenderedPageBreak/>
        <w:t>specific settings listed under these tabs; this definitely makes the process much more unbearable, but still shows the user an almost incomprehensible amount of options on each page.</w:t>
      </w:r>
    </w:p>
    <w:p w14:paraId="0BC419F7" w14:textId="6DF59A06" w:rsidR="00FD01BA" w:rsidRDefault="00761430" w:rsidP="00FF0F4E">
      <w:pPr>
        <w:pStyle w:val="BodyText"/>
        <w:spacing w:after="240" w:line="360" w:lineRule="auto"/>
        <w:jc w:val="center"/>
      </w:pPr>
      <w:r>
        <w:rPr>
          <w:noProof/>
          <w:lang w:eastAsia="en-GB"/>
        </w:rPr>
        <w:drawing>
          <wp:inline distT="0" distB="0" distL="0" distR="0" wp14:anchorId="4F8D6FB3" wp14:editId="485BD524">
            <wp:extent cx="5476875" cy="421762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78171" cy="4218627"/>
                    </a:xfrm>
                    <a:prstGeom prst="rect">
                      <a:avLst/>
                    </a:prstGeom>
                  </pic:spPr>
                </pic:pic>
              </a:graphicData>
            </a:graphic>
          </wp:inline>
        </w:drawing>
      </w:r>
    </w:p>
    <w:p w14:paraId="46265DD8" w14:textId="61A136F0" w:rsidR="00D14C3E" w:rsidRDefault="00FD01BA" w:rsidP="00FD01BA">
      <w:pPr>
        <w:pStyle w:val="Caption"/>
        <w:jc w:val="center"/>
      </w:pPr>
      <w:bookmarkStart w:id="10" w:name="_Toc513120665"/>
      <w:bookmarkStart w:id="11" w:name="_Toc513208842"/>
      <w:r>
        <w:t xml:space="preserve">Figure </w:t>
      </w:r>
      <w:r w:rsidR="009607D4">
        <w:fldChar w:fldCharType="begin"/>
      </w:r>
      <w:r w:rsidR="009607D4">
        <w:instrText xml:space="preserve"> SEQ Figure \* ARABIC </w:instrText>
      </w:r>
      <w:r w:rsidR="009607D4">
        <w:fldChar w:fldCharType="separate"/>
      </w:r>
      <w:r w:rsidR="005E5091">
        <w:rPr>
          <w:noProof/>
        </w:rPr>
        <w:t>1</w:t>
      </w:r>
      <w:r w:rsidR="009607D4">
        <w:rPr>
          <w:noProof/>
        </w:rPr>
        <w:fldChar w:fldCharType="end"/>
      </w:r>
      <w:r>
        <w:t xml:space="preserve"> </w:t>
      </w:r>
      <w:r w:rsidR="00FF0F4E">
        <w:t>–</w:t>
      </w:r>
      <w:r w:rsidR="00761430">
        <w:t xml:space="preserve"> Totara</w:t>
      </w:r>
      <w:r w:rsidR="00FF0F4E">
        <w:t xml:space="preserve"> Learn</w:t>
      </w:r>
      <w:r>
        <w:t xml:space="preserve"> settings</w:t>
      </w:r>
      <w:bookmarkEnd w:id="10"/>
      <w:bookmarkEnd w:id="11"/>
    </w:p>
    <w:p w14:paraId="582C0220" w14:textId="4487BD51" w:rsidR="00CD42E7" w:rsidRDefault="00CD42E7" w:rsidP="009A54CE">
      <w:pPr>
        <w:pStyle w:val="BodyText"/>
        <w:keepNext/>
        <w:spacing w:after="240" w:line="360" w:lineRule="auto"/>
        <w:jc w:val="right"/>
      </w:pPr>
    </w:p>
    <w:p w14:paraId="634BB32E" w14:textId="7A6918D8" w:rsidR="00761430" w:rsidRDefault="00761430" w:rsidP="00FF0F4E">
      <w:pPr>
        <w:pStyle w:val="BodyText"/>
        <w:keepNext/>
        <w:spacing w:after="240" w:line="360" w:lineRule="auto"/>
        <w:jc w:val="center"/>
      </w:pPr>
      <w:r>
        <w:rPr>
          <w:noProof/>
          <w:lang w:eastAsia="en-GB"/>
        </w:rPr>
        <w:drawing>
          <wp:inline distT="0" distB="0" distL="0" distR="0" wp14:anchorId="2CEB146D" wp14:editId="517B5A1C">
            <wp:extent cx="5515682" cy="315277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8-04-05 at 14.17.2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24191" cy="3157639"/>
                    </a:xfrm>
                    <a:prstGeom prst="rect">
                      <a:avLst/>
                    </a:prstGeom>
                  </pic:spPr>
                </pic:pic>
              </a:graphicData>
            </a:graphic>
          </wp:inline>
        </w:drawing>
      </w:r>
    </w:p>
    <w:p w14:paraId="4884F4A4" w14:textId="1F772E09" w:rsidR="00EB4FC3" w:rsidRDefault="00CD42E7" w:rsidP="00D13688">
      <w:pPr>
        <w:pStyle w:val="Caption"/>
        <w:jc w:val="center"/>
      </w:pPr>
      <w:bookmarkStart w:id="12" w:name="_Toc513120666"/>
      <w:bookmarkStart w:id="13" w:name="_Toc513208843"/>
      <w:r>
        <w:t xml:space="preserve">Figure </w:t>
      </w:r>
      <w:r w:rsidR="009607D4">
        <w:fldChar w:fldCharType="begin"/>
      </w:r>
      <w:r w:rsidR="009607D4">
        <w:instrText xml:space="preserve"> SEQ Figure \* ARABIC </w:instrText>
      </w:r>
      <w:r w:rsidR="009607D4">
        <w:fldChar w:fldCharType="separate"/>
      </w:r>
      <w:r w:rsidR="005E5091">
        <w:rPr>
          <w:noProof/>
        </w:rPr>
        <w:t>2</w:t>
      </w:r>
      <w:r w:rsidR="009607D4">
        <w:rPr>
          <w:noProof/>
        </w:rPr>
        <w:fldChar w:fldCharType="end"/>
      </w:r>
      <w:r>
        <w:t xml:space="preserve"> </w:t>
      </w:r>
      <w:r w:rsidR="00FF0F4E">
        <w:t>–</w:t>
      </w:r>
      <w:r>
        <w:t xml:space="preserve"> </w:t>
      </w:r>
      <w:r w:rsidR="00FF0F4E">
        <w:t xml:space="preserve">Moodle </w:t>
      </w:r>
      <w:r>
        <w:t>settings</w:t>
      </w:r>
      <w:bookmarkEnd w:id="12"/>
      <w:bookmarkEnd w:id="13"/>
    </w:p>
    <w:p w14:paraId="29D4F24B" w14:textId="77777777" w:rsidR="00D13688" w:rsidRPr="00D13688" w:rsidRDefault="00D13688" w:rsidP="00D13688"/>
    <w:p w14:paraId="73E6F7A2" w14:textId="61A5DB7C" w:rsidR="000748A9" w:rsidRDefault="00DE7049" w:rsidP="00731A28">
      <w:pPr>
        <w:pStyle w:val="BodyText"/>
        <w:spacing w:after="240" w:line="360" w:lineRule="auto"/>
      </w:pPr>
      <w:r>
        <w:rPr>
          <w:noProof/>
        </w:rPr>
        <w:t>The complexity</w:t>
      </w:r>
      <w:r w:rsidR="000748A9" w:rsidRPr="0042558F">
        <w:rPr>
          <w:noProof/>
        </w:rPr>
        <w:t xml:space="preserve"> of </w:t>
      </w:r>
      <w:r>
        <w:rPr>
          <w:noProof/>
        </w:rPr>
        <w:t>learning management systems adds</w:t>
      </w:r>
      <w:r w:rsidR="000748A9" w:rsidRPr="0042558F">
        <w:rPr>
          <w:noProof/>
        </w:rPr>
        <w:t xml:space="preserve"> significant</w:t>
      </w:r>
      <w:r>
        <w:rPr>
          <w:noProof/>
        </w:rPr>
        <w:t xml:space="preserve"> training</w:t>
      </w:r>
      <w:r w:rsidR="000748A9" w:rsidRPr="0042558F">
        <w:rPr>
          <w:noProof/>
        </w:rPr>
        <w:t xml:space="preserve"> cost</w:t>
      </w:r>
      <w:r>
        <w:rPr>
          <w:noProof/>
        </w:rPr>
        <w:t>s</w:t>
      </w:r>
      <w:r w:rsidR="000748A9" w:rsidRPr="0042558F">
        <w:rPr>
          <w:noProof/>
        </w:rPr>
        <w:t xml:space="preserve"> and time to the already hi</w:t>
      </w:r>
      <w:r w:rsidR="0042558F" w:rsidRPr="0042558F">
        <w:rPr>
          <w:noProof/>
        </w:rPr>
        <w:t>gh</w:t>
      </w:r>
      <w:r>
        <w:rPr>
          <w:noProof/>
        </w:rPr>
        <w:t xml:space="preserve"> amount of time and</w:t>
      </w:r>
      <w:r w:rsidR="0042558F" w:rsidRPr="0042558F">
        <w:rPr>
          <w:noProof/>
        </w:rPr>
        <w:t xml:space="preserve"> </w:t>
      </w:r>
      <w:r w:rsidR="003054AB">
        <w:rPr>
          <w:noProof/>
        </w:rPr>
        <w:t>expense</w:t>
      </w:r>
      <w:r w:rsidRPr="003054AB">
        <w:rPr>
          <w:noProof/>
        </w:rPr>
        <w:t>s</w:t>
      </w:r>
      <w:r>
        <w:rPr>
          <w:noProof/>
        </w:rPr>
        <w:t xml:space="preserve"> required to roll</w:t>
      </w:r>
      <w:r w:rsidR="0042558F" w:rsidRPr="0042558F">
        <w:rPr>
          <w:noProof/>
        </w:rPr>
        <w:t xml:space="preserve"> out a system</w:t>
      </w:r>
      <w:r w:rsidR="0042558F">
        <w:rPr>
          <w:noProof/>
        </w:rPr>
        <w:t>. A</w:t>
      </w:r>
      <w:r w:rsidR="000748A9" w:rsidRPr="0042558F">
        <w:rPr>
          <w:noProof/>
        </w:rPr>
        <w:t xml:space="preserve">ccording to an industry survey carried out by Capterra, people spend 59% more than they expect to in rolling out their LMS and often end up dissatisfied (26% of users) leading to 31% changing their LMS yearly </w:t>
      </w:r>
      <w:r w:rsidR="000748A9" w:rsidRPr="0042558F">
        <w:rPr>
          <w:noProof/>
        </w:rPr>
        <w:fldChar w:fldCharType="begin" w:fldLock="1"/>
      </w:r>
      <w:r w:rsidR="000748A9" w:rsidRPr="0042558F">
        <w:rPr>
          <w:noProof/>
        </w:rPr>
        <w:instrText>ADDIN CSL_CITATION { "citationItems" : [ { "id" : "ITEM-1", "itemData" : { "URL" : "https://www.capterra.com/learning-management-system-software/user-research", "accessed" : { "date-parts" : [ [ "2018", "4", "19" ] ] }, "author" : [ { "dropping-particle" : "", "family" : "Capterra", "given" : "", "non-dropping-particle" : "", "parse-names" : false, "suffix" : "" } ], "container-title" : "Capterra", "id" : "ITEM-1", "issued" : { "date-parts" : [ [ "2015" ] ] }, "title" : "LMS Industry User Research", "type" : "webpage" }, "uris" : [ "http://www.mendeley.com/documents/?uuid=90d762b2-c092-3528-bbb4-0261df1f9bd7" ] } ], "mendeley" : { "formattedCitation" : "(Capterra, 2015)", "plainTextFormattedCitation" : "(Capterra, 2015)", "previouslyFormattedCitation" : "(Capterra, 2015)" }, "properties" : {  }, "schema" : "https://github.com/citation-style-language/schema/raw/master/csl-citation.json" }</w:instrText>
      </w:r>
      <w:r w:rsidR="000748A9" w:rsidRPr="0042558F">
        <w:rPr>
          <w:noProof/>
        </w:rPr>
        <w:fldChar w:fldCharType="separate"/>
      </w:r>
      <w:r w:rsidR="000748A9" w:rsidRPr="0042558F">
        <w:rPr>
          <w:noProof/>
        </w:rPr>
        <w:t>(Capterra, 2015)</w:t>
      </w:r>
      <w:r w:rsidR="000748A9" w:rsidRPr="0042558F">
        <w:rPr>
          <w:noProof/>
        </w:rPr>
        <w:fldChar w:fldCharType="end"/>
      </w:r>
      <w:r w:rsidR="000748A9" w:rsidRPr="0042558F">
        <w:rPr>
          <w:noProof/>
        </w:rPr>
        <w:t>.</w:t>
      </w:r>
    </w:p>
    <w:p w14:paraId="3B595C4E" w14:textId="5E8D2F1F" w:rsidR="00731A28" w:rsidRDefault="00731A28" w:rsidP="00731A28">
      <w:pPr>
        <w:pStyle w:val="BodyText"/>
        <w:spacing w:after="240" w:line="360" w:lineRule="auto"/>
      </w:pPr>
      <w:r>
        <w:t xml:space="preserve">Based on observations within the industry (elaborated upon in section 2.8) the majority of organisations that look to implement an </w:t>
      </w:r>
      <w:r w:rsidR="00A533E6">
        <w:t>LMS</w:t>
      </w:r>
      <w:r>
        <w:t xml:space="preserve"> have a learning and development department that </w:t>
      </w:r>
      <w:r w:rsidRPr="0042558F">
        <w:rPr>
          <w:noProof/>
        </w:rPr>
        <w:t>oversee</w:t>
      </w:r>
      <w:r w:rsidR="0042558F">
        <w:rPr>
          <w:noProof/>
        </w:rPr>
        <w:t>s</w:t>
      </w:r>
      <w:r>
        <w:t xml:space="preserve"> planning through to implementation of the system. These are the people in touch with the LMS provider in an almost daily schedule through the process. When the system is </w:t>
      </w:r>
      <w:r w:rsidRPr="0042558F">
        <w:rPr>
          <w:noProof/>
        </w:rPr>
        <w:t>web-accessible</w:t>
      </w:r>
      <w:r w:rsidR="0042558F">
        <w:rPr>
          <w:noProof/>
        </w:rPr>
        <w:t>,</w:t>
      </w:r>
      <w:r>
        <w:t xml:space="preserve"> the implementation stage begins for the organisation. This implementation more often than not does not start until after the team have been given </w:t>
      </w:r>
      <w:r w:rsidRPr="003054AB">
        <w:rPr>
          <w:noProof/>
        </w:rPr>
        <w:t>formal</w:t>
      </w:r>
      <w:r>
        <w:t xml:space="preserve"> (scheduled training days with a trainer going out to the organisation’s offices to deliver the training first-hand) or informal (over the phone via the LMS provider’s support or project management teams). </w:t>
      </w:r>
      <w:r w:rsidRPr="0042558F">
        <w:rPr>
          <w:noProof/>
        </w:rPr>
        <w:t>This not only takes up a considerable amount of training time and costs but also usually leaves the LMS sitting dormant until after training is complete</w:t>
      </w:r>
      <w:r w:rsidR="0042558F" w:rsidRPr="0042558F">
        <w:rPr>
          <w:noProof/>
        </w:rPr>
        <w:t>. This</w:t>
      </w:r>
      <w:r w:rsidRPr="0042558F">
        <w:rPr>
          <w:noProof/>
        </w:rPr>
        <w:t xml:space="preserve"> is wasting time in the setting up of courses and learning material all contributing to further delaying any </w:t>
      </w:r>
      <w:r w:rsidRPr="0042558F">
        <w:rPr>
          <w:noProof/>
        </w:rPr>
        <w:lastRenderedPageBreak/>
        <w:t xml:space="preserve">possible ‘go-live’ date within the organisation (when the </w:t>
      </w:r>
      <w:r w:rsidR="0042558F" w:rsidRPr="0042558F">
        <w:rPr>
          <w:noProof/>
        </w:rPr>
        <w:t>intended end-user is using the system</w:t>
      </w:r>
      <w:r w:rsidRPr="0042558F">
        <w:rPr>
          <w:noProof/>
        </w:rPr>
        <w:t>)</w:t>
      </w:r>
      <w:r w:rsidR="00A533E6">
        <w:rPr>
          <w:noProof/>
        </w:rPr>
        <w:t>. T</w:t>
      </w:r>
      <w:r w:rsidR="0042558F" w:rsidRPr="0042558F">
        <w:rPr>
          <w:noProof/>
        </w:rPr>
        <w:t xml:space="preserve">his process is </w:t>
      </w:r>
      <w:r w:rsidR="003C338A" w:rsidRPr="0042558F">
        <w:rPr>
          <w:noProof/>
        </w:rPr>
        <w:t>depicted in figure 3</w:t>
      </w:r>
      <w:r w:rsidRPr="0042558F">
        <w:rPr>
          <w:noProof/>
        </w:rPr>
        <w:t>.</w:t>
      </w:r>
      <w:r>
        <w:t xml:space="preserve"> </w:t>
      </w:r>
      <w:r w:rsidR="003C338A" w:rsidRPr="0042558F">
        <w:rPr>
          <w:noProof/>
        </w:rPr>
        <w:t xml:space="preserve">The </w:t>
      </w:r>
      <w:r w:rsidR="0042558F" w:rsidRPr="0042558F">
        <w:rPr>
          <w:noProof/>
        </w:rPr>
        <w:t>complexity of the systems in the most part causes the strenuous nature of this cycle</w:t>
      </w:r>
      <w:r w:rsidR="003C338A">
        <w:t>.</w:t>
      </w:r>
    </w:p>
    <w:p w14:paraId="03D9A4B0" w14:textId="77777777" w:rsidR="00731A28" w:rsidRDefault="00731A28" w:rsidP="00731A28">
      <w:pPr>
        <w:pStyle w:val="BodyText"/>
        <w:keepNext/>
        <w:spacing w:after="240" w:line="360" w:lineRule="auto"/>
      </w:pPr>
      <w:r>
        <w:rPr>
          <w:noProof/>
          <w:lang w:eastAsia="en-GB"/>
        </w:rPr>
        <w:drawing>
          <wp:inline distT="0" distB="0" distL="0" distR="0" wp14:anchorId="52CDEC4E" wp14:editId="4632E3C8">
            <wp:extent cx="5755640" cy="40582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heProble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5640" cy="4058285"/>
                    </a:xfrm>
                    <a:prstGeom prst="rect">
                      <a:avLst/>
                    </a:prstGeom>
                  </pic:spPr>
                </pic:pic>
              </a:graphicData>
            </a:graphic>
          </wp:inline>
        </w:drawing>
      </w:r>
    </w:p>
    <w:p w14:paraId="14E54A20" w14:textId="622CD937" w:rsidR="00731A28" w:rsidRDefault="00731A28" w:rsidP="00436F6E">
      <w:pPr>
        <w:pStyle w:val="Caption"/>
        <w:jc w:val="center"/>
      </w:pPr>
      <w:bookmarkStart w:id="14" w:name="_Toc513120667"/>
      <w:bookmarkStart w:id="15" w:name="_Toc513208844"/>
      <w:r>
        <w:t xml:space="preserve">Figure </w:t>
      </w:r>
      <w:r w:rsidR="009607D4">
        <w:fldChar w:fldCharType="begin"/>
      </w:r>
      <w:r w:rsidR="009607D4">
        <w:instrText xml:space="preserve"> SEQ Figure \* ARABIC </w:instrText>
      </w:r>
      <w:r w:rsidR="009607D4">
        <w:fldChar w:fldCharType="separate"/>
      </w:r>
      <w:r w:rsidR="005E5091">
        <w:rPr>
          <w:noProof/>
        </w:rPr>
        <w:t>3</w:t>
      </w:r>
      <w:r w:rsidR="009607D4">
        <w:rPr>
          <w:noProof/>
        </w:rPr>
        <w:fldChar w:fldCharType="end"/>
      </w:r>
      <w:r>
        <w:t xml:space="preserve"> - Depiction of the problem</w:t>
      </w:r>
      <w:bookmarkEnd w:id="14"/>
      <w:bookmarkEnd w:id="15"/>
    </w:p>
    <w:p w14:paraId="7B35745A" w14:textId="59A1B646" w:rsidR="003C338A" w:rsidRDefault="00803360" w:rsidP="009548A3">
      <w:pPr>
        <w:pStyle w:val="Heading2"/>
      </w:pPr>
      <w:bookmarkStart w:id="16" w:name="_Toc513201959"/>
      <w:r>
        <w:t>1.2</w:t>
      </w:r>
      <w:r>
        <w:tab/>
        <w:t>The Solution</w:t>
      </w:r>
      <w:bookmarkEnd w:id="16"/>
    </w:p>
    <w:p w14:paraId="27420EE7" w14:textId="77777777" w:rsidR="0065440B" w:rsidRDefault="00A015C1" w:rsidP="00A015C1">
      <w:pPr>
        <w:pStyle w:val="DisStyle"/>
      </w:pPr>
      <w:r>
        <w:t xml:space="preserve">Rocket Learn </w:t>
      </w:r>
      <w:r w:rsidR="00A533E6">
        <w:t>is</w:t>
      </w:r>
      <w:r>
        <w:t xml:space="preserve"> a course-centric (a system centred on the main functionality of courses) learning management system (LMS). It allows teachers to create </w:t>
      </w:r>
      <w:r w:rsidR="00A533E6">
        <w:t>learning content for learners</w:t>
      </w:r>
      <w:r>
        <w:t xml:space="preserve">. Learners’ progress </w:t>
      </w:r>
      <w:r w:rsidR="00A533E6">
        <w:t>is</w:t>
      </w:r>
      <w:r>
        <w:t xml:space="preserve"> tracked and displayed a</w:t>
      </w:r>
      <w:r w:rsidR="00A533E6">
        <w:t>s part of their learning record</w:t>
      </w:r>
      <w:r>
        <w:t xml:space="preserve"> and also </w:t>
      </w:r>
      <w:r w:rsidR="00A533E6">
        <w:t>to allow</w:t>
      </w:r>
      <w:r>
        <w:t xml:space="preserve"> teachers to </w:t>
      </w:r>
      <w:r w:rsidRPr="0042558F">
        <w:rPr>
          <w:noProof/>
        </w:rPr>
        <w:t>track</w:t>
      </w:r>
      <w:r>
        <w:t xml:space="preserve"> results from their courses. </w:t>
      </w:r>
    </w:p>
    <w:p w14:paraId="16B6C557" w14:textId="623C3DFF" w:rsidR="0065440B" w:rsidRDefault="00A015C1" w:rsidP="00A015C1">
      <w:pPr>
        <w:pStyle w:val="DisStyle"/>
      </w:pPr>
      <w:r>
        <w:t>Courses can ha</w:t>
      </w:r>
      <w:r w:rsidR="00A533E6">
        <w:t xml:space="preserve">ve varying levels of visibility. The default visibility setting is for </w:t>
      </w:r>
      <w:r w:rsidR="00A533E6" w:rsidRPr="003054AB">
        <w:rPr>
          <w:noProof/>
        </w:rPr>
        <w:t>a course</w:t>
      </w:r>
      <w:r w:rsidR="00A533E6">
        <w:t xml:space="preserve"> to open to all users, they will then be required to enrol themselves on the </w:t>
      </w:r>
      <w:r w:rsidR="00A533E6" w:rsidRPr="003054AB">
        <w:rPr>
          <w:noProof/>
        </w:rPr>
        <w:t>course</w:t>
      </w:r>
      <w:r w:rsidR="00A533E6">
        <w:t xml:space="preserve"> before being able to access the content</w:t>
      </w:r>
      <w:r>
        <w:t>.</w:t>
      </w:r>
      <w:r w:rsidR="00A533E6">
        <w:t xml:space="preserve"> </w:t>
      </w:r>
      <w:r w:rsidR="00A533E6" w:rsidRPr="003054AB">
        <w:rPr>
          <w:noProof/>
        </w:rPr>
        <w:t>Courses</w:t>
      </w:r>
      <w:r w:rsidR="00A533E6">
        <w:t xml:space="preserve"> can also be hidden from all users, where only the teacher and administrator can access, this will be used for </w:t>
      </w:r>
      <w:r w:rsidR="00A533E6" w:rsidRPr="003054AB">
        <w:rPr>
          <w:noProof/>
        </w:rPr>
        <w:t>courses</w:t>
      </w:r>
      <w:r w:rsidR="00A533E6">
        <w:t xml:space="preserve"> that are still in development. The third visibility option is ‘restricted’</w:t>
      </w:r>
      <w:r w:rsidR="003054AB">
        <w:rPr>
          <w:noProof/>
        </w:rPr>
        <w:t>;</w:t>
      </w:r>
      <w:r w:rsidR="00A533E6" w:rsidRPr="003054AB">
        <w:rPr>
          <w:noProof/>
        </w:rPr>
        <w:t xml:space="preserve"> this</w:t>
      </w:r>
      <w:r w:rsidR="00A533E6">
        <w:t xml:space="preserve"> is when a course is only visible to those that have been enrolled on the course (as well as the teacher and administrators), meaning the teacher or </w:t>
      </w:r>
      <w:r w:rsidR="00A533E6">
        <w:lastRenderedPageBreak/>
        <w:t xml:space="preserve">administrator will have </w:t>
      </w:r>
      <w:r w:rsidR="00A533E6" w:rsidRPr="003054AB">
        <w:rPr>
          <w:noProof/>
        </w:rPr>
        <w:t xml:space="preserve">to </w:t>
      </w:r>
      <w:r w:rsidR="003054AB">
        <w:rPr>
          <w:noProof/>
        </w:rPr>
        <w:t>enrol users on these courses manually</w:t>
      </w:r>
      <w:r w:rsidR="00A533E6">
        <w:t>. An example use case for a ‘restricted’</w:t>
      </w:r>
      <w:r w:rsidR="00203F6D">
        <w:t xml:space="preserve"> course is for closed classes (where a fee may have to be paid before access is granted, for example).</w:t>
      </w:r>
      <w:r>
        <w:t xml:space="preserve"> </w:t>
      </w:r>
    </w:p>
    <w:p w14:paraId="1733114C" w14:textId="545A402D" w:rsidR="00A015C1" w:rsidRDefault="00A015C1" w:rsidP="00A015C1">
      <w:pPr>
        <w:pStyle w:val="DisStyle"/>
      </w:pPr>
      <w:r>
        <w:t xml:space="preserve">Rocket Learn </w:t>
      </w:r>
      <w:r w:rsidR="0065440B">
        <w:t>is</w:t>
      </w:r>
      <w:r>
        <w:t xml:space="preserve"> a database-driven PHP web application that </w:t>
      </w:r>
      <w:r w:rsidRPr="0042558F">
        <w:rPr>
          <w:noProof/>
        </w:rPr>
        <w:t>is built</w:t>
      </w:r>
      <w:r>
        <w:t xml:space="preserve"> upon the Bootstrap framework. The </w:t>
      </w:r>
      <w:r w:rsidRPr="003054AB">
        <w:rPr>
          <w:noProof/>
        </w:rPr>
        <w:t>application</w:t>
      </w:r>
      <w:r>
        <w:t xml:space="preserve"> has built-in </w:t>
      </w:r>
      <w:r w:rsidR="0065440B">
        <w:t xml:space="preserve">layout </w:t>
      </w:r>
      <w:r>
        <w:t>responsiveness which</w:t>
      </w:r>
      <w:r w:rsidR="0065440B">
        <w:t xml:space="preserve"> alters how on-screen elements are displayed within the </w:t>
      </w:r>
      <w:r w:rsidR="0065440B" w:rsidRPr="003054AB">
        <w:rPr>
          <w:noProof/>
        </w:rPr>
        <w:t>application</w:t>
      </w:r>
      <w:r w:rsidR="0065440B">
        <w:t xml:space="preserve"> that</w:t>
      </w:r>
      <w:r>
        <w:t xml:space="preserve"> make</w:t>
      </w:r>
      <w:r w:rsidR="0065440B">
        <w:t>s</w:t>
      </w:r>
      <w:r>
        <w:t xml:space="preserve"> the </w:t>
      </w:r>
      <w:r w:rsidRPr="003054AB">
        <w:rPr>
          <w:noProof/>
        </w:rPr>
        <w:t>application</w:t>
      </w:r>
      <w:r>
        <w:t xml:space="preserve"> usable across a multitude of devices</w:t>
      </w:r>
      <w:r w:rsidR="0065440B">
        <w:t xml:space="preserve"> (including mobile and tablets)</w:t>
      </w:r>
      <w:r>
        <w:t xml:space="preserve">. </w:t>
      </w:r>
      <w:r w:rsidR="00197EC2">
        <w:t>The system has been designed with simplicity in mind</w:t>
      </w:r>
      <w:r w:rsidR="003054AB">
        <w:rPr>
          <w:noProof/>
        </w:rPr>
        <w:t>;</w:t>
      </w:r>
      <w:r w:rsidR="00197EC2" w:rsidRPr="003054AB">
        <w:rPr>
          <w:noProof/>
        </w:rPr>
        <w:t xml:space="preserve"> every</w:t>
      </w:r>
      <w:r w:rsidR="00197EC2">
        <w:t xml:space="preserve"> aspect has been fine-tuned to decrease complexity where possible. The system does not lose functionality due to the </w:t>
      </w:r>
      <w:r w:rsidR="003054AB" w:rsidRPr="003054AB">
        <w:rPr>
          <w:noProof/>
        </w:rPr>
        <w:t>‘</w:t>
      </w:r>
      <w:r w:rsidR="00197EC2" w:rsidRPr="003054AB">
        <w:rPr>
          <w:noProof/>
        </w:rPr>
        <w:t>simplicity</w:t>
      </w:r>
      <w:r w:rsidR="003054AB">
        <w:rPr>
          <w:noProof/>
        </w:rPr>
        <w:t>’</w:t>
      </w:r>
      <w:r w:rsidR="00197EC2">
        <w:t xml:space="preserve"> approach</w:t>
      </w:r>
      <w:r w:rsidR="003054AB">
        <w:rPr>
          <w:noProof/>
        </w:rPr>
        <w:t>;</w:t>
      </w:r>
      <w:r w:rsidR="00197EC2" w:rsidRPr="003054AB">
        <w:rPr>
          <w:noProof/>
        </w:rPr>
        <w:t xml:space="preserve"> it</w:t>
      </w:r>
      <w:r w:rsidR="00197EC2">
        <w:t xml:space="preserve"> instead </w:t>
      </w:r>
      <w:r w:rsidR="003054AB">
        <w:rPr>
          <w:noProof/>
        </w:rPr>
        <w:t>reduc</w:t>
      </w:r>
      <w:r w:rsidR="00197EC2" w:rsidRPr="003054AB">
        <w:rPr>
          <w:noProof/>
        </w:rPr>
        <w:t>es</w:t>
      </w:r>
      <w:r w:rsidR="00197EC2">
        <w:t xml:space="preserve"> the strain of setting up and maintaining </w:t>
      </w:r>
      <w:r w:rsidR="00C10C6A">
        <w:t>elements of the system (such as courses and quizzes)</w:t>
      </w:r>
      <w:r w:rsidR="00197EC2">
        <w:t xml:space="preserve">.  </w:t>
      </w:r>
    </w:p>
    <w:p w14:paraId="1D2B4729" w14:textId="7589E752" w:rsidR="00A015C1" w:rsidRDefault="00731A28" w:rsidP="00A015C1">
      <w:pPr>
        <w:pStyle w:val="DisStyle"/>
      </w:pPr>
      <w:r>
        <w:t xml:space="preserve">The </w:t>
      </w:r>
      <w:r w:rsidR="0065440B">
        <w:t>solution is captured in Figure 4</w:t>
      </w:r>
      <w:r w:rsidR="00A015C1">
        <w:t xml:space="preserve">. The time and resource constraints have </w:t>
      </w:r>
      <w:r w:rsidR="00A015C1" w:rsidRPr="0042558F">
        <w:rPr>
          <w:noProof/>
        </w:rPr>
        <w:t>been eliminated</w:t>
      </w:r>
      <w:r w:rsidR="00C10C6A">
        <w:rPr>
          <w:noProof/>
        </w:rPr>
        <w:t xml:space="preserve">; this is because the need for training has been </w:t>
      </w:r>
      <w:r w:rsidR="003054AB" w:rsidRPr="003054AB">
        <w:rPr>
          <w:noProof/>
        </w:rPr>
        <w:t>all</w:t>
      </w:r>
      <w:r w:rsidR="003054AB">
        <w:rPr>
          <w:noProof/>
        </w:rPr>
        <w:t>e</w:t>
      </w:r>
      <w:r w:rsidR="003054AB" w:rsidRPr="003054AB">
        <w:rPr>
          <w:noProof/>
        </w:rPr>
        <w:t>viated</w:t>
      </w:r>
      <w:r w:rsidR="00C10C6A">
        <w:rPr>
          <w:noProof/>
        </w:rPr>
        <w:t xml:space="preserve"> due to the simplicity of</w:t>
      </w:r>
      <w:r w:rsidR="00FB4F54">
        <w:rPr>
          <w:noProof/>
        </w:rPr>
        <w:t xml:space="preserve"> </w:t>
      </w:r>
      <w:r w:rsidR="008841D6">
        <w:rPr>
          <w:noProof/>
        </w:rPr>
        <w:t>administrating</w:t>
      </w:r>
      <w:r w:rsidR="00C10C6A">
        <w:rPr>
          <w:noProof/>
        </w:rPr>
        <w:t xml:space="preserve"> or using the system</w:t>
      </w:r>
      <w:r w:rsidR="00A015C1">
        <w:t>.</w:t>
      </w:r>
      <w:r w:rsidR="008841D6">
        <w:t xml:space="preserve"> Time is also significantly impacted when considering a cloud application deployment versus the standard self-hosting approach.</w:t>
      </w:r>
      <w:r w:rsidR="00A015C1">
        <w:t xml:space="preserve"> One or more administrators manage the system, while teachers create and </w:t>
      </w:r>
      <w:r w:rsidR="00A015C1" w:rsidRPr="0042558F">
        <w:rPr>
          <w:noProof/>
        </w:rPr>
        <w:t>ma</w:t>
      </w:r>
      <w:r w:rsidR="0042558F">
        <w:rPr>
          <w:noProof/>
        </w:rPr>
        <w:t>intain</w:t>
      </w:r>
      <w:r w:rsidR="00A015C1">
        <w:t xml:space="preserve"> courses that will</w:t>
      </w:r>
      <w:r w:rsidR="008841D6">
        <w:t xml:space="preserve"> facilitate user learning. User accounts</w:t>
      </w:r>
      <w:r w:rsidR="00A015C1">
        <w:t xml:space="preserve"> can be created and </w:t>
      </w:r>
      <w:r w:rsidR="00A015C1" w:rsidRPr="003054AB">
        <w:rPr>
          <w:noProof/>
        </w:rPr>
        <w:t>managed</w:t>
      </w:r>
      <w:r w:rsidR="00A015C1">
        <w:t xml:space="preserve"> by the administrator(s) as well as via self-registration</w:t>
      </w:r>
      <w:r w:rsidR="008841D6">
        <w:t xml:space="preserve"> (if the administrator enables this feature)</w:t>
      </w:r>
      <w:r w:rsidR="00A015C1">
        <w:t xml:space="preserve">. Once they have </w:t>
      </w:r>
      <w:r w:rsidR="00A015C1" w:rsidRPr="0042558F">
        <w:rPr>
          <w:noProof/>
        </w:rPr>
        <w:t>an account</w:t>
      </w:r>
      <w:r w:rsidR="0042558F" w:rsidRPr="0042558F">
        <w:rPr>
          <w:noProof/>
        </w:rPr>
        <w:t>,</w:t>
      </w:r>
      <w:r w:rsidR="00A015C1" w:rsidRPr="0042558F">
        <w:rPr>
          <w:noProof/>
        </w:rPr>
        <w:t xml:space="preserve"> users</w:t>
      </w:r>
      <w:r w:rsidR="00A015C1">
        <w:t xml:space="preserve"> can log on and access open courses </w:t>
      </w:r>
      <w:r w:rsidR="00A015C1" w:rsidRPr="0042558F">
        <w:rPr>
          <w:noProof/>
        </w:rPr>
        <w:t>and</w:t>
      </w:r>
      <w:r w:rsidR="00A015C1">
        <w:t xml:space="preserve"> any course they have </w:t>
      </w:r>
      <w:r w:rsidR="00A015C1" w:rsidRPr="0042558F">
        <w:rPr>
          <w:noProof/>
        </w:rPr>
        <w:t>been enrolled</w:t>
      </w:r>
      <w:r w:rsidR="0042558F" w:rsidRPr="0042558F">
        <w:rPr>
          <w:noProof/>
        </w:rPr>
        <w:t xml:space="preserve"> on</w:t>
      </w:r>
      <w:r w:rsidR="00A015C1" w:rsidRPr="0042558F">
        <w:rPr>
          <w:noProof/>
        </w:rPr>
        <w:t>.</w:t>
      </w:r>
    </w:p>
    <w:p w14:paraId="381E4EA9" w14:textId="77777777" w:rsidR="00AF3590" w:rsidRDefault="00A015C1" w:rsidP="00AF3590">
      <w:pPr>
        <w:pStyle w:val="DisStyle"/>
        <w:keepNext/>
      </w:pPr>
      <w:r>
        <w:rPr>
          <w:noProof/>
          <w:lang w:eastAsia="en-GB"/>
        </w:rPr>
        <w:lastRenderedPageBreak/>
        <w:drawing>
          <wp:inline distT="0" distB="0" distL="0" distR="0" wp14:anchorId="5EEB7A53" wp14:editId="57BE1D73">
            <wp:extent cx="5731509" cy="4041449"/>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heSolution-RichPictur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09" cy="4041449"/>
                    </a:xfrm>
                    <a:prstGeom prst="rect">
                      <a:avLst/>
                    </a:prstGeom>
                  </pic:spPr>
                </pic:pic>
              </a:graphicData>
            </a:graphic>
          </wp:inline>
        </w:drawing>
      </w:r>
    </w:p>
    <w:p w14:paraId="2055AC5D" w14:textId="61F6965E" w:rsidR="00A015C1" w:rsidRDefault="00AF3590" w:rsidP="00436F6E">
      <w:pPr>
        <w:pStyle w:val="Caption"/>
        <w:jc w:val="center"/>
      </w:pPr>
      <w:bookmarkStart w:id="17" w:name="_Toc513120668"/>
      <w:bookmarkStart w:id="18" w:name="_Toc513208845"/>
      <w:r>
        <w:t xml:space="preserve">Figure </w:t>
      </w:r>
      <w:r w:rsidR="009607D4">
        <w:fldChar w:fldCharType="begin"/>
      </w:r>
      <w:r w:rsidR="009607D4">
        <w:instrText xml:space="preserve"> SEQ Figure \* ARABIC </w:instrText>
      </w:r>
      <w:r w:rsidR="009607D4">
        <w:fldChar w:fldCharType="separate"/>
      </w:r>
      <w:r w:rsidR="005E5091">
        <w:rPr>
          <w:noProof/>
        </w:rPr>
        <w:t>4</w:t>
      </w:r>
      <w:r w:rsidR="009607D4">
        <w:rPr>
          <w:noProof/>
        </w:rPr>
        <w:fldChar w:fldCharType="end"/>
      </w:r>
      <w:r>
        <w:t xml:space="preserve"> - Depiction of the solution</w:t>
      </w:r>
      <w:bookmarkEnd w:id="17"/>
      <w:bookmarkEnd w:id="18"/>
    </w:p>
    <w:p w14:paraId="62919857" w14:textId="0139F6CB" w:rsidR="00A015C1" w:rsidRDefault="00A015C1" w:rsidP="00A015C1">
      <w:pPr>
        <w:pStyle w:val="DisStyle"/>
      </w:pPr>
      <w:r>
        <w:t xml:space="preserve">Following the investigations that were carried out (outlined in the </w:t>
      </w:r>
      <w:r w:rsidR="00AE6D22">
        <w:t>Analysis</w:t>
      </w:r>
      <w:r>
        <w:t xml:space="preserve"> </w:t>
      </w:r>
      <w:r w:rsidRPr="0042558F">
        <w:rPr>
          <w:noProof/>
        </w:rPr>
        <w:t>section)</w:t>
      </w:r>
      <w:r w:rsidR="0042558F">
        <w:rPr>
          <w:noProof/>
        </w:rPr>
        <w:t>,</w:t>
      </w:r>
      <w:r>
        <w:t xml:space="preserve"> a refined scope </w:t>
      </w:r>
      <w:r w:rsidRPr="0042558F">
        <w:rPr>
          <w:noProof/>
        </w:rPr>
        <w:t>was formed</w:t>
      </w:r>
      <w:r>
        <w:t xml:space="preserve"> for Rocket Learn.</w:t>
      </w:r>
    </w:p>
    <w:p w14:paraId="068E3CCB" w14:textId="0F3FE2BD" w:rsidR="00A015C1" w:rsidRDefault="000748A9" w:rsidP="00A015C1">
      <w:pPr>
        <w:pStyle w:val="DisStyle"/>
      </w:pPr>
      <w:r>
        <w:t>Rocket Learn bridge</w:t>
      </w:r>
      <w:r w:rsidR="00AE43B5">
        <w:t>s</w:t>
      </w:r>
      <w:r>
        <w:t xml:space="preserve"> the gap between complexity and simplicity in the learning management system market; with an aim to reduce the need </w:t>
      </w:r>
      <w:r w:rsidR="0042558F">
        <w:rPr>
          <w:noProof/>
        </w:rPr>
        <w:t>for</w:t>
      </w:r>
      <w:r>
        <w:t xml:space="preserve"> professional training, therefore significantly reducing costs</w:t>
      </w:r>
      <w:r w:rsidR="00AD6763">
        <w:t>.</w:t>
      </w:r>
    </w:p>
    <w:p w14:paraId="4629FE32" w14:textId="0FC8C07F" w:rsidR="00803360" w:rsidRDefault="00803360" w:rsidP="00803360">
      <w:pPr>
        <w:pStyle w:val="Heading2"/>
      </w:pPr>
      <w:bookmarkStart w:id="19" w:name="_Toc513201960"/>
      <w:r>
        <w:t>1.3</w:t>
      </w:r>
      <w:r>
        <w:tab/>
        <w:t>Dissertation Structure</w:t>
      </w:r>
      <w:bookmarkEnd w:id="19"/>
    </w:p>
    <w:p w14:paraId="318715F2" w14:textId="77777777" w:rsidR="00034967" w:rsidRDefault="00034967" w:rsidP="00034967">
      <w:pPr>
        <w:pStyle w:val="BodyText"/>
        <w:spacing w:after="240" w:line="360" w:lineRule="auto"/>
        <w:rPr>
          <w:b/>
        </w:rPr>
      </w:pPr>
      <w:bookmarkStart w:id="20" w:name="_Toc285099759"/>
      <w:bookmarkStart w:id="21" w:name="_Toc395429133"/>
      <w:r w:rsidRPr="00B30AA9">
        <w:rPr>
          <w:b/>
        </w:rPr>
        <w:t>Chapter 2: Analysis</w:t>
      </w:r>
    </w:p>
    <w:p w14:paraId="2661A07C" w14:textId="5A3E307B" w:rsidR="00034967" w:rsidRPr="00025429" w:rsidRDefault="00025429" w:rsidP="00034967">
      <w:pPr>
        <w:pStyle w:val="BodyText"/>
        <w:spacing w:after="240" w:line="360" w:lineRule="auto"/>
      </w:pPr>
      <w:r>
        <w:t>This chapter shows the information that was gathered and analysed in order to produce meaningful requirements.</w:t>
      </w:r>
    </w:p>
    <w:p w14:paraId="0A567809" w14:textId="77777777" w:rsidR="00034967" w:rsidRDefault="00034967" w:rsidP="00034967">
      <w:pPr>
        <w:pStyle w:val="BodyText"/>
        <w:spacing w:after="240" w:line="360" w:lineRule="auto"/>
        <w:rPr>
          <w:b/>
        </w:rPr>
      </w:pPr>
      <w:r w:rsidRPr="00B30AA9">
        <w:rPr>
          <w:b/>
        </w:rPr>
        <w:t>Chapter 3: Design</w:t>
      </w:r>
    </w:p>
    <w:p w14:paraId="1ED6B467" w14:textId="12D813ED" w:rsidR="00025429" w:rsidRPr="00025429" w:rsidRDefault="00025429" w:rsidP="00034967">
      <w:pPr>
        <w:pStyle w:val="BodyText"/>
        <w:spacing w:after="240" w:line="360" w:lineRule="auto"/>
      </w:pPr>
      <w:r>
        <w:t xml:space="preserve">This chapter outlines the design of the front and back-end of the system, why these decisions were made, as well as </w:t>
      </w:r>
      <w:r w:rsidR="003054AB">
        <w:rPr>
          <w:noProof/>
        </w:rPr>
        <w:t>describ</w:t>
      </w:r>
      <w:r w:rsidRPr="003054AB">
        <w:rPr>
          <w:noProof/>
        </w:rPr>
        <w:t>ing</w:t>
      </w:r>
      <w:r>
        <w:t xml:space="preserve"> the tools and technologies used.</w:t>
      </w:r>
    </w:p>
    <w:p w14:paraId="03C12B75" w14:textId="6E2FF341" w:rsidR="00034967" w:rsidRDefault="00034967" w:rsidP="00034967">
      <w:pPr>
        <w:pStyle w:val="BodyText"/>
        <w:spacing w:after="240" w:line="360" w:lineRule="auto"/>
        <w:rPr>
          <w:b/>
        </w:rPr>
      </w:pPr>
      <w:r w:rsidRPr="00B30AA9">
        <w:rPr>
          <w:b/>
        </w:rPr>
        <w:lastRenderedPageBreak/>
        <w:t>Chapter 4: Implementation</w:t>
      </w:r>
      <w:r>
        <w:rPr>
          <w:b/>
        </w:rPr>
        <w:t xml:space="preserve">, </w:t>
      </w:r>
      <w:r w:rsidRPr="00B30AA9">
        <w:rPr>
          <w:b/>
        </w:rPr>
        <w:t>Testing</w:t>
      </w:r>
      <w:r>
        <w:rPr>
          <w:b/>
        </w:rPr>
        <w:t xml:space="preserve"> and Evaluation</w:t>
      </w:r>
    </w:p>
    <w:p w14:paraId="1EC8662B" w14:textId="4E9A9F22" w:rsidR="00025429" w:rsidRPr="00025429" w:rsidRDefault="00025429" w:rsidP="00034967">
      <w:pPr>
        <w:pStyle w:val="BodyText"/>
        <w:spacing w:after="240" w:line="360" w:lineRule="auto"/>
      </w:pPr>
      <w:r>
        <w:t xml:space="preserve">This chapter outlines the core system development, explaining functionalities and what role they play </w:t>
      </w:r>
      <w:r w:rsidRPr="003054AB">
        <w:rPr>
          <w:noProof/>
        </w:rPr>
        <w:t>within</w:t>
      </w:r>
      <w:r w:rsidR="003054AB" w:rsidRPr="003054AB">
        <w:rPr>
          <w:noProof/>
        </w:rPr>
        <w:t xml:space="preserve"> the</w:t>
      </w:r>
      <w:r>
        <w:t xml:space="preserve"> Rocket Learn</w:t>
      </w:r>
      <w:r w:rsidR="003054AB">
        <w:t xml:space="preserve"> system</w:t>
      </w:r>
      <w:r>
        <w:t xml:space="preserve">. The system testing is also </w:t>
      </w:r>
      <w:r w:rsidR="003054AB">
        <w:rPr>
          <w:noProof/>
        </w:rPr>
        <w:t>describ</w:t>
      </w:r>
      <w:r w:rsidRPr="003054AB">
        <w:rPr>
          <w:noProof/>
        </w:rPr>
        <w:t>ed</w:t>
      </w:r>
      <w:r>
        <w:t xml:space="preserve"> in this chapter along with the overall evaluation.</w:t>
      </w:r>
    </w:p>
    <w:p w14:paraId="1A4760ED" w14:textId="04E0AD46" w:rsidR="00034967" w:rsidRDefault="00034967" w:rsidP="00034967">
      <w:pPr>
        <w:pStyle w:val="BodyText"/>
        <w:spacing w:after="240" w:line="360" w:lineRule="auto"/>
        <w:rPr>
          <w:b/>
        </w:rPr>
      </w:pPr>
      <w:r>
        <w:rPr>
          <w:b/>
        </w:rPr>
        <w:t>Chapter 5</w:t>
      </w:r>
      <w:r w:rsidRPr="00B30AA9">
        <w:rPr>
          <w:b/>
        </w:rPr>
        <w:t>: Conclusion</w:t>
      </w:r>
    </w:p>
    <w:p w14:paraId="3F5E2463" w14:textId="0662C4A8" w:rsidR="00034967" w:rsidRPr="00025429" w:rsidRDefault="00025429" w:rsidP="00034967">
      <w:pPr>
        <w:pStyle w:val="BodyText"/>
        <w:spacing w:after="240" w:line="360" w:lineRule="auto"/>
      </w:pPr>
      <w:r>
        <w:t>This chapter outlines the project’s conclusion, reflection on the process undertaken throughout the project, where issues occurred, and the suggested future developments of the system.</w:t>
      </w:r>
    </w:p>
    <w:p w14:paraId="19A6BDF6" w14:textId="3A63F959" w:rsidR="00034967" w:rsidRPr="00B30AA9" w:rsidRDefault="00034967" w:rsidP="00034967">
      <w:pPr>
        <w:pStyle w:val="BodyText"/>
        <w:spacing w:after="240" w:line="360" w:lineRule="auto"/>
        <w:rPr>
          <w:b/>
        </w:rPr>
      </w:pPr>
      <w:r w:rsidRPr="00B30AA9">
        <w:rPr>
          <w:b/>
        </w:rPr>
        <w:t>References</w:t>
      </w:r>
    </w:p>
    <w:p w14:paraId="2CD25199" w14:textId="51C0878C" w:rsidR="00034967" w:rsidRDefault="00034967" w:rsidP="00034967">
      <w:pPr>
        <w:pStyle w:val="BodyText"/>
        <w:spacing w:after="240" w:line="360" w:lineRule="auto"/>
      </w:pPr>
      <w:r>
        <w:t xml:space="preserve">This section </w:t>
      </w:r>
      <w:r w:rsidR="00025429" w:rsidRPr="003054AB">
        <w:rPr>
          <w:noProof/>
        </w:rPr>
        <w:t>expands</w:t>
      </w:r>
      <w:r w:rsidR="00025429">
        <w:t xml:space="preserve"> on the </w:t>
      </w:r>
      <w:r w:rsidR="00025429" w:rsidRPr="003054AB">
        <w:rPr>
          <w:noProof/>
        </w:rPr>
        <w:t>references</w:t>
      </w:r>
      <w:r w:rsidR="00025429">
        <w:t xml:space="preserve"> used throughout the report.</w:t>
      </w:r>
    </w:p>
    <w:p w14:paraId="32AC1FC5" w14:textId="15C52687" w:rsidR="00D959CA" w:rsidRDefault="00034967" w:rsidP="00034967">
      <w:pPr>
        <w:pStyle w:val="BodyText"/>
        <w:spacing w:after="240" w:line="360" w:lineRule="auto"/>
        <w:rPr>
          <w:b/>
        </w:rPr>
      </w:pPr>
      <w:r>
        <w:rPr>
          <w:b/>
        </w:rPr>
        <w:t>Appendices</w:t>
      </w:r>
    </w:p>
    <w:p w14:paraId="7883B388" w14:textId="3189E83D" w:rsidR="00034967" w:rsidRPr="00034967" w:rsidRDefault="00034967" w:rsidP="00034967">
      <w:pPr>
        <w:pStyle w:val="DisStyle"/>
        <w:sectPr w:rsidR="00034967" w:rsidRPr="00034967" w:rsidSect="00697841">
          <w:pgSz w:w="11900" w:h="16840"/>
          <w:pgMar w:top="1418" w:right="1418" w:bottom="1418" w:left="1418" w:header="709" w:footer="709" w:gutter="0"/>
          <w:cols w:space="708"/>
          <w:titlePg/>
          <w:docGrid w:linePitch="360"/>
        </w:sectPr>
      </w:pPr>
      <w:r>
        <w:t xml:space="preserve">This section contains </w:t>
      </w:r>
      <w:r w:rsidR="00025429">
        <w:t>supporting information that is referenced throughout the report.</w:t>
      </w:r>
    </w:p>
    <w:p w14:paraId="2487D917" w14:textId="5478A058" w:rsidR="00801E33" w:rsidRDefault="00801E33" w:rsidP="00801E33">
      <w:pPr>
        <w:pStyle w:val="Heading1"/>
      </w:pPr>
      <w:bookmarkStart w:id="22" w:name="_Toc513201961"/>
      <w:r>
        <w:lastRenderedPageBreak/>
        <w:t>Chapter 2: Analysis</w:t>
      </w:r>
      <w:bookmarkEnd w:id="20"/>
      <w:bookmarkEnd w:id="21"/>
      <w:bookmarkEnd w:id="22"/>
    </w:p>
    <w:p w14:paraId="5D2D1356" w14:textId="5D484679" w:rsidR="002A450F" w:rsidRDefault="00AF3590" w:rsidP="002A450F">
      <w:pPr>
        <w:pStyle w:val="Heading2"/>
      </w:pPr>
      <w:bookmarkStart w:id="23" w:name="_Toc513201962"/>
      <w:r>
        <w:t>2.1</w:t>
      </w:r>
      <w:r w:rsidR="002A450F">
        <w:tab/>
        <w:t>Existing Systems</w:t>
      </w:r>
      <w:bookmarkEnd w:id="23"/>
    </w:p>
    <w:p w14:paraId="254BBDA2" w14:textId="1FF0EEF6" w:rsidR="002A450F" w:rsidRDefault="004D7C43" w:rsidP="002A450F">
      <w:pPr>
        <w:pStyle w:val="BodyText"/>
        <w:spacing w:after="240" w:line="360" w:lineRule="auto"/>
      </w:pPr>
      <w:r>
        <w:t>Learning manageme</w:t>
      </w:r>
      <w:r w:rsidR="0042558F">
        <w:t>nt systems are not new on the e-l</w:t>
      </w:r>
      <w:r>
        <w:t xml:space="preserve">earning scene. The first ever LMS was launched in 1991 (EKKO) </w:t>
      </w:r>
      <w:r w:rsidR="007E0FFC">
        <w:t xml:space="preserve">with </w:t>
      </w:r>
      <w:r w:rsidR="007E0FFC" w:rsidRPr="0042558F">
        <w:rPr>
          <w:noProof/>
        </w:rPr>
        <w:t xml:space="preserve">a </w:t>
      </w:r>
      <w:r w:rsidR="0042558F">
        <w:rPr>
          <w:noProof/>
        </w:rPr>
        <w:t>significant</w:t>
      </w:r>
      <w:r w:rsidR="007E0FFC">
        <w:t xml:space="preserve"> injection of systems </w:t>
      </w:r>
      <w:r w:rsidR="007E0FFC" w:rsidRPr="003054AB">
        <w:rPr>
          <w:noProof/>
        </w:rPr>
        <w:t>launching</w:t>
      </w:r>
      <w:r w:rsidR="007E0FFC">
        <w:t xml:space="preserve"> the early 2000s. </w:t>
      </w:r>
      <w:r w:rsidR="00AD6763">
        <w:t xml:space="preserve">Some of the current market leaders have been </w:t>
      </w:r>
      <w:r w:rsidR="00AD6763" w:rsidRPr="003054AB">
        <w:rPr>
          <w:noProof/>
        </w:rPr>
        <w:t>analyse</w:t>
      </w:r>
      <w:r w:rsidR="003054AB" w:rsidRPr="003054AB">
        <w:rPr>
          <w:noProof/>
        </w:rPr>
        <w:t>d</w:t>
      </w:r>
      <w:r w:rsidR="00AD6763">
        <w:t xml:space="preserve"> in the sections that follow.</w:t>
      </w:r>
    </w:p>
    <w:p w14:paraId="42C2A344" w14:textId="1FB2BE28" w:rsidR="007E0FFC" w:rsidRDefault="007E0FFC" w:rsidP="00127ECC">
      <w:pPr>
        <w:pStyle w:val="Heading3Dis"/>
      </w:pPr>
      <w:r>
        <w:t>2.1.1</w:t>
      </w:r>
      <w:r>
        <w:tab/>
        <w:t>Moodle</w:t>
      </w:r>
    </w:p>
    <w:p w14:paraId="2132381A" w14:textId="4CC17FCA" w:rsidR="007E0FFC" w:rsidRDefault="007E0FFC" w:rsidP="002A450F">
      <w:pPr>
        <w:pStyle w:val="BodyText"/>
        <w:spacing w:after="240" w:line="360" w:lineRule="auto"/>
      </w:pPr>
      <w:r>
        <w:t xml:space="preserve">Moodle was launched in 2001 and was one of the first open-source learning management systems. </w:t>
      </w:r>
      <w:r w:rsidR="0065440D">
        <w:t xml:space="preserve">It </w:t>
      </w:r>
      <w:r w:rsidR="0065440D" w:rsidRPr="0042558F">
        <w:rPr>
          <w:noProof/>
        </w:rPr>
        <w:t>remains</w:t>
      </w:r>
      <w:r w:rsidR="0065440D">
        <w:t xml:space="preserve"> today and is one of the leading learning management systems with</w:t>
      </w:r>
      <w:r w:rsidR="0065440D" w:rsidRPr="00FC0AC4">
        <w:t xml:space="preserve"> over 120 million users </w:t>
      </w:r>
      <w:r w:rsidR="0065440D" w:rsidRPr="00D13688">
        <w:rPr>
          <w:noProof/>
        </w:rPr>
        <w:t>worldwide</w:t>
      </w:r>
      <w:r w:rsidR="0065440D" w:rsidRPr="00FC0AC4">
        <w:t xml:space="preserve"> </w:t>
      </w:r>
      <w:r w:rsidR="0065440D">
        <w:fldChar w:fldCharType="begin" w:fldLock="1"/>
      </w:r>
      <w:r w:rsidR="0065440D">
        <w:instrText>ADDIN CSL_CITATION { "citationItems" : [ { "id" : "ITEM-1", "itemData" : { "URL" : "https://moodle.net/stats/", "accessed" : { "date-parts" : [ [ "2017", "11", "22" ] ] }, "author" : [ { "dropping-particle" : "", "family" : "Moodle", "given" : "", "non-dropping-particle" : "", "parse-names" : false, "suffix" : "" } ], "container-title" : "Moodle", "id" : "ITEM-1", "issued" : { "date-parts" : [ [ "2017" ] ] }, "title" : "Moodle.org: Moodle Statistics", "type" : "webpage" }, "uris" : [ "http://www.mendeley.com/documents/?uuid=f6d79d96-f8ef-3f81-a156-08f05fa666fd" ] } ], "mendeley" : { "formattedCitation" : "(Moodle, 2017)", "plainTextFormattedCitation" : "(Moodle, 2017)", "previouslyFormattedCitation" : "(Moodle, 2017)" }, "properties" : {  }, "schema" : "https://github.com/citation-style-language/schema/raw/master/csl-citation.json" }</w:instrText>
      </w:r>
      <w:r w:rsidR="0065440D">
        <w:fldChar w:fldCharType="separate"/>
      </w:r>
      <w:r w:rsidR="0065440D" w:rsidRPr="00EB4FC3">
        <w:rPr>
          <w:noProof/>
        </w:rPr>
        <w:t>(Moodle, 2017)</w:t>
      </w:r>
      <w:r w:rsidR="0065440D">
        <w:fldChar w:fldCharType="end"/>
      </w:r>
      <w:r w:rsidR="0065440D">
        <w:t>. Moodle’s unique selling point is their highly customisable and modular approach to an LMS.</w:t>
      </w:r>
      <w:r w:rsidR="008F75DC">
        <w:t xml:space="preserve"> The modular aspect of Moodle is used to build and extend on top of Moodle core functionality by using plugins</w:t>
      </w:r>
      <w:r w:rsidR="00544385">
        <w:t xml:space="preserve">; as of April 2018, there are over 1400 </w:t>
      </w:r>
      <w:r w:rsidR="00544385" w:rsidRPr="0042558F">
        <w:rPr>
          <w:noProof/>
        </w:rPr>
        <w:t>third</w:t>
      </w:r>
      <w:r w:rsidR="0042558F">
        <w:rPr>
          <w:noProof/>
        </w:rPr>
        <w:t>-</w:t>
      </w:r>
      <w:r w:rsidR="00544385" w:rsidRPr="0042558F">
        <w:rPr>
          <w:noProof/>
        </w:rPr>
        <w:t>party</w:t>
      </w:r>
      <w:r w:rsidR="00544385" w:rsidRPr="00544385">
        <w:t xml:space="preserve"> </w:t>
      </w:r>
      <w:r w:rsidR="00544385">
        <w:t xml:space="preserve">plugins (not developed </w:t>
      </w:r>
      <w:r w:rsidR="00544385" w:rsidRPr="003054AB">
        <w:rPr>
          <w:noProof/>
        </w:rPr>
        <w:t>by Moodle</w:t>
      </w:r>
      <w:r w:rsidR="00544385">
        <w:t xml:space="preserve"> themselves) available to download from Moodle’s plugin directory </w:t>
      </w:r>
      <w:r w:rsidR="00544385">
        <w:fldChar w:fldCharType="begin" w:fldLock="1"/>
      </w:r>
      <w:r w:rsidR="00544385">
        <w:instrText>ADDIN CSL_CITATION { "citationItems" : [ { "id" : "ITEM-1", "itemData" : { "URL" : "https://moodle.org/plugins/", "accessed" : { "date-parts" : [ [ "2018", "4", "12" ] ] }, "author" : [ { "dropping-particle" : "", "family" : "MoodlePlugins", "given" : "", "non-dropping-particle" : "", "parse-names" : false, "suffix" : "" } ], "container-title" : "Moodle", "id" : "ITEM-1", "issued" : { "date-parts" : [ [ "2018" ] ] }, "title" : "Moodle plugins directory", "type" : "webpage" }, "uris" : [ "http://www.mendeley.com/documents/?uuid=98f4390f-5138-343b-9b21-e3e15a210fbd" ] } ], "mendeley" : { "formattedCitation" : "(MoodlePlugins, 2018)", "plainTextFormattedCitation" : "(MoodlePlugins, 2018)", "previouslyFormattedCitation" : "(MoodlePlugins, 2018)" }, "properties" : {  }, "schema" : "https://github.com/citation-style-language/schema/raw/master/csl-citation.json" }</w:instrText>
      </w:r>
      <w:r w:rsidR="00544385">
        <w:fldChar w:fldCharType="separate"/>
      </w:r>
      <w:r w:rsidR="00544385" w:rsidRPr="00544385">
        <w:rPr>
          <w:noProof/>
        </w:rPr>
        <w:t>(MoodlePlugins, 2018)</w:t>
      </w:r>
      <w:r w:rsidR="00544385">
        <w:fldChar w:fldCharType="end"/>
      </w:r>
      <w:r w:rsidR="008F75DC">
        <w:t>.</w:t>
      </w:r>
      <w:r w:rsidR="009D488C">
        <w:t xml:space="preserve"> </w:t>
      </w:r>
      <w:r w:rsidR="00F97251">
        <w:t>A list of the key Moodle functionalities has been provided in Appendix 1.</w:t>
      </w:r>
    </w:p>
    <w:p w14:paraId="2735D648" w14:textId="01F4A388" w:rsidR="007E0FFC" w:rsidRDefault="007E0FFC" w:rsidP="00127ECC">
      <w:pPr>
        <w:pStyle w:val="Heading3Dis"/>
      </w:pPr>
      <w:r>
        <w:t>2.1.2</w:t>
      </w:r>
      <w:r>
        <w:tab/>
        <w:t>Totara Learn</w:t>
      </w:r>
    </w:p>
    <w:p w14:paraId="0F812DAF" w14:textId="4F2AF333" w:rsidR="007E0FFC" w:rsidRDefault="007A5F83" w:rsidP="002A450F">
      <w:pPr>
        <w:pStyle w:val="BodyText"/>
        <w:spacing w:after="240" w:line="360" w:lineRule="auto"/>
      </w:pPr>
      <w:r>
        <w:t>Totara is an LMS that</w:t>
      </w:r>
      <w:r w:rsidR="00F2122D">
        <w:t xml:space="preserve"> focuses on the corporate market</w:t>
      </w:r>
      <w:r w:rsidR="0042558F">
        <w:rPr>
          <w:noProof/>
        </w:rPr>
        <w:t>;</w:t>
      </w:r>
      <w:r w:rsidR="00F2122D" w:rsidRPr="0042558F">
        <w:rPr>
          <w:noProof/>
        </w:rPr>
        <w:t xml:space="preserve"> it</w:t>
      </w:r>
      <w:r w:rsidR="00F2122D">
        <w:t xml:space="preserve"> is a fork of Moodle</w:t>
      </w:r>
      <w:r w:rsidR="002C43BB">
        <w:t xml:space="preserve"> code</w:t>
      </w:r>
      <w:r w:rsidR="00F2122D">
        <w:t xml:space="preserve"> that has many more advanced features on top</w:t>
      </w:r>
      <w:r w:rsidR="002C43BB">
        <w:t>, all</w:t>
      </w:r>
      <w:r w:rsidR="00F2122D">
        <w:t xml:space="preserve"> tailored to its target market. Organisational structuring, as well as </w:t>
      </w:r>
      <w:r w:rsidR="002C43BB">
        <w:t>the ability to review and manage user performance and the ability to customise system reports to the organisation’s needs.</w:t>
      </w:r>
      <w:r w:rsidR="00F97251">
        <w:t xml:space="preserve"> A list of </w:t>
      </w:r>
      <w:r w:rsidR="00F97251" w:rsidRPr="003054AB">
        <w:rPr>
          <w:noProof/>
        </w:rPr>
        <w:t>key</w:t>
      </w:r>
      <w:r w:rsidR="00F97251">
        <w:t xml:space="preserve"> Totara functionalities has been provided in Appendix 2.</w:t>
      </w:r>
    </w:p>
    <w:p w14:paraId="289CB1C6" w14:textId="50A172B0" w:rsidR="00807DC4" w:rsidRDefault="00807DC4" w:rsidP="00807DC4">
      <w:pPr>
        <w:pStyle w:val="Heading3Dis"/>
      </w:pPr>
      <w:r>
        <w:t>2.1.3</w:t>
      </w:r>
      <w:r>
        <w:tab/>
        <w:t>Blackboard Learn</w:t>
      </w:r>
    </w:p>
    <w:p w14:paraId="75A12A24" w14:textId="539D5B7A" w:rsidR="00034967" w:rsidRDefault="00E2121D" w:rsidP="00E2121D">
      <w:pPr>
        <w:pStyle w:val="DisStyle"/>
      </w:pPr>
      <w:r>
        <w:t>Blackboard Learn’s product range spans across all areas of education, business and government</w:t>
      </w:r>
      <w:r w:rsidR="00E8333B">
        <w:t>, with the majority of their business taking place in the educational sector</w:t>
      </w:r>
      <w:r>
        <w:t xml:space="preserve">. Their bespoke </w:t>
      </w:r>
      <w:r w:rsidRPr="003054AB">
        <w:rPr>
          <w:noProof/>
        </w:rPr>
        <w:t>ranges</w:t>
      </w:r>
      <w:r>
        <w:t xml:space="preserve"> are designed to meet the specific industry’s needs. </w:t>
      </w:r>
      <w:r w:rsidR="00DA653A">
        <w:t xml:space="preserve">Blackboard </w:t>
      </w:r>
      <w:r w:rsidR="00E8333B">
        <w:t xml:space="preserve">Learn </w:t>
      </w:r>
      <w:r w:rsidR="00DA653A">
        <w:t xml:space="preserve">remains one of the world’s </w:t>
      </w:r>
      <w:r w:rsidR="00DA653A" w:rsidRPr="003054AB">
        <w:rPr>
          <w:noProof/>
        </w:rPr>
        <w:t>most popular</w:t>
      </w:r>
      <w:r w:rsidR="00DA653A">
        <w:t xml:space="preserve"> learning management systems with total user numbers of over 24 million users </w:t>
      </w:r>
      <w:r w:rsidR="00E8333B">
        <w:fldChar w:fldCharType="begin" w:fldLock="1"/>
      </w:r>
      <w:r w:rsidR="00E8333B">
        <w:instrText>ADDIN CSL_CITATION { "citationItems" : [ { "id" : "ITEM-1", "itemData" : { "URL" : "https://blog.capterra.com/top-lms-software-solutions-infographic/", "accessed" : { "date-parts" : [ [ "2018", "5", "2" ] ] }, "author" : [ { "dropping-particle" : "", "family" : "Ortner", "given" : "Michael", "non-dropping-particle" : "", "parse-names" : false, "suffix" : "" } ], "container-title" : "Capterra", "id" : "ITEM-1", "issued" : { "date-parts" : [ [ "2017" ] ] }, "title" : "Top LMS Software Solutions Infographic - Capterra Blog", "type" : "webpage" }, "uris" : [ "http://www.mendeley.com/documents/?uuid=41f32c9c-3f15-3725-89a9-702eb9e2a3aa" ] } ], "mendeley" : { "formattedCitation" : "(Ortner, 2017)", "plainTextFormattedCitation" : "(Ortner, 2017)", "previouslyFormattedCitation" : "(Ortner, 2017)" }, "properties" : {  }, "schema" : "https://github.com/citation-style-language/schema/raw/master/csl-citation.json" }</w:instrText>
      </w:r>
      <w:r w:rsidR="00E8333B">
        <w:fldChar w:fldCharType="separate"/>
      </w:r>
      <w:r w:rsidR="00E8333B" w:rsidRPr="00E8333B">
        <w:rPr>
          <w:noProof/>
        </w:rPr>
        <w:t>(Ortner, 2017)</w:t>
      </w:r>
      <w:r w:rsidR="00E8333B">
        <w:fldChar w:fldCharType="end"/>
      </w:r>
      <w:r w:rsidR="00DA653A">
        <w:t>.</w:t>
      </w:r>
      <w:r w:rsidR="00E8333B">
        <w:t xml:space="preserve"> Due to their bespoke nature, Blackboard</w:t>
      </w:r>
      <w:r w:rsidR="000A4999">
        <w:t xml:space="preserve"> </w:t>
      </w:r>
      <w:r w:rsidR="000A4999" w:rsidRPr="003054AB">
        <w:rPr>
          <w:noProof/>
        </w:rPr>
        <w:t>do</w:t>
      </w:r>
      <w:r w:rsidR="000A4999">
        <w:t xml:space="preserve"> not list the cost of their products on their marketing website, however it is safe to say it</w:t>
      </w:r>
      <w:r w:rsidR="00E8333B">
        <w:t xml:space="preserve"> can be one of the more expensive learning management system options on the market</w:t>
      </w:r>
      <w:r w:rsidR="000A4999">
        <w:t>;</w:t>
      </w:r>
      <w:r w:rsidR="00E8333B">
        <w:t xml:space="preserve"> with</w:t>
      </w:r>
      <w:r w:rsidR="000A4999">
        <w:t xml:space="preserve"> one report showing</w:t>
      </w:r>
      <w:r w:rsidR="00E8333B">
        <w:t xml:space="preserve"> Cardiff University disclosing in a freedom of information request</w:t>
      </w:r>
      <w:r w:rsidR="003C01AC">
        <w:t xml:space="preserve"> in 2012 that </w:t>
      </w:r>
      <w:r w:rsidR="003C01AC" w:rsidRPr="003054AB">
        <w:rPr>
          <w:noProof/>
        </w:rPr>
        <w:t xml:space="preserve">their </w:t>
      </w:r>
      <w:r w:rsidR="003C01AC" w:rsidRPr="003054AB">
        <w:rPr>
          <w:noProof/>
        </w:rPr>
        <w:lastRenderedPageBreak/>
        <w:t>total</w:t>
      </w:r>
      <w:r w:rsidR="003C01AC">
        <w:t xml:space="preserve"> annual costs of their Blackboard Learn system (including infrastructure and support) was approximately £415,000 </w:t>
      </w:r>
      <w:r w:rsidR="003C01AC">
        <w:fldChar w:fldCharType="begin" w:fldLock="1"/>
      </w:r>
      <w:r w:rsidR="003C01AC">
        <w:instrText>ADDIN CSL_CITATION { "citationItems" : [ { "id" : "ITEM-1", "itemData" : { "URL" : "https://www.whatdotheyknow.com/request/the_cost_of_e_learning_and_black", "accessed" : { "date-parts" : [ [ "2018", "5", "2" ] ] }, "author" : [ { "dropping-particle" : "", "family" : "Bradley", "given" : "Dale", "non-dropping-particle" : "", "parse-names" : false, "suffix" : "" } ], "container-title" : "What Do They Know", "id" : "ITEM-1", "issued" : { "date-parts" : [ [ "2012" ] ] }, "title" : "The cost of e-learning and blackboard - a Freedom of Information request to Cardiff University - WhatDoTheyKnow", "type" : "webpage" }, "uris" : [ "http://www.mendeley.com/documents/?uuid=94e12e91-2620-3cad-bbf0-183a95f6b6df" ] } ], "mendeley" : { "formattedCitation" : "(Bradley, 2012)", "plainTextFormattedCitation" : "(Bradley, 2012)", "previouslyFormattedCitation" : "(Bradley, 2012)" }, "properties" : {  }, "schema" : "https://github.com/citation-style-language/schema/raw/master/csl-citation.json" }</w:instrText>
      </w:r>
      <w:r w:rsidR="003C01AC">
        <w:fldChar w:fldCharType="separate"/>
      </w:r>
      <w:r w:rsidR="003C01AC" w:rsidRPr="003C01AC">
        <w:rPr>
          <w:noProof/>
        </w:rPr>
        <w:t>(Bradley, 2012)</w:t>
      </w:r>
      <w:r w:rsidR="003C01AC">
        <w:fldChar w:fldCharType="end"/>
      </w:r>
      <w:r w:rsidR="007059B1">
        <w:t>.</w:t>
      </w:r>
    </w:p>
    <w:p w14:paraId="65B6BF33" w14:textId="6368F9C7" w:rsidR="002A450F" w:rsidRDefault="00AF3590" w:rsidP="002A450F">
      <w:pPr>
        <w:pStyle w:val="Heading2"/>
      </w:pPr>
      <w:bookmarkStart w:id="24" w:name="_Toc513201963"/>
      <w:r>
        <w:t>2.2</w:t>
      </w:r>
      <w:r w:rsidR="002A450F">
        <w:tab/>
        <w:t>Document Analysis</w:t>
      </w:r>
      <w:bookmarkEnd w:id="24"/>
    </w:p>
    <w:p w14:paraId="5F76A896" w14:textId="50C83070" w:rsidR="00FC0AC4" w:rsidRPr="00FC0AC4" w:rsidRDefault="00FC0AC4" w:rsidP="00EB4FC3">
      <w:pPr>
        <w:pStyle w:val="DisStyle"/>
      </w:pPr>
      <w:r w:rsidRPr="00FC0AC4">
        <w:t xml:space="preserve">Document analysis was carried out on two of the leading LMS products; </w:t>
      </w:r>
      <w:r w:rsidRPr="0042558F">
        <w:rPr>
          <w:noProof/>
        </w:rPr>
        <w:t>Moodle</w:t>
      </w:r>
      <w:r w:rsidR="0042558F">
        <w:rPr>
          <w:noProof/>
        </w:rPr>
        <w:t>, which is</w:t>
      </w:r>
      <w:r w:rsidRPr="00FC0AC4">
        <w:t xml:space="preserve"> marketed more to</w:t>
      </w:r>
      <w:r w:rsidR="0042558F">
        <w:t xml:space="preserve">wards educational institutions and </w:t>
      </w:r>
      <w:r w:rsidRPr="00FC0AC4">
        <w:t xml:space="preserve">has over 120 million users </w:t>
      </w:r>
      <w:r w:rsidRPr="00D13688">
        <w:rPr>
          <w:noProof/>
        </w:rPr>
        <w:t>worldwide</w:t>
      </w:r>
      <w:r w:rsidRPr="00FC0AC4">
        <w:t xml:space="preserve"> </w:t>
      </w:r>
      <w:r w:rsidR="00EB4FC3">
        <w:fldChar w:fldCharType="begin" w:fldLock="1"/>
      </w:r>
      <w:r w:rsidR="00EB4FC3">
        <w:instrText>ADDIN CSL_CITATION { "citationItems" : [ { "id" : "ITEM-1", "itemData" : { "URL" : "https://moodle.net/stats/", "accessed" : { "date-parts" : [ [ "2017", "11", "22" ] ] }, "author" : [ { "dropping-particle" : "", "family" : "Moodle", "given" : "", "non-dropping-particle" : "", "parse-names" : false, "suffix" : "" } ], "container-title" : "Moodle", "id" : "ITEM-1", "issued" : { "date-parts" : [ [ "2017" ] ] }, "title" : "Moodle.org: Moodle Statistics", "type" : "webpage" }, "uris" : [ "http://www.mendeley.com/documents/?uuid=f6d79d96-f8ef-3f81-a156-08f05fa666fd" ] } ], "mendeley" : { "formattedCitation" : "(Moodle, 2017)", "plainTextFormattedCitation" : "(Moodle, 2017)", "previouslyFormattedCitation" : "(Moodle, 2017)" }, "properties" : {  }, "schema" : "https://github.com/citation-style-language/schema/raw/master/csl-citation.json" }</w:instrText>
      </w:r>
      <w:r w:rsidR="00EB4FC3">
        <w:fldChar w:fldCharType="separate"/>
      </w:r>
      <w:r w:rsidR="00EB4FC3" w:rsidRPr="00EB4FC3">
        <w:rPr>
          <w:noProof/>
        </w:rPr>
        <w:t>(Moodle, 2017)</w:t>
      </w:r>
      <w:r w:rsidR="00EB4FC3">
        <w:fldChar w:fldCharType="end"/>
      </w:r>
      <w:r w:rsidRPr="00FC0AC4">
        <w:t xml:space="preserve"> and Totara, which is </w:t>
      </w:r>
      <w:r w:rsidRPr="003054AB">
        <w:rPr>
          <w:noProof/>
        </w:rPr>
        <w:t>marketed</w:t>
      </w:r>
      <w:r w:rsidRPr="00FC0AC4">
        <w:t xml:space="preserve"> more towards organisations.</w:t>
      </w:r>
    </w:p>
    <w:p w14:paraId="3F3655D9" w14:textId="798F9307" w:rsidR="00EB4FC3" w:rsidRDefault="00FC0AC4" w:rsidP="00EB4FC3">
      <w:pPr>
        <w:pStyle w:val="DisStyle"/>
      </w:pPr>
      <w:r w:rsidRPr="00FC0AC4">
        <w:t xml:space="preserve">Through this research and </w:t>
      </w:r>
      <w:r w:rsidRPr="00D13688">
        <w:rPr>
          <w:noProof/>
        </w:rPr>
        <w:t>investigation</w:t>
      </w:r>
      <w:r w:rsidR="00D13688" w:rsidRPr="00D13688">
        <w:rPr>
          <w:noProof/>
        </w:rPr>
        <w:t>,</w:t>
      </w:r>
      <w:r w:rsidRPr="00FC0AC4">
        <w:t xml:space="preserve"> it </w:t>
      </w:r>
      <w:r w:rsidR="00AD6763">
        <w:rPr>
          <w:noProof/>
        </w:rPr>
        <w:t>has been found</w:t>
      </w:r>
      <w:r w:rsidR="00EB4FC3">
        <w:t xml:space="preserve"> that the Totara Learn LMS has </w:t>
      </w:r>
      <w:r w:rsidRPr="00FC0AC4">
        <w:t>significa</w:t>
      </w:r>
      <w:r w:rsidR="00EB4FC3">
        <w:t xml:space="preserve">ntly more complex features than </w:t>
      </w:r>
      <w:r w:rsidRPr="00FC0AC4">
        <w:t xml:space="preserve">the </w:t>
      </w:r>
      <w:r w:rsidR="00EB4FC3">
        <w:t>more widely-</w:t>
      </w:r>
      <w:r w:rsidRPr="00FC0AC4">
        <w:t xml:space="preserve">used Moodle. While Moodle sticks to the </w:t>
      </w:r>
      <w:r w:rsidR="0042558F">
        <w:rPr>
          <w:noProof/>
        </w:rPr>
        <w:t>essential</w:t>
      </w:r>
      <w:r w:rsidRPr="00FC0AC4">
        <w:t xml:space="preserve"> </w:t>
      </w:r>
      <w:r w:rsidRPr="0042558F">
        <w:rPr>
          <w:noProof/>
        </w:rPr>
        <w:t>f</w:t>
      </w:r>
      <w:r w:rsidR="0042558F">
        <w:rPr>
          <w:noProof/>
        </w:rPr>
        <w:t>unctionalities</w:t>
      </w:r>
      <w:r w:rsidRPr="00FC0AC4">
        <w:t xml:space="preserve"> for creating, using and maintaining </w:t>
      </w:r>
      <w:r w:rsidRPr="00D13688">
        <w:rPr>
          <w:noProof/>
        </w:rPr>
        <w:t>courses</w:t>
      </w:r>
      <w:r w:rsidR="00D13688" w:rsidRPr="00D13688">
        <w:rPr>
          <w:noProof/>
        </w:rPr>
        <w:t>,</w:t>
      </w:r>
      <w:r w:rsidRPr="00FC0AC4">
        <w:t xml:space="preserve"> Totara has a vast amount of features on top of this which can </w:t>
      </w:r>
      <w:r w:rsidRPr="009F764B">
        <w:rPr>
          <w:noProof/>
        </w:rPr>
        <w:t>be used</w:t>
      </w:r>
      <w:r w:rsidRPr="00FC0AC4">
        <w:t xml:space="preserve"> for analysis, reporting and varying modes of participation on </w:t>
      </w:r>
      <w:r w:rsidRPr="003054AB">
        <w:rPr>
          <w:noProof/>
        </w:rPr>
        <w:t>courses</w:t>
      </w:r>
      <w:r w:rsidRPr="00FC0AC4">
        <w:t xml:space="preserve">. A breakdown of the </w:t>
      </w:r>
      <w:r w:rsidRPr="003054AB">
        <w:rPr>
          <w:noProof/>
        </w:rPr>
        <w:t>key</w:t>
      </w:r>
      <w:r w:rsidRPr="00FC0AC4">
        <w:t xml:space="preserve"> </w:t>
      </w:r>
      <w:r w:rsidRPr="003054AB">
        <w:rPr>
          <w:noProof/>
        </w:rPr>
        <w:t>features</w:t>
      </w:r>
      <w:r w:rsidRPr="00FC0AC4">
        <w:t xml:space="preserve"> (shown in </w:t>
      </w:r>
      <w:r w:rsidR="0042558F">
        <w:rPr>
          <w:noProof/>
        </w:rPr>
        <w:t>A</w:t>
      </w:r>
      <w:r w:rsidRPr="0042558F">
        <w:rPr>
          <w:noProof/>
        </w:rPr>
        <w:t>ppendices</w:t>
      </w:r>
      <w:r w:rsidRPr="00FC0AC4">
        <w:t xml:space="preserve"> 1 and 2) </w:t>
      </w:r>
      <w:r w:rsidR="0042558F">
        <w:rPr>
          <w:noProof/>
        </w:rPr>
        <w:t>indicate</w:t>
      </w:r>
      <w:r w:rsidRPr="0042558F">
        <w:rPr>
          <w:noProof/>
        </w:rPr>
        <w:t>s</w:t>
      </w:r>
      <w:r w:rsidRPr="00FC0AC4">
        <w:t xml:space="preserve"> the variance in complexity between the two systems. </w:t>
      </w:r>
      <w:r w:rsidR="00AD6763">
        <w:rPr>
          <w:noProof/>
        </w:rPr>
        <w:t>Complexity</w:t>
      </w:r>
      <w:r w:rsidRPr="00FC0AC4">
        <w:t xml:space="preserve"> is a noticeable issue </w:t>
      </w:r>
      <w:r w:rsidR="00D13688">
        <w:rPr>
          <w:noProof/>
        </w:rPr>
        <w:t>in</w:t>
      </w:r>
      <w:r w:rsidRPr="00FC0AC4">
        <w:t xml:space="preserve"> most learning management systems. </w:t>
      </w:r>
    </w:p>
    <w:p w14:paraId="35691353" w14:textId="3A350F45" w:rsidR="00AD0C17" w:rsidRDefault="00AD0C17" w:rsidP="00AD0C17">
      <w:pPr>
        <w:pStyle w:val="Heading2"/>
      </w:pPr>
      <w:bookmarkStart w:id="25" w:name="_Toc499212053"/>
      <w:bookmarkStart w:id="26" w:name="_Toc513201964"/>
      <w:r>
        <w:t>2.3</w:t>
      </w:r>
      <w:r>
        <w:tab/>
        <w:t>Stakeholders</w:t>
      </w:r>
      <w:bookmarkEnd w:id="25"/>
      <w:bookmarkEnd w:id="26"/>
    </w:p>
    <w:p w14:paraId="1B17356A" w14:textId="2097A362" w:rsidR="00AD0C17" w:rsidRDefault="00AD0C17" w:rsidP="00AD0C17">
      <w:pPr>
        <w:pStyle w:val="Heading3Dis"/>
        <w:rPr>
          <w:rFonts w:eastAsia="Calibri"/>
        </w:rPr>
      </w:pPr>
      <w:bookmarkStart w:id="27" w:name="_Toc499212054"/>
      <w:r>
        <w:rPr>
          <w:rFonts w:eastAsia="Calibri"/>
        </w:rPr>
        <w:t>2.3.1</w:t>
      </w:r>
      <w:r>
        <w:rPr>
          <w:rFonts w:eastAsia="Calibri"/>
        </w:rPr>
        <w:tab/>
        <w:t>Software Developer/Project Manager</w:t>
      </w:r>
      <w:bookmarkEnd w:id="27"/>
    </w:p>
    <w:p w14:paraId="6468EA50" w14:textId="74C18D0D" w:rsidR="00AD0C17" w:rsidRDefault="00AD0C17" w:rsidP="00AD0C17">
      <w:pPr>
        <w:pStyle w:val="DisStyle"/>
      </w:pPr>
      <w:r>
        <w:t xml:space="preserve">The developer and project manager </w:t>
      </w:r>
      <w:r w:rsidR="00AD6763">
        <w:t>have managed</w:t>
      </w:r>
      <w:r>
        <w:t xml:space="preserve"> this project to </w:t>
      </w:r>
      <w:r w:rsidR="00AD6763">
        <w:t>completion</w:t>
      </w:r>
      <w:r>
        <w:t xml:space="preserve"> and will also carry out all tasks from identifying the requirements to final implementation.</w:t>
      </w:r>
    </w:p>
    <w:p w14:paraId="27F1F1DB" w14:textId="7463ADDB" w:rsidR="00AD0C17" w:rsidRDefault="00AD0C17" w:rsidP="00AD0C17">
      <w:pPr>
        <w:pStyle w:val="Heading3Dis"/>
        <w:rPr>
          <w:rFonts w:eastAsia="Calibri"/>
        </w:rPr>
      </w:pPr>
      <w:bookmarkStart w:id="28" w:name="_Toc499212055"/>
      <w:r>
        <w:rPr>
          <w:rFonts w:eastAsia="Calibri"/>
        </w:rPr>
        <w:t>2.3.2</w:t>
      </w:r>
      <w:r>
        <w:rPr>
          <w:rFonts w:eastAsia="Calibri"/>
        </w:rPr>
        <w:tab/>
        <w:t>Project Supervisor</w:t>
      </w:r>
      <w:bookmarkEnd w:id="28"/>
    </w:p>
    <w:p w14:paraId="07D81C87" w14:textId="77EF3DB6" w:rsidR="00AD0C17" w:rsidRDefault="00AD0C17" w:rsidP="00AD0C17">
      <w:pPr>
        <w:pStyle w:val="DisStyle"/>
      </w:pPr>
      <w:r>
        <w:t xml:space="preserve">The project supervisor </w:t>
      </w:r>
      <w:r w:rsidR="00AD6763">
        <w:t>has been in an</w:t>
      </w:r>
      <w:r>
        <w:t xml:space="preserve"> advisory role in aiding the delivery of the project.</w:t>
      </w:r>
    </w:p>
    <w:p w14:paraId="08CB22D7" w14:textId="2F11A0CC" w:rsidR="00AD0C17" w:rsidRDefault="00AD0C17" w:rsidP="00AD0C17">
      <w:pPr>
        <w:pStyle w:val="Heading3Dis"/>
        <w:rPr>
          <w:rFonts w:eastAsia="Calibri"/>
        </w:rPr>
      </w:pPr>
      <w:bookmarkStart w:id="29" w:name="_Toc499212056"/>
      <w:r>
        <w:rPr>
          <w:rFonts w:eastAsia="Calibri"/>
        </w:rPr>
        <w:t>2.3.3</w:t>
      </w:r>
      <w:r>
        <w:rPr>
          <w:rFonts w:eastAsia="Calibri"/>
        </w:rPr>
        <w:tab/>
        <w:t>School/Organisation Head (Principal, CEO etc.)</w:t>
      </w:r>
      <w:bookmarkEnd w:id="29"/>
    </w:p>
    <w:p w14:paraId="740443A1" w14:textId="0E1FDB20" w:rsidR="00AD0C17" w:rsidRDefault="00AD0C17" w:rsidP="00AD0C17">
      <w:pPr>
        <w:pStyle w:val="DisStyle"/>
      </w:pPr>
      <w:r>
        <w:t xml:space="preserve">Heads of educational intuitions will play an </w:t>
      </w:r>
      <w:r w:rsidRPr="003054AB">
        <w:rPr>
          <w:noProof/>
        </w:rPr>
        <w:t>important</w:t>
      </w:r>
      <w:r>
        <w:t xml:space="preserve"> role in being a customer and providing feedback </w:t>
      </w:r>
      <w:r w:rsidRPr="0042558F">
        <w:rPr>
          <w:noProof/>
        </w:rPr>
        <w:t>o</w:t>
      </w:r>
      <w:r w:rsidR="0042558F">
        <w:rPr>
          <w:noProof/>
        </w:rPr>
        <w:t>n</w:t>
      </w:r>
      <w:r>
        <w:t xml:space="preserve"> the product following the implementation. </w:t>
      </w:r>
    </w:p>
    <w:p w14:paraId="62A37A29" w14:textId="52527DDC" w:rsidR="00AD0C17" w:rsidRDefault="00AD0C17" w:rsidP="00AD0C17">
      <w:pPr>
        <w:pStyle w:val="Heading3Dis"/>
        <w:rPr>
          <w:rFonts w:eastAsia="Calibri"/>
        </w:rPr>
      </w:pPr>
      <w:bookmarkStart w:id="30" w:name="_Toc499212057"/>
      <w:r>
        <w:rPr>
          <w:rFonts w:eastAsia="Calibri"/>
        </w:rPr>
        <w:t>2.3.4</w:t>
      </w:r>
      <w:r>
        <w:rPr>
          <w:rFonts w:eastAsia="Calibri"/>
        </w:rPr>
        <w:tab/>
        <w:t>Teachers</w:t>
      </w:r>
      <w:bookmarkEnd w:id="30"/>
    </w:p>
    <w:p w14:paraId="34926EB5" w14:textId="4994D2A9" w:rsidR="00AD0C17" w:rsidRDefault="00AD0C17" w:rsidP="00AD0C17">
      <w:pPr>
        <w:pStyle w:val="DisStyle"/>
      </w:pPr>
      <w:r>
        <w:t>Teachers will be the course and system administrators of the system when rolled out to an educational institution</w:t>
      </w:r>
      <w:r w:rsidR="0042558F">
        <w:rPr>
          <w:noProof/>
        </w:rPr>
        <w:t>. T</w:t>
      </w:r>
      <w:r w:rsidRPr="0042558F">
        <w:rPr>
          <w:noProof/>
        </w:rPr>
        <w:t>herefore</w:t>
      </w:r>
      <w:r>
        <w:t xml:space="preserve"> their feedback will be vital.</w:t>
      </w:r>
    </w:p>
    <w:p w14:paraId="65A37ACC" w14:textId="530AB217" w:rsidR="00AD0C17" w:rsidRDefault="00AD0C17" w:rsidP="00AD0C17">
      <w:pPr>
        <w:pStyle w:val="Heading3Dis"/>
        <w:rPr>
          <w:rFonts w:eastAsia="Calibri"/>
        </w:rPr>
      </w:pPr>
      <w:r>
        <w:rPr>
          <w:rFonts w:eastAsia="Calibri"/>
        </w:rPr>
        <w:lastRenderedPageBreak/>
        <w:t>2.3.5</w:t>
      </w:r>
      <w:r>
        <w:rPr>
          <w:rFonts w:eastAsia="Calibri"/>
        </w:rPr>
        <w:tab/>
        <w:t>Students</w:t>
      </w:r>
    </w:p>
    <w:p w14:paraId="5883CADF" w14:textId="7DB795C2" w:rsidR="00AD0C17" w:rsidRDefault="009F2DC3" w:rsidP="00AD0C17">
      <w:pPr>
        <w:pStyle w:val="DisStyle"/>
      </w:pPr>
      <w:r>
        <w:t xml:space="preserve">Students will make up the bulk of users on the </w:t>
      </w:r>
      <w:r w:rsidRPr="003054AB">
        <w:rPr>
          <w:noProof/>
        </w:rPr>
        <w:t>system</w:t>
      </w:r>
      <w:r>
        <w:t>.</w:t>
      </w:r>
      <w:r w:rsidR="00F80835">
        <w:t xml:space="preserve"> Learning material will be added by teachers </w:t>
      </w:r>
      <w:r w:rsidR="00F80835" w:rsidRPr="009F764B">
        <w:rPr>
          <w:noProof/>
        </w:rPr>
        <w:t>and</w:t>
      </w:r>
      <w:r w:rsidR="00F80835">
        <w:t xml:space="preserve"> administrators for their benefit, </w:t>
      </w:r>
      <w:r w:rsidR="00F80835" w:rsidRPr="009F764B">
        <w:rPr>
          <w:noProof/>
        </w:rPr>
        <w:t>to</w:t>
      </w:r>
      <w:r w:rsidR="00F80835">
        <w:t xml:space="preserve"> complete. The system must be usable by </w:t>
      </w:r>
      <w:r w:rsidR="00F80835" w:rsidRPr="009F764B">
        <w:rPr>
          <w:noProof/>
        </w:rPr>
        <w:t>th</w:t>
      </w:r>
      <w:r w:rsidR="009F764B">
        <w:rPr>
          <w:noProof/>
        </w:rPr>
        <w:t>is</w:t>
      </w:r>
      <w:r w:rsidR="00F80835" w:rsidRPr="009F764B">
        <w:rPr>
          <w:noProof/>
        </w:rPr>
        <w:t xml:space="preserve"> stakeholder</w:t>
      </w:r>
      <w:r w:rsidR="00F80835">
        <w:t>.</w:t>
      </w:r>
    </w:p>
    <w:p w14:paraId="70ADDA3C" w14:textId="74DBEA92" w:rsidR="00AD0C17" w:rsidRDefault="00AD0C17" w:rsidP="00AD0C17">
      <w:pPr>
        <w:pStyle w:val="Heading3Dis"/>
        <w:rPr>
          <w:rFonts w:eastAsia="Calibri"/>
        </w:rPr>
      </w:pPr>
      <w:bookmarkStart w:id="31" w:name="_Toc499212058"/>
      <w:r>
        <w:rPr>
          <w:rFonts w:eastAsia="Calibri"/>
        </w:rPr>
        <w:t>2.3.6</w:t>
      </w:r>
      <w:r>
        <w:rPr>
          <w:rFonts w:eastAsia="Calibri"/>
        </w:rPr>
        <w:tab/>
        <w:t>Learning and Development Team</w:t>
      </w:r>
      <w:bookmarkEnd w:id="31"/>
    </w:p>
    <w:p w14:paraId="5B173FA6" w14:textId="25F1B785" w:rsidR="00AD0C17" w:rsidRDefault="00AD0C17" w:rsidP="00AD0C17">
      <w:pPr>
        <w:pStyle w:val="DisStyle"/>
      </w:pPr>
      <w:r>
        <w:t>Learning and Development teams tend to be the department tasked with rolling out a Learning Management System to an organisation. They will be the most frequent users and administrators of a system when brought into the organisation. Their feedback and ongoing collaboration will be vital for product development.</w:t>
      </w:r>
    </w:p>
    <w:p w14:paraId="1C47158C" w14:textId="405DE93A" w:rsidR="002A450F" w:rsidRDefault="00AF3590" w:rsidP="00FC0AC4">
      <w:pPr>
        <w:pStyle w:val="Heading2"/>
      </w:pPr>
      <w:bookmarkStart w:id="32" w:name="_Toc513201965"/>
      <w:r>
        <w:t>2</w:t>
      </w:r>
      <w:r w:rsidR="00AD0C17">
        <w:t>.4</w:t>
      </w:r>
      <w:r w:rsidR="002A450F">
        <w:tab/>
        <w:t>Survey</w:t>
      </w:r>
      <w:bookmarkEnd w:id="32"/>
    </w:p>
    <w:p w14:paraId="7CA862D2" w14:textId="2C82FFAD" w:rsidR="00A31393" w:rsidRDefault="0015762E" w:rsidP="006A2277">
      <w:pPr>
        <w:pStyle w:val="body-custom"/>
      </w:pPr>
      <w:r>
        <w:t xml:space="preserve">A survey was conducted </w:t>
      </w:r>
      <w:r w:rsidR="005F5425">
        <w:t xml:space="preserve">to analyse end-user and professional opinions </w:t>
      </w:r>
      <w:r w:rsidR="009548A3">
        <w:t xml:space="preserve">on what is important about an </w:t>
      </w:r>
      <w:r w:rsidR="005F5425">
        <w:t>LMS</w:t>
      </w:r>
      <w:r w:rsidR="009548A3">
        <w:t xml:space="preserve"> and what could be improved</w:t>
      </w:r>
      <w:r w:rsidR="005F5425">
        <w:t xml:space="preserve">. </w:t>
      </w:r>
      <w:r>
        <w:t xml:space="preserve">The two </w:t>
      </w:r>
      <w:r w:rsidR="009F764B">
        <w:rPr>
          <w:noProof/>
        </w:rPr>
        <w:t>primary</w:t>
      </w:r>
      <w:r>
        <w:t xml:space="preserve"> audiences which the </w:t>
      </w:r>
      <w:r w:rsidRPr="003054AB">
        <w:rPr>
          <w:noProof/>
        </w:rPr>
        <w:t>survey</w:t>
      </w:r>
      <w:r>
        <w:t xml:space="preserve"> </w:t>
      </w:r>
      <w:r w:rsidRPr="009F764B">
        <w:rPr>
          <w:noProof/>
        </w:rPr>
        <w:t>was released</w:t>
      </w:r>
      <w:r>
        <w:t xml:space="preserve"> to were a gr</w:t>
      </w:r>
      <w:r w:rsidR="005F5425">
        <w:t>oup of final year students and staff members from one of the world’s</w:t>
      </w:r>
      <w:r>
        <w:t xml:space="preserve"> lea</w:t>
      </w:r>
      <w:r w:rsidR="005F5425">
        <w:t xml:space="preserve">ding LMS providers (who </w:t>
      </w:r>
      <w:r w:rsidR="005F5425" w:rsidRPr="009F764B">
        <w:rPr>
          <w:noProof/>
        </w:rPr>
        <w:t>are based</w:t>
      </w:r>
      <w:r w:rsidR="005F5425">
        <w:t xml:space="preserve"> in Northern Ireland), Synergy Learning</w:t>
      </w:r>
      <w:r>
        <w:t xml:space="preserve">. </w:t>
      </w:r>
      <w:r w:rsidRPr="009F764B">
        <w:rPr>
          <w:noProof/>
        </w:rPr>
        <w:t>This</w:t>
      </w:r>
      <w:r>
        <w:t xml:space="preserve"> meant that the responses gained from the survey were a mix of the everyday LMS user and working professionals, including LMS experts. The </w:t>
      </w:r>
      <w:r w:rsidRPr="003054AB">
        <w:rPr>
          <w:noProof/>
        </w:rPr>
        <w:t>survey</w:t>
      </w:r>
      <w:r>
        <w:t xml:space="preserve"> consisted of mainly </w:t>
      </w:r>
      <w:r w:rsidR="005F5425">
        <w:t>Likert scale survey questions</w:t>
      </w:r>
      <w:r>
        <w:t xml:space="preserve"> which respondents </w:t>
      </w:r>
      <w:r w:rsidRPr="009F764B">
        <w:rPr>
          <w:noProof/>
        </w:rPr>
        <w:t>were asked</w:t>
      </w:r>
      <w:r>
        <w:t xml:space="preserve"> whether they strongly agreed, agreed, neither agreed or disagreed, disagreed or strongly disagreed.</w:t>
      </w:r>
      <w:r w:rsidR="00B9064C">
        <w:t xml:space="preserve"> This design approach </w:t>
      </w:r>
      <w:r w:rsidR="00B9064C" w:rsidRPr="009F764B">
        <w:rPr>
          <w:noProof/>
        </w:rPr>
        <w:t>was used</w:t>
      </w:r>
      <w:r w:rsidR="00B9064C">
        <w:t xml:space="preserve"> </w:t>
      </w:r>
      <w:r w:rsidR="00B9064C" w:rsidRPr="009F764B">
        <w:rPr>
          <w:noProof/>
        </w:rPr>
        <w:t>to</w:t>
      </w:r>
      <w:r w:rsidR="00B9064C">
        <w:t xml:space="preserve"> allow the respondent </w:t>
      </w:r>
      <w:r w:rsidR="00B9064C" w:rsidRPr="009F764B">
        <w:rPr>
          <w:noProof/>
        </w:rPr>
        <w:t xml:space="preserve">to </w:t>
      </w:r>
      <w:r w:rsidR="009F764B">
        <w:rPr>
          <w:noProof/>
        </w:rPr>
        <w:t>express their opinion better</w:t>
      </w:r>
      <w:r w:rsidR="00B9064C">
        <w:t xml:space="preserve">, not </w:t>
      </w:r>
      <w:r w:rsidR="00B9064C" w:rsidRPr="003054AB">
        <w:rPr>
          <w:noProof/>
        </w:rPr>
        <w:t>forcing a binary ‘yes or no’ answer and to uncover</w:t>
      </w:r>
      <w:r w:rsidR="00B9064C">
        <w:t xml:space="preserve"> a varying degree of </w:t>
      </w:r>
      <w:r w:rsidR="009F764B">
        <w:rPr>
          <w:noProof/>
        </w:rPr>
        <w:t>view</w:t>
      </w:r>
      <w:r w:rsidR="00B9064C" w:rsidRPr="009F764B">
        <w:rPr>
          <w:noProof/>
        </w:rPr>
        <w:t>s</w:t>
      </w:r>
      <w:r w:rsidR="00B9064C">
        <w:t xml:space="preserve"> </w:t>
      </w:r>
      <w:r w:rsidR="00B9064C" w:rsidRPr="003054AB">
        <w:rPr>
          <w:noProof/>
        </w:rPr>
        <w:t xml:space="preserve">to </w:t>
      </w:r>
      <w:r w:rsidR="003054AB">
        <w:rPr>
          <w:noProof/>
        </w:rPr>
        <w:t>understand the feedback better</w:t>
      </w:r>
      <w:r w:rsidR="00B9064C">
        <w:t>.</w:t>
      </w:r>
      <w:r w:rsidR="009F2DC3">
        <w:t xml:space="preserve"> Google Forms was used to build the survey.</w:t>
      </w:r>
      <w:r w:rsidR="00B9064C">
        <w:t xml:space="preserve"> </w:t>
      </w:r>
      <w:r>
        <w:t xml:space="preserve">The survey gained 18 responses which </w:t>
      </w:r>
      <w:r w:rsidRPr="003054AB">
        <w:rPr>
          <w:noProof/>
        </w:rPr>
        <w:t>was</w:t>
      </w:r>
      <w:r>
        <w:t xml:space="preserve"> within the target of 15-20 responses</w:t>
      </w:r>
      <w:r w:rsidR="003054AB">
        <w:rPr>
          <w:noProof/>
        </w:rPr>
        <w:t>;</w:t>
      </w:r>
      <w:r w:rsidR="00882D61" w:rsidRPr="003054AB">
        <w:rPr>
          <w:noProof/>
        </w:rPr>
        <w:t xml:space="preserve"> the</w:t>
      </w:r>
      <w:r w:rsidR="00882D61">
        <w:t xml:space="preserve"> data retrieved can be seen in Appendix 5 </w:t>
      </w:r>
      <w:r w:rsidR="009548A3">
        <w:t>and analysed in section 2.4.1</w:t>
      </w:r>
      <w:r>
        <w:t>.</w:t>
      </w:r>
    </w:p>
    <w:p w14:paraId="12F9E1A0" w14:textId="599ED68F" w:rsidR="00484BB4" w:rsidRPr="00484BB4" w:rsidRDefault="00AD0C17" w:rsidP="00484BB4">
      <w:pPr>
        <w:pStyle w:val="Heading3Dis"/>
      </w:pPr>
      <w:r>
        <w:t>2.4</w:t>
      </w:r>
      <w:r w:rsidR="00484BB4">
        <w:t>.1</w:t>
      </w:r>
      <w:r w:rsidR="00484BB4">
        <w:tab/>
        <w:t>Survey Analysis</w:t>
      </w:r>
    </w:p>
    <w:p w14:paraId="5B3E9638" w14:textId="4FFA6699" w:rsidR="00194D05" w:rsidRDefault="00194D05" w:rsidP="00194D05">
      <w:pPr>
        <w:pStyle w:val="DisStyle"/>
        <w:rPr>
          <w:rFonts w:asciiTheme="minorHAnsi" w:hAnsiTheme="minorHAnsi"/>
          <w:b/>
        </w:rPr>
      </w:pPr>
      <w:r w:rsidRPr="00194D05">
        <w:rPr>
          <w:rFonts w:asciiTheme="minorHAnsi" w:hAnsiTheme="minorHAnsi"/>
          <w:b/>
        </w:rPr>
        <w:t>Are you a user or do you work with Learning Management Systems?</w:t>
      </w:r>
    </w:p>
    <w:p w14:paraId="09043705" w14:textId="43988725" w:rsidR="00194D05" w:rsidRDefault="00371347" w:rsidP="00194D05">
      <w:pPr>
        <w:pStyle w:val="DisStyle"/>
        <w:rPr>
          <w:rFonts w:asciiTheme="minorHAnsi" w:hAnsiTheme="minorHAnsi"/>
        </w:rPr>
      </w:pPr>
      <w:r>
        <w:rPr>
          <w:rFonts w:asciiTheme="minorHAnsi" w:hAnsiTheme="minorHAnsi"/>
        </w:rPr>
        <w:t>The majority of those that answered the survey were professionals, working with learning management systems on an almost-daily basis.</w:t>
      </w:r>
    </w:p>
    <w:p w14:paraId="1BD265D1" w14:textId="77777777" w:rsidR="003A1DF9" w:rsidRDefault="003A1DF9" w:rsidP="00194D05">
      <w:pPr>
        <w:pStyle w:val="DisStyle"/>
        <w:rPr>
          <w:rFonts w:asciiTheme="minorHAnsi" w:hAnsiTheme="minorHAnsi"/>
          <w:b/>
        </w:rPr>
      </w:pPr>
    </w:p>
    <w:p w14:paraId="7198C276" w14:textId="77777777" w:rsidR="003A1DF9" w:rsidRDefault="003A1DF9" w:rsidP="00194D05">
      <w:pPr>
        <w:pStyle w:val="DisStyle"/>
        <w:rPr>
          <w:rFonts w:asciiTheme="minorHAnsi" w:hAnsiTheme="minorHAnsi"/>
          <w:b/>
        </w:rPr>
      </w:pPr>
    </w:p>
    <w:p w14:paraId="2D7A3037" w14:textId="4D857620" w:rsidR="00371347" w:rsidRPr="00925871" w:rsidRDefault="00371347" w:rsidP="00194D05">
      <w:pPr>
        <w:pStyle w:val="DisStyle"/>
        <w:rPr>
          <w:rFonts w:asciiTheme="minorHAnsi" w:hAnsiTheme="minorHAnsi"/>
          <w:b/>
        </w:rPr>
      </w:pPr>
      <w:r w:rsidRPr="00925871">
        <w:rPr>
          <w:rFonts w:asciiTheme="minorHAnsi" w:hAnsiTheme="minorHAnsi"/>
          <w:b/>
        </w:rPr>
        <w:lastRenderedPageBreak/>
        <w:t>Administrators should be able to organise users and courses into segregated groups.</w:t>
      </w:r>
    </w:p>
    <w:p w14:paraId="141181BE" w14:textId="32855872" w:rsidR="00371347" w:rsidRDefault="00371347" w:rsidP="00194D05">
      <w:pPr>
        <w:pStyle w:val="DisStyle"/>
        <w:rPr>
          <w:rFonts w:asciiTheme="minorHAnsi" w:hAnsiTheme="minorHAnsi"/>
        </w:rPr>
      </w:pPr>
      <w:r>
        <w:rPr>
          <w:rFonts w:asciiTheme="minorHAnsi" w:hAnsiTheme="minorHAnsi"/>
        </w:rPr>
        <w:t>All respondents agreed with this statement, with</w:t>
      </w:r>
      <w:r w:rsidR="00925871">
        <w:rPr>
          <w:rFonts w:asciiTheme="minorHAnsi" w:hAnsiTheme="minorHAnsi"/>
        </w:rPr>
        <w:t xml:space="preserve"> two-thirds strongly agreeing. </w:t>
      </w:r>
      <w:r w:rsidR="00925871" w:rsidRPr="009F764B">
        <w:rPr>
          <w:rFonts w:asciiTheme="minorHAnsi" w:hAnsiTheme="minorHAnsi"/>
          <w:noProof/>
        </w:rPr>
        <w:t>This</w:t>
      </w:r>
      <w:r w:rsidR="00925871">
        <w:rPr>
          <w:rFonts w:asciiTheme="minorHAnsi" w:hAnsiTheme="minorHAnsi"/>
        </w:rPr>
        <w:t xml:space="preserve"> has highlighted g</w:t>
      </w:r>
      <w:r>
        <w:rPr>
          <w:rFonts w:asciiTheme="minorHAnsi" w:hAnsiTheme="minorHAnsi"/>
        </w:rPr>
        <w:t xml:space="preserve">rouping </w:t>
      </w:r>
      <w:r w:rsidRPr="009F764B">
        <w:rPr>
          <w:rFonts w:asciiTheme="minorHAnsi" w:hAnsiTheme="minorHAnsi"/>
          <w:noProof/>
        </w:rPr>
        <w:t>was highlighted</w:t>
      </w:r>
      <w:r>
        <w:rPr>
          <w:rFonts w:asciiTheme="minorHAnsi" w:hAnsiTheme="minorHAnsi"/>
        </w:rPr>
        <w:t xml:space="preserve"> as an </w:t>
      </w:r>
      <w:r w:rsidRPr="003054AB">
        <w:rPr>
          <w:rFonts w:asciiTheme="minorHAnsi" w:hAnsiTheme="minorHAnsi"/>
          <w:noProof/>
        </w:rPr>
        <w:t>important</w:t>
      </w:r>
      <w:r>
        <w:rPr>
          <w:rFonts w:asciiTheme="minorHAnsi" w:hAnsiTheme="minorHAnsi"/>
        </w:rPr>
        <w:t xml:space="preserve"> feature. </w:t>
      </w:r>
    </w:p>
    <w:p w14:paraId="409EE3CF" w14:textId="612B14F0" w:rsidR="00925871" w:rsidRDefault="00925871" w:rsidP="00194D05">
      <w:pPr>
        <w:pStyle w:val="DisStyle"/>
        <w:rPr>
          <w:rFonts w:asciiTheme="minorHAnsi" w:hAnsiTheme="minorHAnsi"/>
          <w:b/>
        </w:rPr>
      </w:pPr>
      <w:r w:rsidRPr="00925871">
        <w:rPr>
          <w:rFonts w:asciiTheme="minorHAnsi" w:hAnsiTheme="minorHAnsi"/>
          <w:b/>
        </w:rPr>
        <w:t xml:space="preserve">These </w:t>
      </w:r>
      <w:r w:rsidRPr="003054AB">
        <w:rPr>
          <w:rFonts w:asciiTheme="minorHAnsi" w:hAnsiTheme="minorHAnsi"/>
          <w:b/>
          <w:noProof/>
        </w:rPr>
        <w:t>segregated</w:t>
      </w:r>
      <w:r w:rsidRPr="00925871">
        <w:rPr>
          <w:rFonts w:asciiTheme="minorHAnsi" w:hAnsiTheme="minorHAnsi"/>
          <w:b/>
        </w:rPr>
        <w:t xml:space="preserve"> group areas can co-exist on a system with 'public' courses. (A public course </w:t>
      </w:r>
      <w:r w:rsidRPr="003054AB">
        <w:rPr>
          <w:rFonts w:asciiTheme="minorHAnsi" w:hAnsiTheme="minorHAnsi"/>
          <w:b/>
          <w:noProof/>
        </w:rPr>
        <w:t>being</w:t>
      </w:r>
      <w:r w:rsidRPr="00925871">
        <w:rPr>
          <w:rFonts w:asciiTheme="minorHAnsi" w:hAnsiTheme="minorHAnsi"/>
          <w:b/>
        </w:rPr>
        <w:t xml:space="preserve"> one that is open to all users on the </w:t>
      </w:r>
      <w:r w:rsidRPr="003054AB">
        <w:rPr>
          <w:rFonts w:asciiTheme="minorHAnsi" w:hAnsiTheme="minorHAnsi"/>
          <w:b/>
          <w:noProof/>
        </w:rPr>
        <w:t>system</w:t>
      </w:r>
      <w:r w:rsidRPr="00925871">
        <w:rPr>
          <w:rFonts w:asciiTheme="minorHAnsi" w:hAnsiTheme="minorHAnsi"/>
          <w:b/>
        </w:rPr>
        <w:t>)</w:t>
      </w:r>
    </w:p>
    <w:p w14:paraId="2642DE36" w14:textId="68472ACF" w:rsidR="00925871" w:rsidRDefault="00925871" w:rsidP="00194D05">
      <w:pPr>
        <w:pStyle w:val="DisStyle"/>
        <w:rPr>
          <w:rFonts w:asciiTheme="minorHAnsi" w:hAnsiTheme="minorHAnsi"/>
        </w:rPr>
      </w:pPr>
      <w:r w:rsidRPr="00925871">
        <w:rPr>
          <w:rFonts w:asciiTheme="minorHAnsi" w:hAnsiTheme="minorHAnsi"/>
        </w:rPr>
        <w:t>This</w:t>
      </w:r>
      <w:r>
        <w:rPr>
          <w:rFonts w:asciiTheme="minorHAnsi" w:hAnsiTheme="minorHAnsi"/>
        </w:rPr>
        <w:t xml:space="preserve"> question refers to courses only being made visible to members of </w:t>
      </w:r>
      <w:r w:rsidRPr="009F764B">
        <w:rPr>
          <w:rFonts w:asciiTheme="minorHAnsi" w:hAnsiTheme="minorHAnsi"/>
          <w:noProof/>
        </w:rPr>
        <w:t xml:space="preserve">a </w:t>
      </w:r>
      <w:r w:rsidR="009F764B">
        <w:rPr>
          <w:rFonts w:asciiTheme="minorHAnsi" w:hAnsiTheme="minorHAnsi"/>
          <w:noProof/>
        </w:rPr>
        <w:t>particular</w:t>
      </w:r>
      <w:r>
        <w:rPr>
          <w:rFonts w:asciiTheme="minorHAnsi" w:hAnsiTheme="minorHAnsi"/>
        </w:rPr>
        <w:t xml:space="preserve"> group co-existing in a system with </w:t>
      </w:r>
      <w:r w:rsidRPr="003054AB">
        <w:rPr>
          <w:rFonts w:asciiTheme="minorHAnsi" w:hAnsiTheme="minorHAnsi"/>
          <w:noProof/>
        </w:rPr>
        <w:t>courses</w:t>
      </w:r>
      <w:r>
        <w:rPr>
          <w:rFonts w:asciiTheme="minorHAnsi" w:hAnsiTheme="minorHAnsi"/>
        </w:rPr>
        <w:t xml:space="preserve"> </w:t>
      </w:r>
      <w:r w:rsidRPr="003054AB">
        <w:rPr>
          <w:rFonts w:asciiTheme="minorHAnsi" w:hAnsiTheme="minorHAnsi"/>
          <w:noProof/>
        </w:rPr>
        <w:t>open</w:t>
      </w:r>
      <w:r>
        <w:rPr>
          <w:rFonts w:asciiTheme="minorHAnsi" w:hAnsiTheme="minorHAnsi"/>
        </w:rPr>
        <w:t xml:space="preserve"> to all users. Over two-thirds agreed, with 11.1% strongly agreeing. </w:t>
      </w:r>
      <w:r w:rsidRPr="009F764B">
        <w:rPr>
          <w:rFonts w:asciiTheme="minorHAnsi" w:hAnsiTheme="minorHAnsi"/>
          <w:noProof/>
        </w:rPr>
        <w:t>This</w:t>
      </w:r>
      <w:r>
        <w:rPr>
          <w:rFonts w:asciiTheme="minorHAnsi" w:hAnsiTheme="minorHAnsi"/>
        </w:rPr>
        <w:t xml:space="preserve"> indicates an acceptance that </w:t>
      </w:r>
      <w:r w:rsidRPr="003054AB">
        <w:rPr>
          <w:rFonts w:asciiTheme="minorHAnsi" w:hAnsiTheme="minorHAnsi"/>
          <w:noProof/>
        </w:rPr>
        <w:t>courses</w:t>
      </w:r>
      <w:r>
        <w:rPr>
          <w:rFonts w:asciiTheme="minorHAnsi" w:hAnsiTheme="minorHAnsi"/>
        </w:rPr>
        <w:t xml:space="preserve">, both </w:t>
      </w:r>
      <w:r w:rsidRPr="003054AB">
        <w:rPr>
          <w:rFonts w:asciiTheme="minorHAnsi" w:hAnsiTheme="minorHAnsi"/>
          <w:noProof/>
        </w:rPr>
        <w:t>courses</w:t>
      </w:r>
      <w:r>
        <w:rPr>
          <w:rFonts w:asciiTheme="minorHAnsi" w:hAnsiTheme="minorHAnsi"/>
        </w:rPr>
        <w:t xml:space="preserve"> with segregated visibility and those globally accessible can exist on a system. </w:t>
      </w:r>
    </w:p>
    <w:p w14:paraId="6C292B1D" w14:textId="3470874D" w:rsidR="00925871" w:rsidRDefault="00925871" w:rsidP="00194D05">
      <w:pPr>
        <w:pStyle w:val="DisStyle"/>
        <w:rPr>
          <w:rFonts w:asciiTheme="minorHAnsi" w:hAnsiTheme="minorHAnsi"/>
          <w:b/>
        </w:rPr>
      </w:pPr>
      <w:r w:rsidRPr="00925871">
        <w:rPr>
          <w:b/>
        </w:rPr>
        <w:t>Reporting will be integral for teachers and administrators.</w:t>
      </w:r>
      <w:r w:rsidRPr="00925871">
        <w:rPr>
          <w:rFonts w:asciiTheme="minorHAnsi" w:hAnsiTheme="minorHAnsi"/>
          <w:b/>
        </w:rPr>
        <w:t xml:space="preserve"> </w:t>
      </w:r>
    </w:p>
    <w:p w14:paraId="5C03527D" w14:textId="4A234801" w:rsidR="00925871" w:rsidRPr="00925871" w:rsidRDefault="00925871" w:rsidP="00194D05">
      <w:pPr>
        <w:pStyle w:val="DisStyle"/>
        <w:rPr>
          <w:rFonts w:asciiTheme="minorHAnsi" w:hAnsiTheme="minorHAnsi"/>
        </w:rPr>
      </w:pPr>
      <w:r>
        <w:rPr>
          <w:rFonts w:asciiTheme="minorHAnsi" w:hAnsiTheme="minorHAnsi"/>
        </w:rPr>
        <w:t xml:space="preserve">All respondents agree that reporting is an </w:t>
      </w:r>
      <w:r w:rsidR="00660F61">
        <w:rPr>
          <w:rFonts w:asciiTheme="minorHAnsi" w:hAnsiTheme="minorHAnsi"/>
        </w:rPr>
        <w:t>integral tool within</w:t>
      </w:r>
      <w:r>
        <w:rPr>
          <w:rFonts w:asciiTheme="minorHAnsi" w:hAnsiTheme="minorHAnsi"/>
        </w:rPr>
        <w:t xml:space="preserve"> learning management systems, with </w:t>
      </w:r>
      <w:r w:rsidR="00484BB4">
        <w:rPr>
          <w:rFonts w:asciiTheme="minorHAnsi" w:hAnsiTheme="minorHAnsi"/>
        </w:rPr>
        <w:t xml:space="preserve">over three-quarters strongly </w:t>
      </w:r>
      <w:r w:rsidR="00484BB4" w:rsidRPr="003054AB">
        <w:rPr>
          <w:rFonts w:asciiTheme="minorHAnsi" w:hAnsiTheme="minorHAnsi"/>
          <w:noProof/>
        </w:rPr>
        <w:t>agreeing</w:t>
      </w:r>
      <w:r w:rsidR="00484BB4">
        <w:rPr>
          <w:rFonts w:asciiTheme="minorHAnsi" w:hAnsiTheme="minorHAnsi"/>
        </w:rPr>
        <w:t xml:space="preserve">. </w:t>
      </w:r>
      <w:r w:rsidR="00484BB4" w:rsidRPr="009F764B">
        <w:rPr>
          <w:rFonts w:asciiTheme="minorHAnsi" w:hAnsiTheme="minorHAnsi"/>
          <w:noProof/>
        </w:rPr>
        <w:t>This</w:t>
      </w:r>
      <w:r w:rsidR="00484BB4">
        <w:rPr>
          <w:rFonts w:asciiTheme="minorHAnsi" w:hAnsiTheme="minorHAnsi"/>
        </w:rPr>
        <w:t xml:space="preserve"> has highlighted reporting as an essential feature </w:t>
      </w:r>
      <w:r w:rsidR="009F764B">
        <w:rPr>
          <w:rFonts w:asciiTheme="minorHAnsi" w:hAnsiTheme="minorHAnsi"/>
          <w:noProof/>
        </w:rPr>
        <w:t>of</w:t>
      </w:r>
      <w:r w:rsidR="00484BB4">
        <w:rPr>
          <w:rFonts w:asciiTheme="minorHAnsi" w:hAnsiTheme="minorHAnsi"/>
        </w:rPr>
        <w:t xml:space="preserve"> the system.</w:t>
      </w:r>
    </w:p>
    <w:p w14:paraId="4CCF1E8B" w14:textId="0267E024" w:rsidR="00925871" w:rsidRDefault="00925871" w:rsidP="00194D05">
      <w:pPr>
        <w:pStyle w:val="DisStyle"/>
        <w:rPr>
          <w:rFonts w:asciiTheme="minorHAnsi" w:hAnsiTheme="minorHAnsi"/>
          <w:b/>
        </w:rPr>
      </w:pPr>
      <w:r w:rsidRPr="00925871">
        <w:rPr>
          <w:rFonts w:asciiTheme="minorHAnsi" w:hAnsiTheme="minorHAnsi"/>
          <w:b/>
        </w:rPr>
        <w:t xml:space="preserve">Social network interactions are an </w:t>
      </w:r>
      <w:r w:rsidRPr="003054AB">
        <w:rPr>
          <w:rFonts w:asciiTheme="minorHAnsi" w:hAnsiTheme="minorHAnsi"/>
          <w:b/>
          <w:noProof/>
        </w:rPr>
        <w:t>important</w:t>
      </w:r>
      <w:r w:rsidRPr="00925871">
        <w:rPr>
          <w:rFonts w:asciiTheme="minorHAnsi" w:hAnsiTheme="minorHAnsi"/>
          <w:b/>
        </w:rPr>
        <w:t xml:space="preserve"> system feature to implement.</w:t>
      </w:r>
    </w:p>
    <w:p w14:paraId="7860FD52" w14:textId="6F836576" w:rsidR="00484BB4" w:rsidRDefault="00484BB4" w:rsidP="00194D05">
      <w:pPr>
        <w:pStyle w:val="DisStyle"/>
        <w:rPr>
          <w:rFonts w:asciiTheme="minorHAnsi" w:hAnsiTheme="minorHAnsi"/>
        </w:rPr>
      </w:pPr>
      <w:r>
        <w:rPr>
          <w:rFonts w:asciiTheme="minorHAnsi" w:hAnsiTheme="minorHAnsi"/>
        </w:rPr>
        <w:t xml:space="preserve">Over two-thirds agree (or strongly agree) with this statement. </w:t>
      </w:r>
      <w:r w:rsidRPr="009F764B">
        <w:rPr>
          <w:rFonts w:asciiTheme="minorHAnsi" w:hAnsiTheme="minorHAnsi"/>
          <w:noProof/>
        </w:rPr>
        <w:t>This</w:t>
      </w:r>
      <w:r>
        <w:rPr>
          <w:rFonts w:asciiTheme="minorHAnsi" w:hAnsiTheme="minorHAnsi"/>
        </w:rPr>
        <w:t xml:space="preserve"> has highlighted social network integration as </w:t>
      </w:r>
      <w:r w:rsidR="009F764B">
        <w:rPr>
          <w:rFonts w:asciiTheme="minorHAnsi" w:hAnsiTheme="minorHAnsi"/>
        </w:rPr>
        <w:t xml:space="preserve">a </w:t>
      </w:r>
      <w:r w:rsidRPr="009F764B">
        <w:rPr>
          <w:rFonts w:asciiTheme="minorHAnsi" w:hAnsiTheme="minorHAnsi"/>
          <w:noProof/>
        </w:rPr>
        <w:t>feature</w:t>
      </w:r>
      <w:r>
        <w:rPr>
          <w:rFonts w:asciiTheme="minorHAnsi" w:hAnsiTheme="minorHAnsi"/>
        </w:rPr>
        <w:t xml:space="preserve"> that would be useful in an LMS.</w:t>
      </w:r>
    </w:p>
    <w:p w14:paraId="3E5C8D25" w14:textId="4E74C4A3" w:rsidR="00484BB4" w:rsidRDefault="00484BB4" w:rsidP="00194D05">
      <w:pPr>
        <w:pStyle w:val="DisStyle"/>
        <w:rPr>
          <w:b/>
        </w:rPr>
      </w:pPr>
      <w:r w:rsidRPr="00484BB4">
        <w:rPr>
          <w:b/>
        </w:rPr>
        <w:t xml:space="preserve">Bulk user actions (such as uploading users to the system) is a </w:t>
      </w:r>
      <w:r w:rsidRPr="003054AB">
        <w:rPr>
          <w:b/>
          <w:noProof/>
        </w:rPr>
        <w:t>key</w:t>
      </w:r>
      <w:r w:rsidRPr="00484BB4">
        <w:rPr>
          <w:b/>
        </w:rPr>
        <w:t xml:space="preserve"> functionality for administrators.</w:t>
      </w:r>
    </w:p>
    <w:p w14:paraId="70A88025" w14:textId="006769CF" w:rsidR="00484BB4" w:rsidRDefault="00BA0A84" w:rsidP="00194D05">
      <w:pPr>
        <w:pStyle w:val="DisStyle"/>
      </w:pPr>
      <w:r w:rsidRPr="00BA0A84">
        <w:t>Alm</w:t>
      </w:r>
      <w:r>
        <w:t xml:space="preserve">ost all of the respondents agreed (or strongly agreed) with this statement, with 5.6% neither agreeing nor disagreeing. </w:t>
      </w:r>
      <w:r w:rsidRPr="009F764B">
        <w:rPr>
          <w:noProof/>
        </w:rPr>
        <w:t>This</w:t>
      </w:r>
      <w:r>
        <w:t xml:space="preserve"> has highlighted bulk-user actions as a </w:t>
      </w:r>
      <w:r w:rsidR="009F764B">
        <w:rPr>
          <w:noProof/>
        </w:rPr>
        <w:t>critical</w:t>
      </w:r>
      <w:r w:rsidR="009F764B">
        <w:t xml:space="preserve"> function</w:t>
      </w:r>
      <w:r>
        <w:t xml:space="preserve"> </w:t>
      </w:r>
      <w:r w:rsidR="009F764B">
        <w:rPr>
          <w:noProof/>
        </w:rPr>
        <w:t>of</w:t>
      </w:r>
      <w:r>
        <w:t xml:space="preserve"> a learning management system.</w:t>
      </w:r>
    </w:p>
    <w:p w14:paraId="328C1AF6" w14:textId="10AB6597" w:rsidR="00BA0A84" w:rsidRPr="00BA0A84" w:rsidRDefault="00BA0A84" w:rsidP="00194D05">
      <w:pPr>
        <w:pStyle w:val="DisStyle"/>
        <w:rPr>
          <w:rFonts w:asciiTheme="minorHAnsi" w:hAnsiTheme="minorHAnsi"/>
          <w:b/>
        </w:rPr>
      </w:pPr>
      <w:r w:rsidRPr="00BA0A84">
        <w:rPr>
          <w:b/>
        </w:rPr>
        <w:t xml:space="preserve">Which of these </w:t>
      </w:r>
      <w:r w:rsidRPr="003054AB">
        <w:rPr>
          <w:b/>
          <w:noProof/>
        </w:rPr>
        <w:t>elearning</w:t>
      </w:r>
      <w:r w:rsidRPr="00BA0A84">
        <w:rPr>
          <w:b/>
        </w:rPr>
        <w:t xml:space="preserve"> systems do you currently use?</w:t>
      </w:r>
    </w:p>
    <w:p w14:paraId="70F33C48" w14:textId="6DC10FDB" w:rsidR="00484BB4" w:rsidRDefault="00BA0A84" w:rsidP="00194D05">
      <w:pPr>
        <w:pStyle w:val="DisStyle"/>
        <w:rPr>
          <w:rFonts w:asciiTheme="minorHAnsi" w:hAnsiTheme="minorHAnsi"/>
        </w:rPr>
      </w:pPr>
      <w:r>
        <w:rPr>
          <w:rFonts w:asciiTheme="minorHAnsi" w:hAnsiTheme="minorHAnsi"/>
        </w:rPr>
        <w:t xml:space="preserve">This question is the </w:t>
      </w:r>
      <w:r w:rsidRPr="009F764B">
        <w:rPr>
          <w:rFonts w:asciiTheme="minorHAnsi" w:hAnsiTheme="minorHAnsi"/>
          <w:noProof/>
        </w:rPr>
        <w:t>precursor</w:t>
      </w:r>
      <w:r>
        <w:rPr>
          <w:rFonts w:asciiTheme="minorHAnsi" w:hAnsiTheme="minorHAnsi"/>
        </w:rPr>
        <w:t xml:space="preserve"> to the next two, </w:t>
      </w:r>
      <w:r w:rsidRPr="009F764B">
        <w:rPr>
          <w:rFonts w:asciiTheme="minorHAnsi" w:hAnsiTheme="minorHAnsi"/>
          <w:noProof/>
        </w:rPr>
        <w:t>to</w:t>
      </w:r>
      <w:r>
        <w:rPr>
          <w:rFonts w:asciiTheme="minorHAnsi" w:hAnsiTheme="minorHAnsi"/>
        </w:rPr>
        <w:t xml:space="preserve"> gather which systems the respondents use, and what they like/dislike about these systems.</w:t>
      </w:r>
    </w:p>
    <w:p w14:paraId="1A64FD2B" w14:textId="5336B30D" w:rsidR="00BA0A84" w:rsidRDefault="00BA0A84" w:rsidP="00194D05">
      <w:pPr>
        <w:pStyle w:val="DisStyle"/>
        <w:rPr>
          <w:rFonts w:asciiTheme="minorHAnsi" w:hAnsiTheme="minorHAnsi"/>
        </w:rPr>
      </w:pPr>
      <w:r>
        <w:rPr>
          <w:rFonts w:asciiTheme="minorHAnsi" w:hAnsiTheme="minorHAnsi"/>
        </w:rPr>
        <w:lastRenderedPageBreak/>
        <w:t xml:space="preserve">Most of the respondents use Moodle </w:t>
      </w:r>
      <w:r w:rsidRPr="009F764B">
        <w:rPr>
          <w:rFonts w:asciiTheme="minorHAnsi" w:hAnsiTheme="minorHAnsi"/>
          <w:noProof/>
        </w:rPr>
        <w:t>and</w:t>
      </w:r>
      <w:r>
        <w:rPr>
          <w:rFonts w:asciiTheme="minorHAnsi" w:hAnsiTheme="minorHAnsi"/>
        </w:rPr>
        <w:t xml:space="preserve"> Totara, closely followed by Mahara (an ePortfolio system, commonly integrated with Moodle to support learning material) and Blackboard</w:t>
      </w:r>
      <w:r w:rsidR="008265D8">
        <w:rPr>
          <w:rFonts w:asciiTheme="minorHAnsi" w:hAnsiTheme="minorHAnsi"/>
        </w:rPr>
        <w:t>.</w:t>
      </w:r>
    </w:p>
    <w:p w14:paraId="68FD9E65" w14:textId="0163F971" w:rsidR="008265D8" w:rsidRDefault="008265D8" w:rsidP="00194D05">
      <w:pPr>
        <w:pStyle w:val="DisStyle"/>
        <w:rPr>
          <w:b/>
        </w:rPr>
      </w:pPr>
      <w:r w:rsidRPr="008265D8">
        <w:rPr>
          <w:b/>
        </w:rPr>
        <w:t xml:space="preserve">List some of the </w:t>
      </w:r>
      <w:r w:rsidRPr="003054AB">
        <w:rPr>
          <w:b/>
          <w:noProof/>
        </w:rPr>
        <w:t>main</w:t>
      </w:r>
      <w:r w:rsidRPr="008265D8">
        <w:rPr>
          <w:b/>
        </w:rPr>
        <w:t xml:space="preserve"> features you </w:t>
      </w:r>
      <w:r w:rsidRPr="009F764B">
        <w:rPr>
          <w:b/>
          <w:noProof/>
        </w:rPr>
        <w:t>like / dislike</w:t>
      </w:r>
      <w:r w:rsidRPr="008265D8">
        <w:rPr>
          <w:b/>
        </w:rPr>
        <w:t xml:space="preserve"> on these systems.</w:t>
      </w:r>
    </w:p>
    <w:p w14:paraId="4D61F271" w14:textId="79C3EA13" w:rsidR="008265D8" w:rsidRDefault="008265D8" w:rsidP="00194D05">
      <w:pPr>
        <w:pStyle w:val="DisStyle"/>
        <w:rPr>
          <w:rFonts w:asciiTheme="minorHAnsi" w:hAnsiTheme="minorHAnsi"/>
        </w:rPr>
      </w:pPr>
      <w:r>
        <w:rPr>
          <w:rFonts w:asciiTheme="minorHAnsi" w:hAnsiTheme="minorHAnsi"/>
        </w:rPr>
        <w:t xml:space="preserve">Six out of the eighteen respondents gave a feature that they liked on the systems outlined in the previous question. These varied from individual activities (such as quizzes and glossaries) to overall functionality (such as easy to use and informative). </w:t>
      </w:r>
    </w:p>
    <w:p w14:paraId="6BF7D0C3" w14:textId="6A0509E5" w:rsidR="008265D8" w:rsidRDefault="008265D8" w:rsidP="00194D05">
      <w:pPr>
        <w:pStyle w:val="DisStyle"/>
        <w:rPr>
          <w:rFonts w:asciiTheme="minorHAnsi" w:hAnsiTheme="minorHAnsi"/>
        </w:rPr>
      </w:pPr>
      <w:r>
        <w:rPr>
          <w:rFonts w:asciiTheme="minorHAnsi" w:hAnsiTheme="minorHAnsi"/>
        </w:rPr>
        <w:t xml:space="preserve">Disliked features focused on a lot of the complex functionalities on Totara, such as appraisals, HR sync (the ability to sync users from an HR system into the LMS), 360 feedback and goals. Others were generic to the majority of learning management systems, such as </w:t>
      </w:r>
      <w:r w:rsidRPr="003054AB">
        <w:rPr>
          <w:rFonts w:asciiTheme="minorHAnsi" w:hAnsiTheme="minorHAnsi"/>
          <w:noProof/>
        </w:rPr>
        <w:t>long</w:t>
      </w:r>
      <w:r>
        <w:rPr>
          <w:rFonts w:asciiTheme="minorHAnsi" w:hAnsiTheme="minorHAnsi"/>
        </w:rPr>
        <w:t xml:space="preserve"> navigation (as highlighted with the high amount of options available in navigation blocks), </w:t>
      </w:r>
      <w:r w:rsidR="00136831">
        <w:rPr>
          <w:rFonts w:asciiTheme="minorHAnsi" w:hAnsiTheme="minorHAnsi"/>
        </w:rPr>
        <w:t xml:space="preserve">the complicated language used in </w:t>
      </w:r>
      <w:r w:rsidR="00136831" w:rsidRPr="003054AB">
        <w:rPr>
          <w:rFonts w:asciiTheme="minorHAnsi" w:hAnsiTheme="minorHAnsi"/>
          <w:noProof/>
        </w:rPr>
        <w:t>learning</w:t>
      </w:r>
      <w:r w:rsidR="00136831">
        <w:rPr>
          <w:rFonts w:asciiTheme="minorHAnsi" w:hAnsiTheme="minorHAnsi"/>
        </w:rPr>
        <w:t xml:space="preserve"> management systems, </w:t>
      </w:r>
      <w:r>
        <w:rPr>
          <w:rFonts w:asciiTheme="minorHAnsi" w:hAnsiTheme="minorHAnsi"/>
        </w:rPr>
        <w:t>and the management of roles.</w:t>
      </w:r>
    </w:p>
    <w:p w14:paraId="637FDC30" w14:textId="7329A795" w:rsidR="000A4244" w:rsidRDefault="000A4244" w:rsidP="00194D05">
      <w:pPr>
        <w:pStyle w:val="DisStyle"/>
        <w:rPr>
          <w:rFonts w:asciiTheme="minorHAnsi" w:hAnsiTheme="minorHAnsi"/>
        </w:rPr>
      </w:pPr>
      <w:r>
        <w:rPr>
          <w:rFonts w:asciiTheme="minorHAnsi" w:hAnsiTheme="minorHAnsi"/>
        </w:rPr>
        <w:t xml:space="preserve">The complex functionalities as outlined from the responses are those that will </w:t>
      </w:r>
      <w:r w:rsidRPr="009F764B">
        <w:rPr>
          <w:rFonts w:asciiTheme="minorHAnsi" w:hAnsiTheme="minorHAnsi"/>
          <w:noProof/>
        </w:rPr>
        <w:t>be excluded</w:t>
      </w:r>
      <w:r>
        <w:rPr>
          <w:rFonts w:asciiTheme="minorHAnsi" w:hAnsiTheme="minorHAnsi"/>
        </w:rPr>
        <w:t xml:space="preserve"> from Rocket Learn </w:t>
      </w:r>
      <w:r w:rsidRPr="009F764B">
        <w:rPr>
          <w:rFonts w:asciiTheme="minorHAnsi" w:hAnsiTheme="minorHAnsi"/>
          <w:noProof/>
        </w:rPr>
        <w:t>to</w:t>
      </w:r>
      <w:r>
        <w:rPr>
          <w:rFonts w:asciiTheme="minorHAnsi" w:hAnsiTheme="minorHAnsi"/>
        </w:rPr>
        <w:t xml:space="preserve"> increase ease-of-use in both </w:t>
      </w:r>
      <w:r w:rsidRPr="003054AB">
        <w:rPr>
          <w:rFonts w:asciiTheme="minorHAnsi" w:hAnsiTheme="minorHAnsi"/>
          <w:noProof/>
        </w:rPr>
        <w:t>functionality</w:t>
      </w:r>
      <w:r>
        <w:rPr>
          <w:rFonts w:asciiTheme="minorHAnsi" w:hAnsiTheme="minorHAnsi"/>
        </w:rPr>
        <w:t xml:space="preserve"> and administration of the system.</w:t>
      </w:r>
    </w:p>
    <w:p w14:paraId="5E599232" w14:textId="2B1463F1" w:rsidR="00136831" w:rsidRPr="008265D8" w:rsidRDefault="009F764B" w:rsidP="00194D05">
      <w:pPr>
        <w:pStyle w:val="DisStyle"/>
        <w:rPr>
          <w:rFonts w:asciiTheme="minorHAnsi" w:hAnsiTheme="minorHAnsi"/>
        </w:rPr>
      </w:pPr>
      <w:r>
        <w:rPr>
          <w:rFonts w:asciiTheme="minorHAnsi" w:hAnsiTheme="minorHAnsi"/>
          <w:noProof/>
        </w:rPr>
        <w:t>The c</w:t>
      </w:r>
      <w:r w:rsidR="00136831" w:rsidRPr="009F764B">
        <w:rPr>
          <w:rFonts w:asciiTheme="minorHAnsi" w:hAnsiTheme="minorHAnsi"/>
          <w:noProof/>
        </w:rPr>
        <w:t>omplicated</w:t>
      </w:r>
      <w:r w:rsidR="00136831">
        <w:rPr>
          <w:rFonts w:asciiTheme="minorHAnsi" w:hAnsiTheme="minorHAnsi"/>
        </w:rPr>
        <w:t xml:space="preserve"> language </w:t>
      </w:r>
      <w:r w:rsidR="00136831" w:rsidRPr="009F764B">
        <w:rPr>
          <w:rFonts w:asciiTheme="minorHAnsi" w:hAnsiTheme="minorHAnsi"/>
          <w:noProof/>
        </w:rPr>
        <w:t>was highlighted</w:t>
      </w:r>
      <w:r w:rsidR="00136831">
        <w:rPr>
          <w:rFonts w:asciiTheme="minorHAnsi" w:hAnsiTheme="minorHAnsi"/>
        </w:rPr>
        <w:t xml:space="preserve"> as </w:t>
      </w:r>
      <w:r>
        <w:rPr>
          <w:rFonts w:asciiTheme="minorHAnsi" w:hAnsiTheme="minorHAnsi"/>
        </w:rPr>
        <w:t xml:space="preserve">an issue within </w:t>
      </w:r>
      <w:r w:rsidRPr="009F764B">
        <w:rPr>
          <w:rFonts w:asciiTheme="minorHAnsi" w:hAnsiTheme="minorHAnsi"/>
          <w:noProof/>
        </w:rPr>
        <w:t>learning management systems</w:t>
      </w:r>
      <w:r w:rsidR="001F6645">
        <w:rPr>
          <w:rFonts w:asciiTheme="minorHAnsi" w:hAnsiTheme="minorHAnsi"/>
          <w:noProof/>
        </w:rPr>
        <w:t>, as in LMS jargon overused on applications causing confusion as to what a functionality does (such as organisations, teams and positions within Totara Learn)</w:t>
      </w:r>
      <w:r>
        <w:rPr>
          <w:rFonts w:asciiTheme="minorHAnsi" w:hAnsiTheme="minorHAnsi"/>
          <w:noProof/>
        </w:rPr>
        <w:t>; t</w:t>
      </w:r>
      <w:r w:rsidRPr="009F764B">
        <w:rPr>
          <w:rFonts w:asciiTheme="minorHAnsi" w:hAnsiTheme="minorHAnsi"/>
          <w:noProof/>
        </w:rPr>
        <w:t>his</w:t>
      </w:r>
      <w:r>
        <w:rPr>
          <w:rFonts w:asciiTheme="minorHAnsi" w:hAnsiTheme="minorHAnsi"/>
        </w:rPr>
        <w:t xml:space="preserve"> is something that has </w:t>
      </w:r>
      <w:r w:rsidRPr="009F764B">
        <w:rPr>
          <w:rFonts w:asciiTheme="minorHAnsi" w:hAnsiTheme="minorHAnsi"/>
          <w:noProof/>
        </w:rPr>
        <w:t>been considered</w:t>
      </w:r>
      <w:r>
        <w:rPr>
          <w:rFonts w:asciiTheme="minorHAnsi" w:hAnsiTheme="minorHAnsi"/>
        </w:rPr>
        <w:t xml:space="preserve"> when naming parts of the Rocket Learn system, to help users better understand </w:t>
      </w:r>
      <w:r w:rsidRPr="009F764B">
        <w:rPr>
          <w:rFonts w:asciiTheme="minorHAnsi" w:hAnsiTheme="minorHAnsi"/>
          <w:noProof/>
        </w:rPr>
        <w:t>the</w:t>
      </w:r>
      <w:r>
        <w:rPr>
          <w:rFonts w:asciiTheme="minorHAnsi" w:hAnsiTheme="minorHAnsi"/>
        </w:rPr>
        <w:t xml:space="preserve"> functionalities from the offset</w:t>
      </w:r>
      <w:r w:rsidR="00307F48">
        <w:rPr>
          <w:rFonts w:asciiTheme="minorHAnsi" w:hAnsiTheme="minorHAnsi"/>
        </w:rPr>
        <w:t xml:space="preserve"> (such as Record of Learning, being restructured to Learning Record)</w:t>
      </w:r>
      <w:r>
        <w:rPr>
          <w:rFonts w:asciiTheme="minorHAnsi" w:hAnsiTheme="minorHAnsi"/>
        </w:rPr>
        <w:t>.</w:t>
      </w:r>
    </w:p>
    <w:p w14:paraId="27D06E1F" w14:textId="076F216C" w:rsidR="00371347" w:rsidRDefault="008265D8" w:rsidP="00194D05">
      <w:pPr>
        <w:pStyle w:val="DisStyle"/>
        <w:rPr>
          <w:b/>
        </w:rPr>
      </w:pPr>
      <w:r w:rsidRPr="008265D8">
        <w:rPr>
          <w:b/>
        </w:rPr>
        <w:t>Please feel free to add any additional feedback, possibly a suggested feature or overall improvement.</w:t>
      </w:r>
    </w:p>
    <w:p w14:paraId="2D3C69BF" w14:textId="588139A2" w:rsidR="000A4244" w:rsidRPr="000A4244" w:rsidRDefault="000A4244" w:rsidP="00194D05">
      <w:pPr>
        <w:pStyle w:val="DisStyle"/>
      </w:pPr>
      <w:r>
        <w:t>“Don’t make it too complicated” was on</w:t>
      </w:r>
      <w:r w:rsidR="00136831">
        <w:t>e of the responses given in the ‘</w:t>
      </w:r>
      <w:r>
        <w:t>suggest a feature of overall improvement</w:t>
      </w:r>
      <w:r w:rsidR="00136831">
        <w:t>’</w:t>
      </w:r>
      <w:r>
        <w:t xml:space="preserve"> section. </w:t>
      </w:r>
      <w:r w:rsidRPr="009F764B">
        <w:rPr>
          <w:noProof/>
        </w:rPr>
        <w:t>This</w:t>
      </w:r>
      <w:r>
        <w:t xml:space="preserve"> lines up perfectly with the mantra of Rocket Learn.</w:t>
      </w:r>
    </w:p>
    <w:p w14:paraId="383FDC50" w14:textId="4FAC62BF" w:rsidR="00B13500" w:rsidRDefault="00B13500" w:rsidP="00B13500">
      <w:pPr>
        <w:pStyle w:val="Heading2"/>
      </w:pPr>
      <w:bookmarkStart w:id="33" w:name="_Toc513201966"/>
      <w:r>
        <w:lastRenderedPageBreak/>
        <w:t>2.5</w:t>
      </w:r>
      <w:r>
        <w:tab/>
        <w:t>Industry Observations</w:t>
      </w:r>
      <w:bookmarkEnd w:id="33"/>
    </w:p>
    <w:p w14:paraId="12D7DA1F" w14:textId="5264786D" w:rsidR="00B13500" w:rsidRDefault="00B13500" w:rsidP="00B13500">
      <w:pPr>
        <w:pStyle w:val="DisStyle"/>
      </w:pPr>
      <w:r>
        <w:t>After spending over a year a</w:t>
      </w:r>
      <w:r w:rsidR="009548A3">
        <w:t>t a learning technology company</w:t>
      </w:r>
      <w:r>
        <w:t xml:space="preserve"> who spec</w:t>
      </w:r>
      <w:r w:rsidR="009548A3">
        <w:t>ialise in providing, supporting and</w:t>
      </w:r>
      <w:r>
        <w:t xml:space="preserve"> hosting learning management systems</w:t>
      </w:r>
      <w:r w:rsidR="009548A3">
        <w:t>,</w:t>
      </w:r>
      <w:r>
        <w:t xml:space="preserve"> the following observations were able to be drawn.</w:t>
      </w:r>
    </w:p>
    <w:p w14:paraId="2B1D3F48" w14:textId="1D9B67B0" w:rsidR="00B13500" w:rsidRDefault="009548A3" w:rsidP="009548A3">
      <w:pPr>
        <w:pStyle w:val="Heading3Dis"/>
      </w:pPr>
      <w:r>
        <w:t>2.5.1</w:t>
      </w:r>
      <w:r>
        <w:tab/>
      </w:r>
      <w:r w:rsidR="00B13500">
        <w:t>Training</w:t>
      </w:r>
    </w:p>
    <w:p w14:paraId="1ADB35B7" w14:textId="74BD7F59" w:rsidR="009548A3" w:rsidRDefault="009548A3" w:rsidP="00B13500">
      <w:pPr>
        <w:pStyle w:val="DisStyle"/>
      </w:pPr>
      <w:r>
        <w:t xml:space="preserve">The majority of LMS providers (including Synergy Learning) offer professional training services to their customers, where </w:t>
      </w:r>
      <w:r w:rsidR="009F764B" w:rsidRPr="009F764B">
        <w:rPr>
          <w:noProof/>
        </w:rPr>
        <w:t>a train</w:t>
      </w:r>
      <w:r w:rsidR="009F764B">
        <w:rPr>
          <w:noProof/>
        </w:rPr>
        <w:t>er</w:t>
      </w:r>
      <w:r>
        <w:t xml:space="preserve"> will spend </w:t>
      </w:r>
      <w:r w:rsidRPr="009548A3">
        <w:rPr>
          <w:i/>
        </w:rPr>
        <w:t>x</w:t>
      </w:r>
      <w:r>
        <w:t xml:space="preserve"> amount of days on-site with a customer showing them how to use their newly acquired LMS.</w:t>
      </w:r>
    </w:p>
    <w:p w14:paraId="5EE36C72" w14:textId="46E6DF6C" w:rsidR="00B13500" w:rsidRDefault="00E633D3" w:rsidP="00462B7F">
      <w:pPr>
        <w:pStyle w:val="DisStyle"/>
      </w:pPr>
      <w:r>
        <w:t xml:space="preserve">At Synergy Learning, it </w:t>
      </w:r>
      <w:r w:rsidRPr="009F764B">
        <w:rPr>
          <w:noProof/>
        </w:rPr>
        <w:t>was observed</w:t>
      </w:r>
      <w:r>
        <w:t xml:space="preserve"> that the average training session </w:t>
      </w:r>
      <w:r w:rsidR="005370CF">
        <w:t>is 2</w:t>
      </w:r>
      <w:r>
        <w:t>-3 days, with some taking the contracted trainers all around the world to deliver the training in-person.</w:t>
      </w:r>
    </w:p>
    <w:p w14:paraId="51299484" w14:textId="149289EE" w:rsidR="002A450F" w:rsidRDefault="00AF3590" w:rsidP="002A450F">
      <w:pPr>
        <w:pStyle w:val="Heading2"/>
      </w:pPr>
      <w:bookmarkStart w:id="34" w:name="_Toc513201967"/>
      <w:r>
        <w:t>2</w:t>
      </w:r>
      <w:r w:rsidR="00B13500">
        <w:t>.6</w:t>
      </w:r>
      <w:r w:rsidR="002A450F">
        <w:tab/>
        <w:t>Software Development Methodology</w:t>
      </w:r>
      <w:bookmarkEnd w:id="34"/>
    </w:p>
    <w:p w14:paraId="51616130" w14:textId="0F9093F1" w:rsidR="00A015C1" w:rsidRDefault="007B49FE" w:rsidP="002A450F">
      <w:pPr>
        <w:pStyle w:val="BodyText"/>
        <w:spacing w:after="240" w:line="360" w:lineRule="auto"/>
      </w:pPr>
      <w:r>
        <w:t xml:space="preserve">The Rocket Learn project </w:t>
      </w:r>
      <w:r w:rsidR="00E70075">
        <w:t xml:space="preserve">has </w:t>
      </w:r>
      <w:r w:rsidR="00E70075" w:rsidRPr="009F764B">
        <w:rPr>
          <w:noProof/>
        </w:rPr>
        <w:t>been developed</w:t>
      </w:r>
      <w:r w:rsidR="00E70075">
        <w:t xml:space="preserve"> with the Agile (Kanban) methodology. Due to the project’s large number of</w:t>
      </w:r>
      <w:r w:rsidR="002C43BB">
        <w:t xml:space="preserve"> </w:t>
      </w:r>
      <w:r w:rsidR="002C43BB" w:rsidRPr="009F764B">
        <w:rPr>
          <w:noProof/>
        </w:rPr>
        <w:t>facets</w:t>
      </w:r>
      <w:r w:rsidR="009F764B">
        <w:rPr>
          <w:noProof/>
        </w:rPr>
        <w:t>,</w:t>
      </w:r>
      <w:r w:rsidR="002C43BB">
        <w:t xml:space="preserve"> the visual approach of k</w:t>
      </w:r>
      <w:r w:rsidR="00E70075">
        <w:t xml:space="preserve">anban works very well. The ability to visualise what stage of development every task is in is a massive advantage through task planning to completion </w:t>
      </w:r>
      <w:r w:rsidR="00E70075" w:rsidRPr="003054AB">
        <w:rPr>
          <w:noProof/>
        </w:rPr>
        <w:t>over</w:t>
      </w:r>
      <w:r w:rsidR="00E70075">
        <w:t xml:space="preserve"> other methodologies. </w:t>
      </w:r>
      <w:r w:rsidR="002C43BB">
        <w:t>The Rocket Learn kanb</w:t>
      </w:r>
      <w:r w:rsidR="00CA6421">
        <w:t xml:space="preserve">an board can </w:t>
      </w:r>
      <w:r w:rsidR="00CA6421" w:rsidRPr="009F764B">
        <w:rPr>
          <w:noProof/>
        </w:rPr>
        <w:t>be seen</w:t>
      </w:r>
      <w:r w:rsidR="00CA6421">
        <w:t xml:space="preserve"> in figure 5</w:t>
      </w:r>
      <w:r w:rsidR="002C43BB">
        <w:t xml:space="preserve"> below. Each of the </w:t>
      </w:r>
      <w:r w:rsidR="002C43BB" w:rsidRPr="003054AB">
        <w:rPr>
          <w:noProof/>
        </w:rPr>
        <w:t>tasks</w:t>
      </w:r>
      <w:r w:rsidR="002C43BB">
        <w:t xml:space="preserve"> </w:t>
      </w:r>
      <w:r w:rsidR="002C43BB" w:rsidRPr="003054AB">
        <w:rPr>
          <w:noProof/>
        </w:rPr>
        <w:t>are</w:t>
      </w:r>
      <w:r w:rsidR="002C43BB">
        <w:t xml:space="preserve"> represented in card format with accompanying critical information (such as title, status and priority). </w:t>
      </w:r>
    </w:p>
    <w:p w14:paraId="4FC3EF49" w14:textId="77777777" w:rsidR="002A0102" w:rsidRDefault="002A0102" w:rsidP="002A450F">
      <w:pPr>
        <w:pStyle w:val="BodyText"/>
        <w:spacing w:after="240" w:line="360" w:lineRule="auto"/>
      </w:pPr>
    </w:p>
    <w:p w14:paraId="316C1EFB" w14:textId="77777777" w:rsidR="00A015C1" w:rsidRDefault="00A015C1" w:rsidP="00A31393">
      <w:pPr>
        <w:pStyle w:val="BodyText"/>
        <w:keepNext/>
        <w:spacing w:after="0" w:line="360" w:lineRule="auto"/>
      </w:pPr>
      <w:r>
        <w:rPr>
          <w:noProof/>
          <w:lang w:eastAsia="en-GB"/>
        </w:rPr>
        <w:lastRenderedPageBreak/>
        <w:drawing>
          <wp:inline distT="0" distB="0" distL="0" distR="0" wp14:anchorId="50A5F1A5" wp14:editId="070E79C0">
            <wp:extent cx="5731510" cy="2773680"/>
            <wp:effectExtent l="0" t="0" r="254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a:stretch/>
                  </pic:blipFill>
                  <pic:spPr bwMode="auto">
                    <a:xfrm>
                      <a:off x="0" y="0"/>
                      <a:ext cx="5731510" cy="2773680"/>
                    </a:xfrm>
                    <a:prstGeom prst="rect">
                      <a:avLst/>
                    </a:prstGeom>
                    <a:ln>
                      <a:noFill/>
                    </a:ln>
                    <a:extLst>
                      <a:ext uri="{53640926-AAD7-44D8-BBD7-CCE9431645EC}">
                        <a14:shadowObscured xmlns:a14="http://schemas.microsoft.com/office/drawing/2010/main"/>
                      </a:ext>
                    </a:extLst>
                  </pic:spPr>
                </pic:pic>
              </a:graphicData>
            </a:graphic>
          </wp:inline>
        </w:drawing>
      </w:r>
    </w:p>
    <w:p w14:paraId="53546B49" w14:textId="74083565" w:rsidR="00A015C1" w:rsidRDefault="00A015C1" w:rsidP="00A015C1">
      <w:pPr>
        <w:pStyle w:val="Caption"/>
        <w:jc w:val="both"/>
      </w:pPr>
      <w:bookmarkStart w:id="35" w:name="_Toc513120669"/>
      <w:bookmarkStart w:id="36" w:name="_Toc513208846"/>
      <w:r>
        <w:t xml:space="preserve">Figure </w:t>
      </w:r>
      <w:r w:rsidR="009607D4">
        <w:fldChar w:fldCharType="begin"/>
      </w:r>
      <w:r w:rsidR="009607D4">
        <w:instrText xml:space="preserve"> SEQ Figure \* ARABIC </w:instrText>
      </w:r>
      <w:r w:rsidR="009607D4">
        <w:fldChar w:fldCharType="separate"/>
      </w:r>
      <w:r w:rsidR="005E5091">
        <w:rPr>
          <w:noProof/>
        </w:rPr>
        <w:t>5</w:t>
      </w:r>
      <w:r w:rsidR="009607D4">
        <w:rPr>
          <w:noProof/>
        </w:rPr>
        <w:fldChar w:fldCharType="end"/>
      </w:r>
      <w:r>
        <w:t xml:space="preserve"> - Project kanban</w:t>
      </w:r>
      <w:bookmarkEnd w:id="35"/>
      <w:bookmarkEnd w:id="36"/>
    </w:p>
    <w:p w14:paraId="0E2AFA21" w14:textId="39FEFD9D" w:rsidR="002A450F" w:rsidRDefault="00B13500" w:rsidP="002A450F">
      <w:pPr>
        <w:pStyle w:val="Heading2"/>
      </w:pPr>
      <w:bookmarkStart w:id="37" w:name="_Toc513201968"/>
      <w:r>
        <w:t>2.7</w:t>
      </w:r>
      <w:r w:rsidR="0063085A">
        <w:tab/>
      </w:r>
      <w:r w:rsidR="002A450F">
        <w:t>Professional Issues</w:t>
      </w:r>
      <w:bookmarkEnd w:id="37"/>
    </w:p>
    <w:p w14:paraId="3E8AE26E" w14:textId="6AEDA4AF" w:rsidR="00554DCF" w:rsidRPr="00554DCF" w:rsidRDefault="00B13500" w:rsidP="00D21141">
      <w:pPr>
        <w:pStyle w:val="Heading3"/>
        <w:spacing w:after="240"/>
      </w:pPr>
      <w:bookmarkStart w:id="38" w:name="_Toc499212062"/>
      <w:r>
        <w:t>2.7</w:t>
      </w:r>
      <w:r w:rsidR="0063085A">
        <w:t>.1</w:t>
      </w:r>
      <w:r w:rsidR="0063085A">
        <w:tab/>
      </w:r>
      <w:r w:rsidR="00554DCF" w:rsidRPr="00554DCF">
        <w:t>Business Case</w:t>
      </w:r>
      <w:bookmarkEnd w:id="38"/>
    </w:p>
    <w:p w14:paraId="711D5A0F" w14:textId="6C4FCD41" w:rsidR="00554DCF" w:rsidRDefault="00554DCF" w:rsidP="00554DCF">
      <w:pPr>
        <w:pStyle w:val="DisStyle"/>
      </w:pPr>
      <w:r>
        <w:t>As identified in the project investigation</w:t>
      </w:r>
      <w:r w:rsidRPr="000363D1">
        <w:t>,</w:t>
      </w:r>
      <w:r>
        <w:t xml:space="preserve"> while analysing two of the leading learning management systems,</w:t>
      </w:r>
      <w:r w:rsidRPr="000363D1">
        <w:t xml:space="preserve"> one focuses on educational institutions, and the other is </w:t>
      </w:r>
      <w:r w:rsidRPr="009F764B">
        <w:rPr>
          <w:noProof/>
        </w:rPr>
        <w:t>a more compl</w:t>
      </w:r>
      <w:r w:rsidR="009F764B">
        <w:rPr>
          <w:noProof/>
        </w:rPr>
        <w:t>icated</w:t>
      </w:r>
      <w:r w:rsidRPr="000363D1">
        <w:t xml:space="preserve"> system with a vast amount of organisational tools</w:t>
      </w:r>
      <w:r>
        <w:t xml:space="preserve">. The gap in the market </w:t>
      </w:r>
      <w:r w:rsidR="00BA2ED2">
        <w:rPr>
          <w:noProof/>
        </w:rPr>
        <w:t>is</w:t>
      </w:r>
      <w:r w:rsidR="00882D61">
        <w:rPr>
          <w:noProof/>
        </w:rPr>
        <w:t xml:space="preserve"> functional</w:t>
      </w:r>
      <w:r w:rsidR="00956FAF">
        <w:t xml:space="preserve"> simplicity; a</w:t>
      </w:r>
      <w:r w:rsidR="00882D61">
        <w:t xml:space="preserve"> need that is not currently being met. </w:t>
      </w:r>
    </w:p>
    <w:p w14:paraId="5F16D6B4" w14:textId="77777777" w:rsidR="00BC21CA" w:rsidRPr="00B143CB" w:rsidRDefault="00BC21CA" w:rsidP="00BC21CA">
      <w:pPr>
        <w:pStyle w:val="DisStyle"/>
        <w:rPr>
          <w:b/>
        </w:rPr>
      </w:pPr>
      <w:r w:rsidRPr="00B143CB">
        <w:rPr>
          <w:b/>
        </w:rPr>
        <w:t>Self-hosted</w:t>
      </w:r>
    </w:p>
    <w:p w14:paraId="51A26C05" w14:textId="4AE0C98B" w:rsidR="00BC21CA" w:rsidRDefault="00BC21CA" w:rsidP="00554DCF">
      <w:pPr>
        <w:pStyle w:val="DisStyle"/>
      </w:pPr>
      <w:r>
        <w:t xml:space="preserve">The classic approach to deploying a learning management system is by </w:t>
      </w:r>
      <w:r w:rsidR="00B143CB">
        <w:t xml:space="preserve">setting up the hosting environment on </w:t>
      </w:r>
      <w:r w:rsidR="00BA2ED2">
        <w:t xml:space="preserve">the </w:t>
      </w:r>
      <w:r w:rsidR="00BA2ED2" w:rsidRPr="00BA2ED2">
        <w:rPr>
          <w:noProof/>
        </w:rPr>
        <w:t>organ</w:t>
      </w:r>
      <w:r w:rsidR="00BA2ED2">
        <w:rPr>
          <w:noProof/>
        </w:rPr>
        <w:t xml:space="preserve">isation’s/institution’s </w:t>
      </w:r>
      <w:r w:rsidR="00B143CB" w:rsidRPr="00BA2ED2">
        <w:rPr>
          <w:noProof/>
        </w:rPr>
        <w:t>own</w:t>
      </w:r>
      <w:r w:rsidR="00B143CB">
        <w:t xml:space="preserve"> server and placing the application code (whether licenced or open-source) on there to be run. </w:t>
      </w:r>
      <w:r w:rsidR="00B143CB" w:rsidRPr="00BA2ED2">
        <w:rPr>
          <w:noProof/>
        </w:rPr>
        <w:t>This</w:t>
      </w:r>
      <w:r w:rsidR="00B143CB">
        <w:t xml:space="preserve"> is far from a click-and-deploy service, and requires sig</w:t>
      </w:r>
      <w:r w:rsidR="00626219">
        <w:t xml:space="preserve">nificant setup time and </w:t>
      </w:r>
      <w:r w:rsidR="00626219" w:rsidRPr="00BA2ED2">
        <w:rPr>
          <w:noProof/>
        </w:rPr>
        <w:t>know</w:t>
      </w:r>
      <w:r w:rsidR="00BA2ED2">
        <w:rPr>
          <w:noProof/>
        </w:rPr>
        <w:t>-</w:t>
      </w:r>
      <w:r w:rsidR="00626219" w:rsidRPr="00BA2ED2">
        <w:rPr>
          <w:noProof/>
        </w:rPr>
        <w:t>how</w:t>
      </w:r>
      <w:r w:rsidR="00626219">
        <w:t>; this all o</w:t>
      </w:r>
      <w:r w:rsidR="00B143CB">
        <w:t>n top of the sizable hosting costs</w:t>
      </w:r>
      <w:r w:rsidR="00626219">
        <w:t xml:space="preserve">, which could be as high as £18,000 </w:t>
      </w:r>
      <w:r w:rsidR="00381E86">
        <w:fldChar w:fldCharType="begin" w:fldLock="1"/>
      </w:r>
      <w:r w:rsidR="00381E86">
        <w:instrText>ADDIN CSL_CITATION { "citationItems" : [ { "id" : "ITEM-1", "itemData" : { "URL" : "https://elearninfo247.com/2013/06/19/cashcow/?utm_campaign=elearningindustry.com&amp;utm_source=%2Ftrue-cost-of-a-learning-management-system&amp;utm_medium=link", "accessed" : { "date-parts" : [ [ "2018", "4", "16" ] ] }, "author" : [ { "dropping-particle" : "", "family" : "Weiss", "given" : "Craig", "non-dropping-particle" : "", "parse-names" : false, "suffix" : "" } ], "container-title" : "The Craig Weiss Group", "id" : "ITEM-1", "issued" : { "date-parts" : [ [ "2013" ] ] }, "title" : "LMS Setup Fees: For some vendors it\u2019s a cash cow \u2013 By Craig Weiss", "type" : "webpage" }, "uris" : [ "http://www.mendeley.com/documents/?uuid=6ccd979f-0ce6-3029-817a-3cc60b4892d4" ] } ], "mendeley" : { "formattedCitation" : "(Weiss, 2013)", "plainTextFormattedCitation" : "(Weiss, 2013)", "previouslyFormattedCitation" : "(Weiss, 2013)" }, "properties" : {  }, "schema" : "https://github.com/citation-style-language/schema/raw/master/csl-citation.json" }</w:instrText>
      </w:r>
      <w:r w:rsidR="00381E86">
        <w:fldChar w:fldCharType="separate"/>
      </w:r>
      <w:r w:rsidR="00381E86" w:rsidRPr="00381E86">
        <w:rPr>
          <w:noProof/>
        </w:rPr>
        <w:t>(Weiss, 2013)</w:t>
      </w:r>
      <w:r w:rsidR="00381E86">
        <w:fldChar w:fldCharType="end"/>
      </w:r>
      <w:r w:rsidR="00381E86">
        <w:t xml:space="preserve"> </w:t>
      </w:r>
      <w:r w:rsidR="00B143CB">
        <w:t>and never-ending security/maintenance requirements.</w:t>
      </w:r>
      <w:r w:rsidR="00626219">
        <w:t xml:space="preserve"> </w:t>
      </w:r>
    </w:p>
    <w:p w14:paraId="15CDE557" w14:textId="582726BF" w:rsidR="00BC21CA" w:rsidRPr="00B143CB" w:rsidRDefault="00BC21CA" w:rsidP="00554DCF">
      <w:pPr>
        <w:pStyle w:val="DisStyle"/>
        <w:rPr>
          <w:b/>
        </w:rPr>
      </w:pPr>
      <w:r w:rsidRPr="00B143CB">
        <w:rPr>
          <w:b/>
        </w:rPr>
        <w:t>Cloud hosting</w:t>
      </w:r>
      <w:r w:rsidR="0057134E">
        <w:rPr>
          <w:b/>
        </w:rPr>
        <w:t xml:space="preserve"> (SaaS)</w:t>
      </w:r>
    </w:p>
    <w:p w14:paraId="1045D7FE" w14:textId="3DA91AA1" w:rsidR="00BC21CA" w:rsidRDefault="00B143CB" w:rsidP="00554DCF">
      <w:pPr>
        <w:pStyle w:val="DisStyle"/>
      </w:pPr>
      <w:r>
        <w:t>Due to the time, expertise and cost of a self-hosted setup, t</w:t>
      </w:r>
      <w:r w:rsidR="00BC21CA">
        <w:t xml:space="preserve">he leading learning management systems are now leaning towards cloud </w:t>
      </w:r>
      <w:r>
        <w:t xml:space="preserve">hosted solutions, where the user can </w:t>
      </w:r>
      <w:r w:rsidR="00BA2ED2">
        <w:rPr>
          <w:noProof/>
        </w:rPr>
        <w:t>quick</w:t>
      </w:r>
      <w:r w:rsidRPr="00BA2ED2">
        <w:rPr>
          <w:noProof/>
        </w:rPr>
        <w:t>ly</w:t>
      </w:r>
      <w:r>
        <w:t xml:space="preserve"> deploy their LMS at the click of a button. Pricing for these solutions are also usually very competitive when compared with the time and costs of self-hosted solutions</w:t>
      </w:r>
      <w:r w:rsidR="00A037C8">
        <w:t>; as shown in table 1</w:t>
      </w:r>
      <w:r w:rsidR="0057134E">
        <w:t>,</w:t>
      </w:r>
      <w:r w:rsidR="00626219">
        <w:t xml:space="preserve"> </w:t>
      </w:r>
      <w:r w:rsidR="003054AB">
        <w:rPr>
          <w:noProof/>
        </w:rPr>
        <w:t>fee</w:t>
      </w:r>
      <w:r w:rsidR="00626219" w:rsidRPr="003054AB">
        <w:rPr>
          <w:noProof/>
        </w:rPr>
        <w:t>s</w:t>
      </w:r>
      <w:r w:rsidR="00626219">
        <w:t xml:space="preserve"> for </w:t>
      </w:r>
      <w:r w:rsidR="0057134E">
        <w:lastRenderedPageBreak/>
        <w:t xml:space="preserve">cloud hosting for 1000 users from previously analysed competitors. </w:t>
      </w:r>
      <w:r w:rsidR="0057134E" w:rsidRPr="00BA2ED2">
        <w:rPr>
          <w:noProof/>
        </w:rPr>
        <w:t>When compared with the value reported for self-hosting</w:t>
      </w:r>
      <w:r w:rsidR="00BA2ED2" w:rsidRPr="00BA2ED2">
        <w:rPr>
          <w:noProof/>
        </w:rPr>
        <w:t>,</w:t>
      </w:r>
      <w:r w:rsidR="0057134E" w:rsidRPr="00BA2ED2">
        <w:rPr>
          <w:noProof/>
        </w:rPr>
        <w:t xml:space="preserve"> even the more complex of learning ma</w:t>
      </w:r>
      <w:r w:rsidR="00BA2ED2">
        <w:rPr>
          <w:noProof/>
        </w:rPr>
        <w:t>nagement systems work</w:t>
      </w:r>
      <w:r w:rsidR="0057134E" w:rsidRPr="00BA2ED2">
        <w:rPr>
          <w:noProof/>
        </w:rPr>
        <w:t xml:space="preserve"> out much more attr</w:t>
      </w:r>
      <w:r w:rsidR="001D30B0" w:rsidRPr="00BA2ED2">
        <w:rPr>
          <w:noProof/>
        </w:rPr>
        <w:t>actively priced.</w:t>
      </w:r>
    </w:p>
    <w:p w14:paraId="6F415C53" w14:textId="2FDFE2E5" w:rsidR="00112BB5" w:rsidRDefault="00112BB5" w:rsidP="00554DCF">
      <w:pPr>
        <w:pStyle w:val="DisStyle"/>
      </w:pPr>
      <w:r>
        <w:t xml:space="preserve">On top of the ease of getting an LMS instance deployed security </w:t>
      </w:r>
      <w:r w:rsidR="00600475">
        <w:t>will be offered by the cloud provider, taking the majority of accountability off the organisation</w:t>
      </w:r>
      <w:r>
        <w:t xml:space="preserve">. </w:t>
      </w:r>
      <w:r w:rsidR="00F37D06" w:rsidRPr="00BA2ED2">
        <w:rPr>
          <w:noProof/>
        </w:rPr>
        <w:t>This</w:t>
      </w:r>
      <w:r w:rsidR="00F37D06">
        <w:t xml:space="preserve"> </w:t>
      </w:r>
      <w:r w:rsidR="00600475">
        <w:t xml:space="preserve">factor </w:t>
      </w:r>
      <w:r w:rsidR="00F37D06" w:rsidRPr="00BA2ED2">
        <w:rPr>
          <w:noProof/>
        </w:rPr>
        <w:t>is especially highlighted</w:t>
      </w:r>
      <w:r w:rsidR="00F37D06">
        <w:t xml:space="preserve"> with the introduction of </w:t>
      </w:r>
      <w:r w:rsidR="00F37D06" w:rsidRPr="00F37D06">
        <w:t>General Data Protection Regulation (GDPR)</w:t>
      </w:r>
      <w:r w:rsidR="00F37D06">
        <w:t xml:space="preserve"> within the EU</w:t>
      </w:r>
      <w:r w:rsidR="006F6150">
        <w:t xml:space="preserve"> </w:t>
      </w:r>
      <w:r w:rsidR="006F6150">
        <w:fldChar w:fldCharType="begin" w:fldLock="1"/>
      </w:r>
      <w:r w:rsidR="006F6150">
        <w:instrText>ADDIN CSL_CITATION { "citationItems" : [ { "id" : "ITEM-1", "itemData" : { "URL" : "https://eur-lex.europa.eu/legal-content/EN/TXT/?uri=celex%3A32016R0679", "accessed" : { "date-parts" : [ [ "2018", "5", "3" ] ] }, "author" : [ { "dropping-particle" : "", "family" : "EU", "given" : "", "non-dropping-particle" : "", "parse-names" : false, "suffix" : "" } ], "container-title" : "European Union", "id" : "ITEM-1", "issued" : { "date-parts" : [ [ "2016" ] ] }, "title" : "GDPR EU Regulation - 2016/679", "type" : "webpage" }, "uris" : [ "http://www.mendeley.com/documents/?uuid=195b3d5d-a919-39d2-a599-aba9454dcef2" ] } ], "mendeley" : { "formattedCitation" : "(EU, 2016)", "plainTextFormattedCitation" : "(EU, 2016)", "previouslyFormattedCitation" : "(EU, 2016)" }, "properties" : {  }, "schema" : "https://github.com/citation-style-language/schema/raw/master/csl-citation.json" }</w:instrText>
      </w:r>
      <w:r w:rsidR="006F6150">
        <w:fldChar w:fldCharType="separate"/>
      </w:r>
      <w:r w:rsidR="006F6150" w:rsidRPr="006F6150">
        <w:rPr>
          <w:noProof/>
        </w:rPr>
        <w:t>(EU, 2016)</w:t>
      </w:r>
      <w:r w:rsidR="006F6150">
        <w:fldChar w:fldCharType="end"/>
      </w:r>
      <w:r w:rsidR="00F37D06">
        <w:t>; which requires any organisations that collect or process data from EU residents to meet the guidelines</w:t>
      </w:r>
      <w:r w:rsidR="00600475">
        <w:t xml:space="preserve"> and comes with significantly </w:t>
      </w:r>
      <w:r w:rsidR="00600475" w:rsidRPr="003054AB">
        <w:rPr>
          <w:noProof/>
        </w:rPr>
        <w:t>heavier</w:t>
      </w:r>
      <w:r w:rsidR="00600475">
        <w:t xml:space="preserve"> penalties for organisations that do not meet them</w:t>
      </w:r>
      <w:r w:rsidR="00F37D06">
        <w:t xml:space="preserve">. </w:t>
      </w:r>
      <w:r w:rsidR="00F37D06" w:rsidRPr="00BA2ED2">
        <w:rPr>
          <w:noProof/>
        </w:rPr>
        <w:t xml:space="preserve">The </w:t>
      </w:r>
      <w:r w:rsidR="00BA2ED2">
        <w:rPr>
          <w:noProof/>
        </w:rPr>
        <w:t>provider would cover the server elements of GDPR</w:t>
      </w:r>
      <w:r w:rsidR="00F37D06">
        <w:t xml:space="preserve">, and give the administrator more time to focus on the system rather than the environment where it </w:t>
      </w:r>
      <w:r w:rsidR="00F37D06" w:rsidRPr="00BA2ED2">
        <w:rPr>
          <w:noProof/>
        </w:rPr>
        <w:t>is hosted</w:t>
      </w:r>
      <w:r w:rsidR="00F37D06">
        <w:t>.</w:t>
      </w:r>
    </w:p>
    <w:p w14:paraId="1A7771C2" w14:textId="03FADF13" w:rsidR="00626219" w:rsidRDefault="00626219" w:rsidP="00626219">
      <w:pPr>
        <w:pStyle w:val="Caption"/>
        <w:keepNext/>
        <w:jc w:val="center"/>
      </w:pPr>
      <w:bookmarkStart w:id="39" w:name="_Toc513120809"/>
      <w:bookmarkStart w:id="40" w:name="_Toc513208831"/>
      <w:r>
        <w:t xml:space="preserve">Table </w:t>
      </w:r>
      <w:r w:rsidR="009607D4">
        <w:fldChar w:fldCharType="begin"/>
      </w:r>
      <w:r w:rsidR="009607D4">
        <w:instrText xml:space="preserve"> SEQ Table \* ARABIC </w:instrText>
      </w:r>
      <w:r w:rsidR="009607D4">
        <w:fldChar w:fldCharType="separate"/>
      </w:r>
      <w:r w:rsidR="005E5091">
        <w:rPr>
          <w:noProof/>
        </w:rPr>
        <w:t>1</w:t>
      </w:r>
      <w:r w:rsidR="009607D4">
        <w:rPr>
          <w:noProof/>
        </w:rPr>
        <w:fldChar w:fldCharType="end"/>
      </w:r>
      <w:r>
        <w:t xml:space="preserve"> - LMS Cloud Hosting Costs</w:t>
      </w:r>
      <w:bookmarkEnd w:id="39"/>
      <w:bookmarkEnd w:id="40"/>
    </w:p>
    <w:tbl>
      <w:tblPr>
        <w:tblStyle w:val="GridTable5Dark-Accent1"/>
        <w:tblW w:w="0" w:type="auto"/>
        <w:jc w:val="center"/>
        <w:tblLook w:val="04A0" w:firstRow="1" w:lastRow="0" w:firstColumn="1" w:lastColumn="0" w:noHBand="0" w:noVBand="1"/>
      </w:tblPr>
      <w:tblGrid>
        <w:gridCol w:w="2263"/>
        <w:gridCol w:w="2127"/>
      </w:tblGrid>
      <w:tr w:rsidR="00626219" w:rsidRPr="00626219" w14:paraId="2BA8751D" w14:textId="77777777" w:rsidTr="0002542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6026ED5" w14:textId="086221FF" w:rsidR="00626219" w:rsidRPr="00626219" w:rsidRDefault="00626219" w:rsidP="00626219">
            <w:pPr>
              <w:pStyle w:val="DisStyle"/>
              <w:spacing w:after="0" w:line="240" w:lineRule="auto"/>
            </w:pPr>
            <w:r w:rsidRPr="00626219">
              <w:t>LMS</w:t>
            </w:r>
          </w:p>
        </w:tc>
        <w:tc>
          <w:tcPr>
            <w:tcW w:w="2127" w:type="dxa"/>
          </w:tcPr>
          <w:p w14:paraId="5662E999" w14:textId="37BEDBA6" w:rsidR="00626219" w:rsidRPr="00626219" w:rsidRDefault="00626219" w:rsidP="00626219">
            <w:pPr>
              <w:pStyle w:val="DisStyle"/>
              <w:spacing w:after="0" w:line="240" w:lineRule="auto"/>
              <w:cnfStyle w:val="100000000000" w:firstRow="1" w:lastRow="0" w:firstColumn="0" w:lastColumn="0" w:oddVBand="0" w:evenVBand="0" w:oddHBand="0" w:evenHBand="0" w:firstRowFirstColumn="0" w:firstRowLastColumn="0" w:lastRowFirstColumn="0" w:lastRowLastColumn="0"/>
            </w:pPr>
            <w:r w:rsidRPr="00626219">
              <w:t>Cost</w:t>
            </w:r>
          </w:p>
        </w:tc>
      </w:tr>
      <w:tr w:rsidR="00626219" w:rsidRPr="00626219" w14:paraId="30C4114E" w14:textId="77777777" w:rsidTr="0002542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8A1ADE7" w14:textId="2FFD48FF" w:rsidR="00626219" w:rsidRPr="00626219" w:rsidRDefault="00626219" w:rsidP="00626219">
            <w:pPr>
              <w:pStyle w:val="DisStyle"/>
              <w:spacing w:after="0" w:line="240" w:lineRule="auto"/>
            </w:pPr>
            <w:r>
              <w:t>Moodle</w:t>
            </w:r>
          </w:p>
        </w:tc>
        <w:tc>
          <w:tcPr>
            <w:tcW w:w="2127" w:type="dxa"/>
          </w:tcPr>
          <w:p w14:paraId="6D9964FC" w14:textId="58693A51" w:rsidR="00626219" w:rsidRPr="00626219" w:rsidRDefault="00626219" w:rsidP="00626219">
            <w:pPr>
              <w:pStyle w:val="DisStyle"/>
              <w:spacing w:after="0" w:line="240" w:lineRule="auto"/>
              <w:cnfStyle w:val="000000100000" w:firstRow="0" w:lastRow="0" w:firstColumn="0" w:lastColumn="0" w:oddVBand="0" w:evenVBand="0" w:oddHBand="1" w:evenHBand="0" w:firstRowFirstColumn="0" w:firstRowLastColumn="0" w:lastRowFirstColumn="0" w:lastRowLastColumn="0"/>
            </w:pPr>
            <w:r>
              <w:t>£550 per year</w:t>
            </w:r>
          </w:p>
        </w:tc>
      </w:tr>
      <w:tr w:rsidR="00626219" w:rsidRPr="00626219" w14:paraId="62732ACD" w14:textId="77777777" w:rsidTr="00025429">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CD8BD9E" w14:textId="1771DFD7" w:rsidR="00626219" w:rsidRPr="00626219" w:rsidRDefault="00626219" w:rsidP="00626219">
            <w:pPr>
              <w:pStyle w:val="DisStyle"/>
              <w:spacing w:after="0" w:line="240" w:lineRule="auto"/>
            </w:pPr>
            <w:r>
              <w:t>Totara</w:t>
            </w:r>
          </w:p>
        </w:tc>
        <w:tc>
          <w:tcPr>
            <w:tcW w:w="2127" w:type="dxa"/>
          </w:tcPr>
          <w:p w14:paraId="51EF3FE6" w14:textId="6A5FCCA4" w:rsidR="00626219" w:rsidRPr="00626219" w:rsidRDefault="00626219" w:rsidP="00626219">
            <w:pPr>
              <w:pStyle w:val="DisStyle"/>
              <w:spacing w:after="0" w:line="240" w:lineRule="auto"/>
              <w:cnfStyle w:val="000000000000" w:firstRow="0" w:lastRow="0" w:firstColumn="0" w:lastColumn="0" w:oddVBand="0" w:evenVBand="0" w:oddHBand="0" w:evenHBand="0" w:firstRowFirstColumn="0" w:firstRowLastColumn="0" w:lastRowFirstColumn="0" w:lastRowLastColumn="0"/>
            </w:pPr>
            <w:r>
              <w:t>£7,300 per year</w:t>
            </w:r>
          </w:p>
        </w:tc>
      </w:tr>
    </w:tbl>
    <w:p w14:paraId="7EABB71F" w14:textId="08E9D253" w:rsidR="00CE3F2F" w:rsidRPr="00882D61" w:rsidRDefault="00B13500" w:rsidP="00882D61">
      <w:pPr>
        <w:pStyle w:val="Heading3Dis"/>
      </w:pPr>
      <w:bookmarkStart w:id="41" w:name="_Toc499212063"/>
      <w:r w:rsidRPr="00882D61">
        <w:t>2.7</w:t>
      </w:r>
      <w:r w:rsidR="0063085A" w:rsidRPr="00882D61">
        <w:t>.2</w:t>
      </w:r>
      <w:r w:rsidR="0063085A" w:rsidRPr="00882D61">
        <w:tab/>
      </w:r>
      <w:r w:rsidR="00554DCF" w:rsidRPr="00882D61">
        <w:t>Technical Benefits</w:t>
      </w:r>
      <w:bookmarkEnd w:id="41"/>
    </w:p>
    <w:p w14:paraId="79BF61C4" w14:textId="04A6823B" w:rsidR="00CE3F2F" w:rsidRDefault="00CE3F2F" w:rsidP="00525327">
      <w:pPr>
        <w:pStyle w:val="DisStyle"/>
        <w:numPr>
          <w:ilvl w:val="0"/>
          <w:numId w:val="17"/>
        </w:numPr>
      </w:pPr>
      <w:r>
        <w:t xml:space="preserve">Every aspect of the system has </w:t>
      </w:r>
      <w:r w:rsidRPr="00BA2ED2">
        <w:rPr>
          <w:noProof/>
        </w:rPr>
        <w:t>been developed</w:t>
      </w:r>
      <w:r>
        <w:t xml:space="preserve"> with the task of decreasing complexity in mind. </w:t>
      </w:r>
      <w:r w:rsidRPr="00BA2ED2">
        <w:rPr>
          <w:noProof/>
        </w:rPr>
        <w:t>This</w:t>
      </w:r>
      <w:r>
        <w:t xml:space="preserve"> allows for combining features that are usually only found on complex systems (such as course badges and user learning records) into Rocket Learn, along with the core-LMS functionalities (such as courses and activities). The </w:t>
      </w:r>
      <w:r w:rsidRPr="00412826">
        <w:rPr>
          <w:noProof/>
        </w:rPr>
        <w:t>complex</w:t>
      </w:r>
      <w:r>
        <w:t xml:space="preserve"> </w:t>
      </w:r>
      <w:r w:rsidRPr="00BA2ED2">
        <w:rPr>
          <w:noProof/>
        </w:rPr>
        <w:t>f</w:t>
      </w:r>
      <w:r w:rsidR="00BA2ED2">
        <w:rPr>
          <w:noProof/>
        </w:rPr>
        <w:t>eatur</w:t>
      </w:r>
      <w:r w:rsidRPr="00BA2ED2">
        <w:rPr>
          <w:noProof/>
        </w:rPr>
        <w:t>es</w:t>
      </w:r>
      <w:r>
        <w:t xml:space="preserve"> are </w:t>
      </w:r>
      <w:r w:rsidR="00BA2ED2">
        <w:rPr>
          <w:noProof/>
        </w:rPr>
        <w:t>essential</w:t>
      </w:r>
      <w:r>
        <w:t xml:space="preserve"> </w:t>
      </w:r>
      <w:r w:rsidRPr="00BA2ED2">
        <w:rPr>
          <w:noProof/>
        </w:rPr>
        <w:t>to</w:t>
      </w:r>
      <w:r>
        <w:t xml:space="preserve"> increase the usability of Rocket Learn by making its use feasible in more categories (</w:t>
      </w:r>
      <w:r w:rsidR="00525327">
        <w:t xml:space="preserve">such as education and </w:t>
      </w:r>
      <w:r w:rsidR="00525327" w:rsidRPr="00525327">
        <w:t>corporate</w:t>
      </w:r>
      <w:r>
        <w:t>).</w:t>
      </w:r>
    </w:p>
    <w:p w14:paraId="15335E0F" w14:textId="77777777" w:rsidR="00554DCF" w:rsidRDefault="00554DCF" w:rsidP="00A015C1">
      <w:pPr>
        <w:pStyle w:val="DisStyle"/>
        <w:numPr>
          <w:ilvl w:val="0"/>
          <w:numId w:val="17"/>
        </w:numPr>
      </w:pPr>
      <w:r>
        <w:t>Ease of bulk-user uploads, useful for larger institutions</w:t>
      </w:r>
    </w:p>
    <w:p w14:paraId="6EAC1DCB" w14:textId="38EE86D0" w:rsidR="00554DCF" w:rsidRDefault="00554DCF" w:rsidP="00A015C1">
      <w:pPr>
        <w:pStyle w:val="DisStyle"/>
        <w:numPr>
          <w:ilvl w:val="0"/>
          <w:numId w:val="17"/>
        </w:numPr>
      </w:pPr>
      <w:r>
        <w:t xml:space="preserve">The application can be used on </w:t>
      </w:r>
      <w:r w:rsidR="00525327">
        <w:t>almost any</w:t>
      </w:r>
      <w:r>
        <w:t xml:space="preserve"> internet-enabled devices and remain </w:t>
      </w:r>
      <w:r w:rsidRPr="00412826">
        <w:rPr>
          <w:noProof/>
        </w:rPr>
        <w:t>easily</w:t>
      </w:r>
      <w:r>
        <w:t xml:space="preserve"> </w:t>
      </w:r>
      <w:r w:rsidRPr="00BA2ED2">
        <w:rPr>
          <w:noProof/>
        </w:rPr>
        <w:t>usable</w:t>
      </w:r>
      <w:r>
        <w:t xml:space="preserve">, due to the responsive design (Mobile CSS and Bootstrap), allowing the frontend to </w:t>
      </w:r>
      <w:r w:rsidRPr="00BA2ED2">
        <w:rPr>
          <w:noProof/>
        </w:rPr>
        <w:t>be resized</w:t>
      </w:r>
      <w:r>
        <w:t xml:space="preserve"> to the varying device screen sizes.</w:t>
      </w:r>
    </w:p>
    <w:p w14:paraId="5BFFE55D" w14:textId="7E8E0ED6" w:rsidR="00554DCF" w:rsidRPr="00554DCF" w:rsidRDefault="00B13500" w:rsidP="0065440D">
      <w:pPr>
        <w:pStyle w:val="Heading3Dis"/>
      </w:pPr>
      <w:bookmarkStart w:id="42" w:name="_Toc499212064"/>
      <w:r>
        <w:t>2.7</w:t>
      </w:r>
      <w:r w:rsidR="0065440D">
        <w:t>.3</w:t>
      </w:r>
      <w:r w:rsidR="0065440D">
        <w:tab/>
      </w:r>
      <w:r w:rsidR="00554DCF" w:rsidRPr="00554DCF">
        <w:t>Cost</w:t>
      </w:r>
      <w:bookmarkEnd w:id="42"/>
      <w:r w:rsidR="00554DCF" w:rsidRPr="00554DCF">
        <w:t>s</w:t>
      </w:r>
    </w:p>
    <w:p w14:paraId="030EFAEE" w14:textId="77777777" w:rsidR="00554DCF" w:rsidRPr="00654F4B" w:rsidRDefault="00554DCF" w:rsidP="0063085A">
      <w:pPr>
        <w:pStyle w:val="DisStyle"/>
        <w:numPr>
          <w:ilvl w:val="0"/>
          <w:numId w:val="18"/>
        </w:numPr>
        <w:spacing w:after="0"/>
        <w:rPr>
          <w:rFonts w:eastAsia="Times New Roman"/>
          <w:color w:val="000000"/>
          <w:lang w:eastAsia="en-GB"/>
        </w:rPr>
      </w:pPr>
      <w:r>
        <w:t xml:space="preserve">Developer/Project Manager – £30 per hour – estimated 263.5 </w:t>
      </w:r>
      <w:r w:rsidRPr="00654F4B">
        <w:t xml:space="preserve">hours - </w:t>
      </w:r>
      <w:r w:rsidRPr="00654F4B">
        <w:rPr>
          <w:rFonts w:eastAsia="Times New Roman"/>
          <w:color w:val="000000"/>
          <w:lang w:eastAsia="en-GB"/>
        </w:rPr>
        <w:t>£7,905</w:t>
      </w:r>
    </w:p>
    <w:p w14:paraId="70BD1D47" w14:textId="77777777" w:rsidR="00554DCF" w:rsidRPr="00654F4B" w:rsidRDefault="00554DCF" w:rsidP="0063085A">
      <w:pPr>
        <w:pStyle w:val="DisStyle"/>
        <w:numPr>
          <w:ilvl w:val="0"/>
          <w:numId w:val="18"/>
        </w:numPr>
        <w:spacing w:after="0"/>
        <w:rPr>
          <w:rFonts w:eastAsia="Times New Roman"/>
          <w:color w:val="000000"/>
          <w:lang w:eastAsia="en-GB"/>
        </w:rPr>
      </w:pPr>
      <w:r w:rsidRPr="00654F4B">
        <w:t>Yearly application hosting costs –</w:t>
      </w:r>
      <w:r w:rsidRPr="00654F4B">
        <w:rPr>
          <w:rFonts w:eastAsia="Times New Roman"/>
          <w:color w:val="000000"/>
          <w:lang w:eastAsia="en-GB"/>
        </w:rPr>
        <w:t xml:space="preserve"> 1&amp;1 Web Hosting £4.99 per month - £59.88</w:t>
      </w:r>
    </w:p>
    <w:p w14:paraId="1DC45330" w14:textId="2B75DB04" w:rsidR="0065440D" w:rsidRDefault="00BA2ED2" w:rsidP="0065440D">
      <w:pPr>
        <w:pStyle w:val="DisStyle"/>
        <w:numPr>
          <w:ilvl w:val="0"/>
          <w:numId w:val="18"/>
        </w:numPr>
      </w:pPr>
      <w:r>
        <w:rPr>
          <w:noProof/>
        </w:rPr>
        <w:lastRenderedPageBreak/>
        <w:t>Annual</w:t>
      </w:r>
      <w:r w:rsidR="00554DCF" w:rsidRPr="00BA2ED2">
        <w:rPr>
          <w:noProof/>
        </w:rPr>
        <w:t xml:space="preserve"> domain fee</w:t>
      </w:r>
      <w:r w:rsidR="00554DCF" w:rsidRPr="0063085A">
        <w:t xml:space="preserve"> – rocket-learn.com - £9.99</w:t>
      </w:r>
    </w:p>
    <w:p w14:paraId="4647D20A" w14:textId="7F71F5E5" w:rsidR="0065440D" w:rsidRDefault="00B13500" w:rsidP="0065440D">
      <w:pPr>
        <w:pStyle w:val="Heading2"/>
      </w:pPr>
      <w:bookmarkStart w:id="43" w:name="_Toc513201969"/>
      <w:r>
        <w:t>2.8</w:t>
      </w:r>
      <w:r w:rsidR="0065440D">
        <w:tab/>
      </w:r>
      <w:r w:rsidR="00885F81">
        <w:t>Defining Scope</w:t>
      </w:r>
      <w:bookmarkEnd w:id="43"/>
    </w:p>
    <w:p w14:paraId="692BAC03" w14:textId="614948C9" w:rsidR="0065440D" w:rsidRDefault="00B13500" w:rsidP="00537A72">
      <w:pPr>
        <w:pStyle w:val="Heading3Dis"/>
      </w:pPr>
      <w:r>
        <w:t>2.8</w:t>
      </w:r>
      <w:r w:rsidR="0065440D">
        <w:t>.1</w:t>
      </w:r>
      <w:r w:rsidR="0065440D">
        <w:tab/>
      </w:r>
      <w:r w:rsidR="0065440D" w:rsidRPr="00BA2ED2">
        <w:rPr>
          <w:noProof/>
        </w:rPr>
        <w:t>In</w:t>
      </w:r>
      <w:r w:rsidR="00BA2ED2">
        <w:rPr>
          <w:noProof/>
        </w:rPr>
        <w:t>-</w:t>
      </w:r>
      <w:r w:rsidR="0065440D" w:rsidRPr="00BA2ED2">
        <w:rPr>
          <w:noProof/>
        </w:rPr>
        <w:t>Frame</w:t>
      </w:r>
      <w:r w:rsidR="0065440D">
        <w:t xml:space="preserve"> / Out of Frame</w:t>
      </w:r>
    </w:p>
    <w:p w14:paraId="3ADEBD8B" w14:textId="751896A3" w:rsidR="008B2ADE" w:rsidRPr="00EB128C" w:rsidRDefault="009D4D4F" w:rsidP="009D4D4F">
      <w:pPr>
        <w:pStyle w:val="DisStyle"/>
      </w:pPr>
      <w:r>
        <w:t xml:space="preserve">In Frame / Out of </w:t>
      </w:r>
      <w:r w:rsidRPr="00412826">
        <w:rPr>
          <w:noProof/>
        </w:rPr>
        <w:t>frame</w:t>
      </w:r>
      <w:r>
        <w:t xml:space="preserve"> analysis was carried out on the project </w:t>
      </w:r>
      <w:r w:rsidRPr="00BA2ED2">
        <w:rPr>
          <w:noProof/>
        </w:rPr>
        <w:t>in order to</w:t>
      </w:r>
      <w:r>
        <w:t xml:space="preserve"> reduce the scope and avoid ‘scope creep’; the diagram can </w:t>
      </w:r>
      <w:r w:rsidRPr="00BA2ED2">
        <w:rPr>
          <w:noProof/>
        </w:rPr>
        <w:t>be seen</w:t>
      </w:r>
      <w:r w:rsidR="00BE5687">
        <w:t xml:space="preserve"> in figure 6</w:t>
      </w:r>
      <w:r>
        <w:t xml:space="preserve">. </w:t>
      </w:r>
      <w:r w:rsidR="00BA2ED2" w:rsidRPr="00BA2ED2">
        <w:rPr>
          <w:i/>
          <w:noProof/>
        </w:rPr>
        <w:t>In-</w:t>
      </w:r>
      <w:r w:rsidRPr="00BA2ED2">
        <w:rPr>
          <w:i/>
          <w:noProof/>
        </w:rPr>
        <w:t>Frame</w:t>
      </w:r>
      <w:r>
        <w:t xml:space="preserve"> deliverables are those tasks that </w:t>
      </w:r>
      <w:r w:rsidR="000500FB">
        <w:t>are</w:t>
      </w:r>
      <w:r>
        <w:t xml:space="preserve"> part of the project scope and therefore implemented as part of the system. </w:t>
      </w:r>
      <w:r w:rsidRPr="009D4D4F">
        <w:rPr>
          <w:i/>
        </w:rPr>
        <w:t>Out of Frame</w:t>
      </w:r>
      <w:r>
        <w:t xml:space="preserve"> tasks are those that have fallen outside the boundaries of the project scope (due to resource constraints, such as time) and </w:t>
      </w:r>
      <w:r w:rsidR="000500FB">
        <w:t>are</w:t>
      </w:r>
      <w:r>
        <w:t xml:space="preserve"> not </w:t>
      </w:r>
      <w:r w:rsidRPr="00BA2ED2">
        <w:rPr>
          <w:noProof/>
        </w:rPr>
        <w:t>be implemented</w:t>
      </w:r>
      <w:r>
        <w:t xml:space="preserve"> in the system. Tasks identified as </w:t>
      </w:r>
      <w:r w:rsidRPr="009D4D4F">
        <w:rPr>
          <w:i/>
        </w:rPr>
        <w:t>On the Frame</w:t>
      </w:r>
      <w:r>
        <w:t xml:space="preserve"> are those that are not essential to </w:t>
      </w:r>
      <w:r w:rsidRPr="00BA2ED2">
        <w:rPr>
          <w:noProof/>
        </w:rPr>
        <w:t xml:space="preserve">the </w:t>
      </w:r>
      <w:r w:rsidR="00BA2ED2">
        <w:rPr>
          <w:noProof/>
        </w:rPr>
        <w:t>functionality of the application</w:t>
      </w:r>
      <w:r>
        <w:t xml:space="preserve"> and will only </w:t>
      </w:r>
      <w:r w:rsidRPr="00BA2ED2">
        <w:rPr>
          <w:noProof/>
        </w:rPr>
        <w:t xml:space="preserve">be </w:t>
      </w:r>
      <w:r w:rsidRPr="00412826">
        <w:rPr>
          <w:noProof/>
        </w:rPr>
        <w:t>implemented</w:t>
      </w:r>
      <w:r>
        <w:t xml:space="preserve"> if the scope allows for </w:t>
      </w:r>
      <w:r w:rsidRPr="00BA2ED2">
        <w:rPr>
          <w:noProof/>
        </w:rPr>
        <w:t>it</w:t>
      </w:r>
      <w:r>
        <w:t xml:space="preserve"> after the </w:t>
      </w:r>
      <w:r w:rsidRPr="009D4D4F">
        <w:rPr>
          <w:i/>
        </w:rPr>
        <w:t>In Frame</w:t>
      </w:r>
      <w:r>
        <w:t xml:space="preserve"> components have </w:t>
      </w:r>
      <w:r w:rsidRPr="00BA2ED2">
        <w:rPr>
          <w:noProof/>
        </w:rPr>
        <w:t>been completed</w:t>
      </w:r>
      <w:r>
        <w:t>.</w:t>
      </w:r>
    </w:p>
    <w:p w14:paraId="768EE80D" w14:textId="636924AB" w:rsidR="00425A46" w:rsidRDefault="000500FB" w:rsidP="009D4D4F">
      <w:pPr>
        <w:pStyle w:val="DisStyle"/>
        <w:rPr>
          <w:b/>
        </w:rPr>
      </w:pPr>
      <w:r w:rsidRPr="000500FB">
        <w:rPr>
          <w:b/>
        </w:rPr>
        <w:t>In Frame functionalities</w:t>
      </w:r>
    </w:p>
    <w:p w14:paraId="53B0AE54" w14:textId="3C1CB02C" w:rsidR="00425A46" w:rsidRDefault="00425A46" w:rsidP="00425A46">
      <w:pPr>
        <w:pStyle w:val="Heading4Dis"/>
      </w:pPr>
      <w:r>
        <w:t>Core</w:t>
      </w:r>
    </w:p>
    <w:p w14:paraId="39E004FF" w14:textId="2CB7DE61" w:rsidR="000500FB" w:rsidRDefault="000500FB" w:rsidP="005B2A93">
      <w:pPr>
        <w:pStyle w:val="DisBulletPoint"/>
        <w:spacing w:after="0"/>
      </w:pPr>
      <w:r w:rsidRPr="005B2A93">
        <w:rPr>
          <w:b/>
        </w:rPr>
        <w:t>Courses</w:t>
      </w:r>
      <w:r>
        <w:t xml:space="preserve"> – made up of topics and their elements, created by teachers and completed by students.</w:t>
      </w:r>
    </w:p>
    <w:p w14:paraId="722D963E" w14:textId="00529B83" w:rsidR="000500FB" w:rsidRDefault="000500FB" w:rsidP="005B2A93">
      <w:pPr>
        <w:pStyle w:val="DisBulletPoint"/>
        <w:spacing w:after="0"/>
      </w:pPr>
      <w:r w:rsidRPr="005B2A93">
        <w:rPr>
          <w:b/>
        </w:rPr>
        <w:t>Dashboard</w:t>
      </w:r>
      <w:r>
        <w:t xml:space="preserve"> – used to display a user’s progress on courses, and to access their learning record (a PDF of their completed </w:t>
      </w:r>
      <w:r w:rsidRPr="00412826">
        <w:rPr>
          <w:noProof/>
        </w:rPr>
        <w:t>courses</w:t>
      </w:r>
      <w:r>
        <w:t>) if they have completed courses.</w:t>
      </w:r>
    </w:p>
    <w:p w14:paraId="7C24A7BC" w14:textId="4EC066DA" w:rsidR="000500FB" w:rsidRDefault="000500FB" w:rsidP="005B2A93">
      <w:pPr>
        <w:pStyle w:val="DisBulletPoint"/>
        <w:spacing w:after="0"/>
      </w:pPr>
      <w:r w:rsidRPr="005B2A93">
        <w:rPr>
          <w:b/>
        </w:rPr>
        <w:t>User Profile</w:t>
      </w:r>
      <w:r>
        <w:t xml:space="preserve"> – containing user information, with the ability to edit their stored information, including </w:t>
      </w:r>
      <w:r w:rsidRPr="00412826">
        <w:rPr>
          <w:noProof/>
        </w:rPr>
        <w:t>password</w:t>
      </w:r>
      <w:r w:rsidR="00425A46">
        <w:t>.</w:t>
      </w:r>
    </w:p>
    <w:p w14:paraId="14CD7232" w14:textId="664E253D" w:rsidR="000500FB" w:rsidRDefault="000500FB" w:rsidP="005B2A93">
      <w:pPr>
        <w:pStyle w:val="DisBulletPoint"/>
        <w:spacing w:after="0"/>
      </w:pPr>
      <w:r w:rsidRPr="005B2A93">
        <w:rPr>
          <w:b/>
        </w:rPr>
        <w:t>Responsive design</w:t>
      </w:r>
      <w:r>
        <w:t xml:space="preserve"> – allowing the application to be used on mobiles as </w:t>
      </w:r>
      <w:r w:rsidRPr="00412826">
        <w:rPr>
          <w:noProof/>
        </w:rPr>
        <w:t>easily</w:t>
      </w:r>
      <w:r>
        <w:t xml:space="preserve"> as it is on a desktop</w:t>
      </w:r>
      <w:r w:rsidR="00425A46">
        <w:t>.</w:t>
      </w:r>
    </w:p>
    <w:p w14:paraId="338D24BA" w14:textId="4CF01D5D" w:rsidR="000500FB" w:rsidRDefault="000500FB" w:rsidP="00425A46">
      <w:pPr>
        <w:pStyle w:val="DisBulletPoint"/>
      </w:pPr>
      <w:r w:rsidRPr="005B2A93">
        <w:rPr>
          <w:b/>
        </w:rPr>
        <w:t>User permissions</w:t>
      </w:r>
      <w:r>
        <w:t xml:space="preserve"> – restricting </w:t>
      </w:r>
      <w:r w:rsidRPr="00412826">
        <w:rPr>
          <w:noProof/>
        </w:rPr>
        <w:t>certain</w:t>
      </w:r>
      <w:r>
        <w:t xml:space="preserve"> areas/pages to those with a role that has </w:t>
      </w:r>
      <w:r w:rsidRPr="00412826">
        <w:rPr>
          <w:noProof/>
        </w:rPr>
        <w:t>specific</w:t>
      </w:r>
      <w:r>
        <w:t xml:space="preserve"> </w:t>
      </w:r>
      <w:r w:rsidRPr="00412826">
        <w:rPr>
          <w:noProof/>
        </w:rPr>
        <w:t>permission</w:t>
      </w:r>
      <w:r w:rsidR="00425A46">
        <w:t>.</w:t>
      </w:r>
    </w:p>
    <w:p w14:paraId="07AFF303" w14:textId="56292AA3" w:rsidR="00425A46" w:rsidRDefault="00425A46" w:rsidP="00425A46">
      <w:pPr>
        <w:pStyle w:val="Heading4Dis"/>
      </w:pPr>
      <w:r>
        <w:t>Course elements</w:t>
      </w:r>
    </w:p>
    <w:p w14:paraId="724AAF9D" w14:textId="2CE7E13D" w:rsidR="00425A46" w:rsidRDefault="00425A46" w:rsidP="005B2A93">
      <w:pPr>
        <w:pStyle w:val="DisBulletPoint"/>
        <w:spacing w:after="0"/>
      </w:pPr>
      <w:r w:rsidRPr="005B2A93">
        <w:rPr>
          <w:b/>
        </w:rPr>
        <w:t>Assignments</w:t>
      </w:r>
      <w:r>
        <w:t xml:space="preserve"> – completable activity on a course, allowing a teacher to set a deadline for a file submission for </w:t>
      </w:r>
      <w:r w:rsidR="005B2A93">
        <w:t>students that</w:t>
      </w:r>
      <w:r>
        <w:t xml:space="preserve"> is subsequently graded.</w:t>
      </w:r>
    </w:p>
    <w:p w14:paraId="0A72D5AE" w14:textId="1096AE41" w:rsidR="00425A46" w:rsidRDefault="00425A46" w:rsidP="005B2A93">
      <w:pPr>
        <w:pStyle w:val="DisBulletPoint"/>
        <w:spacing w:after="0"/>
      </w:pPr>
      <w:r w:rsidRPr="005B2A93">
        <w:rPr>
          <w:b/>
        </w:rPr>
        <w:t>Site pages</w:t>
      </w:r>
      <w:r>
        <w:t xml:space="preserve"> – a page resource on the site that can be used to convey information.</w:t>
      </w:r>
    </w:p>
    <w:p w14:paraId="054BCD18" w14:textId="5D72BB01" w:rsidR="00805B4B" w:rsidRDefault="00425A46" w:rsidP="005B2A93">
      <w:pPr>
        <w:pStyle w:val="DisBulletPoint"/>
        <w:spacing w:after="0"/>
      </w:pPr>
      <w:r w:rsidRPr="005B2A93">
        <w:rPr>
          <w:b/>
        </w:rPr>
        <w:t>Quiz</w:t>
      </w:r>
      <w:r>
        <w:t xml:space="preserve"> – a multi-choice quiz that can be </w:t>
      </w:r>
      <w:r w:rsidRPr="00412826">
        <w:rPr>
          <w:noProof/>
        </w:rPr>
        <w:t>set</w:t>
      </w:r>
      <w:r w:rsidR="00412826">
        <w:rPr>
          <w:noProof/>
        </w:rPr>
        <w:t xml:space="preserve"> </w:t>
      </w:r>
      <w:r w:rsidRPr="00412826">
        <w:rPr>
          <w:noProof/>
        </w:rPr>
        <w:t>up</w:t>
      </w:r>
      <w:r>
        <w:t xml:space="preserve"> by teachers for students to complete, a </w:t>
      </w:r>
      <w:r w:rsidRPr="00412826">
        <w:rPr>
          <w:noProof/>
        </w:rPr>
        <w:t>pass</w:t>
      </w:r>
      <w:r>
        <w:t xml:space="preserve"> grade is set at the creation of the activity allowing </w:t>
      </w:r>
      <w:r w:rsidRPr="00412826">
        <w:rPr>
          <w:noProof/>
        </w:rPr>
        <w:t>grades</w:t>
      </w:r>
      <w:r>
        <w:t xml:space="preserve"> to be automatically calculated when a user attempts the quiz. A start and end time is also </w:t>
      </w:r>
      <w:r w:rsidRPr="00412826">
        <w:rPr>
          <w:noProof/>
        </w:rPr>
        <w:t>set</w:t>
      </w:r>
      <w:r>
        <w:t xml:space="preserve"> on </w:t>
      </w:r>
      <w:r w:rsidRPr="00412826">
        <w:rPr>
          <w:noProof/>
        </w:rPr>
        <w:t>creation</w:t>
      </w:r>
      <w:r>
        <w:t xml:space="preserve">, with the </w:t>
      </w:r>
      <w:r w:rsidRPr="00412826">
        <w:rPr>
          <w:noProof/>
        </w:rPr>
        <w:t>quiz</w:t>
      </w:r>
      <w:r>
        <w:t xml:space="preserve"> only being available during these date/times.</w:t>
      </w:r>
    </w:p>
    <w:p w14:paraId="720D7DF5" w14:textId="403CF8B5" w:rsidR="00425A46" w:rsidRDefault="00425A46" w:rsidP="005B2A93">
      <w:pPr>
        <w:pStyle w:val="DisBulletPoint"/>
        <w:spacing w:after="0"/>
      </w:pPr>
      <w:r w:rsidRPr="005B2A93">
        <w:rPr>
          <w:b/>
        </w:rPr>
        <w:t>Video</w:t>
      </w:r>
      <w:r>
        <w:t xml:space="preserve"> – an embedded video resource from YouTube.</w:t>
      </w:r>
    </w:p>
    <w:p w14:paraId="144082ED" w14:textId="6DC6FE9F" w:rsidR="00425A46" w:rsidRDefault="00425A46" w:rsidP="00425A46">
      <w:pPr>
        <w:pStyle w:val="DisBulletPoint"/>
      </w:pPr>
      <w:r w:rsidRPr="005B2A93">
        <w:rPr>
          <w:b/>
        </w:rPr>
        <w:t>File</w:t>
      </w:r>
      <w:r>
        <w:t xml:space="preserve"> – a file resource that is attached to a course for download by students. </w:t>
      </w:r>
    </w:p>
    <w:p w14:paraId="06231A91" w14:textId="0BBEE972" w:rsidR="00425A46" w:rsidRDefault="00425A46" w:rsidP="00425A46">
      <w:pPr>
        <w:pStyle w:val="Heading4Dis"/>
      </w:pPr>
      <w:r>
        <w:lastRenderedPageBreak/>
        <w:t>Administration</w:t>
      </w:r>
    </w:p>
    <w:p w14:paraId="360E79CE" w14:textId="12659B14" w:rsidR="00425A46" w:rsidRDefault="00425A46" w:rsidP="005B2A93">
      <w:pPr>
        <w:pStyle w:val="DisBulletPoint"/>
        <w:spacing w:after="0"/>
      </w:pPr>
      <w:r w:rsidRPr="005B2A93">
        <w:rPr>
          <w:b/>
        </w:rPr>
        <w:t>Application config</w:t>
      </w:r>
      <w:r>
        <w:t xml:space="preserve"> – the main application settings, including the site name, navigation colour and the ability to enable/disable user self-registration.</w:t>
      </w:r>
    </w:p>
    <w:p w14:paraId="5EFB0B55" w14:textId="2C460353" w:rsidR="00425A46" w:rsidRDefault="00425A46" w:rsidP="005B2A93">
      <w:pPr>
        <w:pStyle w:val="DisBulletPoint"/>
        <w:spacing w:after="0"/>
      </w:pPr>
      <w:r w:rsidRPr="005B2A93">
        <w:rPr>
          <w:b/>
        </w:rPr>
        <w:t>User management</w:t>
      </w:r>
      <w:r>
        <w:t xml:space="preserve"> – a list of all users on the</w:t>
      </w:r>
      <w:r w:rsidR="003001D7">
        <w:t xml:space="preserve"> system that can be deleted, along with a create user account option.</w:t>
      </w:r>
    </w:p>
    <w:p w14:paraId="4757AD57" w14:textId="2C6BF446" w:rsidR="003001D7" w:rsidRDefault="003001D7" w:rsidP="005B2A93">
      <w:pPr>
        <w:pStyle w:val="DisBulletPoint"/>
        <w:spacing w:after="0"/>
      </w:pPr>
      <w:r w:rsidRPr="005B2A93">
        <w:rPr>
          <w:b/>
        </w:rPr>
        <w:t>Reports</w:t>
      </w:r>
      <w:r>
        <w:t xml:space="preserve"> – a page of brief system statistics for administrators.</w:t>
      </w:r>
    </w:p>
    <w:p w14:paraId="1C2FB2B8" w14:textId="5127ECA5" w:rsidR="003001D7" w:rsidRDefault="003001D7" w:rsidP="003001D7">
      <w:pPr>
        <w:pStyle w:val="DisBulletPoint"/>
      </w:pPr>
      <w:r w:rsidRPr="005B2A93">
        <w:rPr>
          <w:b/>
        </w:rPr>
        <w:t>Slideshow</w:t>
      </w:r>
      <w:r>
        <w:t xml:space="preserve"> – customisation options for the homepage slideshow, slides can be edited, deleted and created.</w:t>
      </w:r>
    </w:p>
    <w:p w14:paraId="5A6C1A7C" w14:textId="24CF6E35" w:rsidR="003001D7" w:rsidRDefault="003001D7" w:rsidP="003001D7">
      <w:pPr>
        <w:pStyle w:val="Heading4Dis"/>
      </w:pPr>
      <w:r>
        <w:t>Miscellaneous</w:t>
      </w:r>
    </w:p>
    <w:p w14:paraId="0E72E467" w14:textId="31E18058" w:rsidR="003001D7" w:rsidRDefault="003001D7" w:rsidP="005B2A93">
      <w:pPr>
        <w:pStyle w:val="DisBulletPoint"/>
        <w:spacing w:after="0"/>
      </w:pPr>
      <w:r w:rsidRPr="005B2A93">
        <w:rPr>
          <w:b/>
        </w:rPr>
        <w:t>Learning record</w:t>
      </w:r>
      <w:r>
        <w:t xml:space="preserve"> – a downloadable PDF that is populated with a user’s completed courses.</w:t>
      </w:r>
    </w:p>
    <w:p w14:paraId="20387B5E" w14:textId="33BF9C7A" w:rsidR="003001D7" w:rsidRDefault="003001D7" w:rsidP="005B2A93">
      <w:pPr>
        <w:pStyle w:val="DisBulletPoint"/>
        <w:spacing w:after="0"/>
      </w:pPr>
      <w:r w:rsidRPr="005B2A93">
        <w:rPr>
          <w:b/>
        </w:rPr>
        <w:t>Course enrolments</w:t>
      </w:r>
      <w:r>
        <w:t xml:space="preserve"> – the ability for a user to </w:t>
      </w:r>
      <w:r w:rsidRPr="00412826">
        <w:rPr>
          <w:noProof/>
        </w:rPr>
        <w:t>self-enrol</w:t>
      </w:r>
      <w:r>
        <w:t xml:space="preserve">, or be manually enrolled by </w:t>
      </w:r>
      <w:r w:rsidRPr="00412826">
        <w:rPr>
          <w:noProof/>
        </w:rPr>
        <w:t>a</w:t>
      </w:r>
      <w:r w:rsidR="00412826">
        <w:rPr>
          <w:noProof/>
        </w:rPr>
        <w:t>n</w:t>
      </w:r>
      <w:r w:rsidRPr="00412826">
        <w:rPr>
          <w:noProof/>
        </w:rPr>
        <w:t xml:space="preserve"> administrator</w:t>
      </w:r>
      <w:r>
        <w:t xml:space="preserve">/teacher. Teachers are also </w:t>
      </w:r>
      <w:r w:rsidRPr="00412826">
        <w:rPr>
          <w:noProof/>
        </w:rPr>
        <w:t>enrolled</w:t>
      </w:r>
      <w:r>
        <w:t xml:space="preserve"> </w:t>
      </w:r>
      <w:r w:rsidRPr="00412826">
        <w:rPr>
          <w:noProof/>
        </w:rPr>
        <w:t>on</w:t>
      </w:r>
      <w:r>
        <w:t xml:space="preserve"> courses via the role select option on the course’s manual enrolment page. Any </w:t>
      </w:r>
      <w:r w:rsidRPr="00412826">
        <w:rPr>
          <w:noProof/>
        </w:rPr>
        <w:t>enrolled</w:t>
      </w:r>
      <w:r>
        <w:t xml:space="preserve"> user can </w:t>
      </w:r>
      <w:r w:rsidRPr="00412826">
        <w:rPr>
          <w:noProof/>
        </w:rPr>
        <w:t>unenrol</w:t>
      </w:r>
      <w:r>
        <w:t xml:space="preserve"> by selecting the </w:t>
      </w:r>
      <w:r w:rsidRPr="00412826">
        <w:rPr>
          <w:noProof/>
        </w:rPr>
        <w:t>unenrol</w:t>
      </w:r>
      <w:r>
        <w:t xml:space="preserve"> </w:t>
      </w:r>
      <w:r w:rsidRPr="00412826">
        <w:rPr>
          <w:noProof/>
        </w:rPr>
        <w:t>option</w:t>
      </w:r>
      <w:r>
        <w:t xml:space="preserve"> on the course page.</w:t>
      </w:r>
    </w:p>
    <w:p w14:paraId="4CAAC6E5" w14:textId="0815A594" w:rsidR="003001D7" w:rsidRDefault="003001D7" w:rsidP="005B2A93">
      <w:pPr>
        <w:pStyle w:val="DisBulletPoint"/>
        <w:spacing w:after="0"/>
      </w:pPr>
      <w:r w:rsidRPr="005B2A93">
        <w:rPr>
          <w:b/>
        </w:rPr>
        <w:t>Course completion</w:t>
      </w:r>
      <w:r>
        <w:t xml:space="preserve"> </w:t>
      </w:r>
      <w:r w:rsidR="006F7B81">
        <w:t>–</w:t>
      </w:r>
      <w:r>
        <w:t xml:space="preserve"> </w:t>
      </w:r>
      <w:r w:rsidR="006F7B81">
        <w:t xml:space="preserve">the ability for a course to be marked as complete when a student has completed all of the elements </w:t>
      </w:r>
      <w:r w:rsidR="006F7B81" w:rsidRPr="00412826">
        <w:rPr>
          <w:noProof/>
        </w:rPr>
        <w:t>within</w:t>
      </w:r>
      <w:r w:rsidR="006F7B81">
        <w:t xml:space="preserve"> the course completion criteria. The completion criteria can be set by a teacher or administrator. The completion criteria </w:t>
      </w:r>
      <w:r w:rsidR="00412826">
        <w:rPr>
          <w:noProof/>
        </w:rPr>
        <w:t>are</w:t>
      </w:r>
      <w:r w:rsidR="006F7B81">
        <w:t xml:space="preserve"> selected for a list of all the activities that are on a course. A </w:t>
      </w:r>
      <w:r w:rsidR="006F7B81" w:rsidRPr="00412826">
        <w:rPr>
          <w:noProof/>
        </w:rPr>
        <w:t>cron</w:t>
      </w:r>
      <w:r w:rsidR="006F7B81">
        <w:t xml:space="preserve"> job has been </w:t>
      </w:r>
      <w:r w:rsidR="006F7B81" w:rsidRPr="00412826">
        <w:rPr>
          <w:noProof/>
        </w:rPr>
        <w:t>set</w:t>
      </w:r>
      <w:r w:rsidR="00412826">
        <w:rPr>
          <w:noProof/>
        </w:rPr>
        <w:t xml:space="preserve"> </w:t>
      </w:r>
      <w:r w:rsidR="006F7B81" w:rsidRPr="00412826">
        <w:rPr>
          <w:noProof/>
        </w:rPr>
        <w:t>up</w:t>
      </w:r>
      <w:r w:rsidR="006F7B81">
        <w:t xml:space="preserve"> that runs every minute checking for new course completions. A user’s progress on </w:t>
      </w:r>
      <w:r w:rsidR="006F7B81" w:rsidRPr="00412826">
        <w:rPr>
          <w:noProof/>
        </w:rPr>
        <w:t>a course</w:t>
      </w:r>
      <w:r w:rsidR="006F7B81">
        <w:t xml:space="preserve"> is indicated on their dashboard (within the completed courses table) and on the course progress bar.</w:t>
      </w:r>
    </w:p>
    <w:p w14:paraId="16616518" w14:textId="1566F234" w:rsidR="00885F81" w:rsidRDefault="006F7B81" w:rsidP="009D4D4F">
      <w:pPr>
        <w:pStyle w:val="DisBulletPoint"/>
      </w:pPr>
      <w:r w:rsidRPr="005B2A93">
        <w:rPr>
          <w:b/>
        </w:rPr>
        <w:t>Element completion</w:t>
      </w:r>
      <w:r>
        <w:t xml:space="preserve"> – this is calculating if a user’s given grade is equal to, or higher than the set pass grade on the activity.</w:t>
      </w:r>
    </w:p>
    <w:p w14:paraId="3220AF7D" w14:textId="6CBF64E1" w:rsidR="009D4D4F" w:rsidRDefault="007B03ED" w:rsidP="00EB128C">
      <w:pPr>
        <w:pStyle w:val="DisStyle"/>
        <w:jc w:val="center"/>
      </w:pPr>
      <w:r>
        <w:rPr>
          <w:noProof/>
          <w:lang w:eastAsia="en-GB"/>
        </w:rPr>
        <mc:AlternateContent>
          <mc:Choice Requires="wps">
            <w:drawing>
              <wp:anchor distT="0" distB="0" distL="114300" distR="114300" simplePos="0" relativeHeight="251667456" behindDoc="0" locked="0" layoutInCell="1" allowOverlap="1" wp14:anchorId="706DA717" wp14:editId="338486DC">
                <wp:simplePos x="0" y="0"/>
                <wp:positionH relativeFrom="column">
                  <wp:posOffset>1874499</wp:posOffset>
                </wp:positionH>
                <wp:positionV relativeFrom="paragraph">
                  <wp:posOffset>2208228</wp:posOffset>
                </wp:positionV>
                <wp:extent cx="1250899" cy="270510"/>
                <wp:effectExtent l="0" t="0" r="0" b="0"/>
                <wp:wrapNone/>
                <wp:docPr id="54" name="Text Box 54"/>
                <wp:cNvGraphicFramePr/>
                <a:graphic xmlns:a="http://schemas.openxmlformats.org/drawingml/2006/main">
                  <a:graphicData uri="http://schemas.microsoft.com/office/word/2010/wordprocessingShape">
                    <wps:wsp>
                      <wps:cNvSpPr txBox="1"/>
                      <wps:spPr>
                        <a:xfrm>
                          <a:off x="0" y="0"/>
                          <a:ext cx="1250899" cy="2705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00DF9B" w14:textId="18E383A0" w:rsidR="00E5445A" w:rsidRPr="007B03ED" w:rsidRDefault="00E5445A" w:rsidP="003001D7">
                            <w:pPr>
                              <w:rPr>
                                <w:sz w:val="14"/>
                              </w:rPr>
                            </w:pPr>
                            <w:r w:rsidRPr="007B03ED">
                              <w:rPr>
                                <w:sz w:val="14"/>
                              </w:rPr>
                              <w:t>Course enrol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6DA717" id="_x0000_t202" coordsize="21600,21600" o:spt="202" path="m,l,21600r21600,l21600,xe">
                <v:stroke joinstyle="miter"/>
                <v:path gradientshapeok="t" o:connecttype="rect"/>
              </v:shapetype>
              <v:shape id="Text Box 54" o:spid="_x0000_s1026" type="#_x0000_t202" style="position:absolute;left:0;text-align:left;margin-left:147.6pt;margin-top:173.9pt;width:98.5pt;height:21.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" filled="f" stroked="f" strokeweight=".5pt">
                <v:textbox>
                  <w:txbxContent>
                    <w:p w14:paraId="4900DF9B" w14:textId="18E383A0" w:rsidR="00E5445A" w:rsidRPr="007B03ED" w:rsidRDefault="00E5445A" w:rsidP="003001D7">
                      <w:pPr>
                        <w:rPr>
                          <w:sz w:val="14"/>
                        </w:rPr>
                      </w:pPr>
                      <w:r w:rsidRPr="007B03ED">
                        <w:rPr>
                          <w:sz w:val="14"/>
                        </w:rPr>
                        <w:t>Course enrolments</w:t>
                      </w:r>
                    </w:p>
                  </w:txbxContent>
                </v:textbox>
              </v:shape>
            </w:pict>
          </mc:Fallback>
        </mc:AlternateContent>
      </w:r>
      <w:r>
        <w:rPr>
          <w:noProof/>
          <w:lang w:eastAsia="en-GB"/>
        </w:rPr>
        <mc:AlternateContent>
          <mc:Choice Requires="wps">
            <w:drawing>
              <wp:anchor distT="0" distB="0" distL="114300" distR="114300" simplePos="0" relativeHeight="251665408" behindDoc="0" locked="0" layoutInCell="1" allowOverlap="1" wp14:anchorId="7C62A57A" wp14:editId="0E7ED1AF">
                <wp:simplePos x="0" y="0"/>
                <wp:positionH relativeFrom="column">
                  <wp:posOffset>1855747</wp:posOffset>
                </wp:positionH>
                <wp:positionV relativeFrom="paragraph">
                  <wp:posOffset>2072090</wp:posOffset>
                </wp:positionV>
                <wp:extent cx="1046074" cy="270510"/>
                <wp:effectExtent l="0" t="0" r="0" b="0"/>
                <wp:wrapNone/>
                <wp:docPr id="53" name="Text Box 53"/>
                <wp:cNvGraphicFramePr/>
                <a:graphic xmlns:a="http://schemas.openxmlformats.org/drawingml/2006/main">
                  <a:graphicData uri="http://schemas.microsoft.com/office/word/2010/wordprocessingShape">
                    <wps:wsp>
                      <wps:cNvSpPr txBox="1"/>
                      <wps:spPr>
                        <a:xfrm>
                          <a:off x="0" y="0"/>
                          <a:ext cx="1046074" cy="2705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319501" w14:textId="18B646BD" w:rsidR="00E5445A" w:rsidRPr="007B03ED" w:rsidRDefault="00E5445A" w:rsidP="003001D7">
                            <w:pPr>
                              <w:rPr>
                                <w:sz w:val="14"/>
                              </w:rPr>
                            </w:pPr>
                            <w:r w:rsidRPr="007B03ED">
                              <w:rPr>
                                <w:sz w:val="14"/>
                              </w:rPr>
                              <w:t>Learning reco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62A57A" id="Text Box 53" o:spid="_x0000_s1027" type="#_x0000_t202" style="position:absolute;left:0;text-align:left;margin-left:146.1pt;margin-top:163.15pt;width:82.35pt;height:21.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" filled="f" stroked="f" strokeweight=".5pt">
                <v:textbox>
                  <w:txbxContent>
                    <w:p w14:paraId="6D319501" w14:textId="18B646BD" w:rsidR="00E5445A" w:rsidRPr="007B03ED" w:rsidRDefault="00E5445A" w:rsidP="003001D7">
                      <w:pPr>
                        <w:rPr>
                          <w:sz w:val="14"/>
                        </w:rPr>
                      </w:pPr>
                      <w:r w:rsidRPr="007B03ED">
                        <w:rPr>
                          <w:sz w:val="14"/>
                        </w:rPr>
                        <w:t>Learning record</w:t>
                      </w:r>
                    </w:p>
                  </w:txbxContent>
                </v:textbox>
              </v:shape>
            </w:pict>
          </mc:Fallback>
        </mc:AlternateContent>
      </w:r>
      <w:r w:rsidR="003001D7">
        <w:rPr>
          <w:noProof/>
          <w:lang w:eastAsia="en-GB"/>
        </w:rPr>
        <mc:AlternateContent>
          <mc:Choice Requires="wps">
            <w:drawing>
              <wp:anchor distT="0" distB="0" distL="114300" distR="114300" simplePos="0" relativeHeight="251663360" behindDoc="0" locked="0" layoutInCell="1" allowOverlap="1" wp14:anchorId="61C5DE0D" wp14:editId="4E1B9265">
                <wp:simplePos x="0" y="0"/>
                <wp:positionH relativeFrom="column">
                  <wp:posOffset>1953004</wp:posOffset>
                </wp:positionH>
                <wp:positionV relativeFrom="paragraph">
                  <wp:posOffset>2133306</wp:posOffset>
                </wp:positionV>
                <wp:extent cx="658368" cy="270662"/>
                <wp:effectExtent l="0" t="0" r="27940" b="15240"/>
                <wp:wrapNone/>
                <wp:docPr id="51" name="Rectangle 51"/>
                <wp:cNvGraphicFramePr/>
                <a:graphic xmlns:a="http://schemas.openxmlformats.org/drawingml/2006/main">
                  <a:graphicData uri="http://schemas.microsoft.com/office/word/2010/wordprocessingShape">
                    <wps:wsp>
                      <wps:cNvSpPr/>
                      <wps:spPr>
                        <a:xfrm>
                          <a:off x="0" y="0"/>
                          <a:ext cx="658368" cy="27066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07D5A8" id="Rectangle 51" o:spid="_x0000_s1026" style="position:absolute;margin-left:153.8pt;margin-top:168pt;width:51.85pt;height:21.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" fillcolor="white [3212]" strokecolor="white [3212]" strokeweight="1pt"/>
            </w:pict>
          </mc:Fallback>
        </mc:AlternateContent>
      </w:r>
      <w:r w:rsidR="003001D7">
        <w:rPr>
          <w:noProof/>
          <w:lang w:eastAsia="en-GB"/>
        </w:rPr>
        <mc:AlternateContent>
          <mc:Choice Requires="wps">
            <w:drawing>
              <wp:anchor distT="0" distB="0" distL="114300" distR="114300" simplePos="0" relativeHeight="251662336" behindDoc="0" locked="0" layoutInCell="1" allowOverlap="1" wp14:anchorId="7F7E0AAA" wp14:editId="7A6F557E">
                <wp:simplePos x="0" y="0"/>
                <wp:positionH relativeFrom="column">
                  <wp:posOffset>584835</wp:posOffset>
                </wp:positionH>
                <wp:positionV relativeFrom="paragraph">
                  <wp:posOffset>3093746</wp:posOffset>
                </wp:positionV>
                <wp:extent cx="833933" cy="226771"/>
                <wp:effectExtent l="0" t="0" r="0" b="1905"/>
                <wp:wrapNone/>
                <wp:docPr id="50" name="Text Box 50"/>
                <wp:cNvGraphicFramePr/>
                <a:graphic xmlns:a="http://schemas.openxmlformats.org/drawingml/2006/main">
                  <a:graphicData uri="http://schemas.microsoft.com/office/word/2010/wordprocessingShape">
                    <wps:wsp>
                      <wps:cNvSpPr txBox="1"/>
                      <wps:spPr>
                        <a:xfrm>
                          <a:off x="0" y="0"/>
                          <a:ext cx="833933" cy="2267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1BC761" w14:textId="2789C945" w:rsidR="00E5445A" w:rsidRPr="003001D7" w:rsidRDefault="00E5445A">
                            <w:pPr>
                              <w:rPr>
                                <w:sz w:val="18"/>
                              </w:rPr>
                            </w:pPr>
                            <w:r>
                              <w:rPr>
                                <w:sz w:val="18"/>
                              </w:rPr>
                              <w:t>S</w:t>
                            </w:r>
                            <w:r w:rsidRPr="003001D7">
                              <w:rPr>
                                <w:sz w:val="18"/>
                              </w:rPr>
                              <w:t>lidesh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F7E0AAA" id="Text Box 50" o:spid="_x0000_s1028" type="#_x0000_t202" style="position:absolute;left:0;text-align:left;margin-left:46.05pt;margin-top:243.6pt;width:65.65pt;height:17.8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" filled="f" stroked="f" strokeweight=".5pt">
                <v:textbox>
                  <w:txbxContent>
                    <w:p w14:paraId="581BC761" w14:textId="2789C945" w:rsidR="00E5445A" w:rsidRPr="003001D7" w:rsidRDefault="00E5445A">
                      <w:pPr>
                        <w:rPr>
                          <w:sz w:val="18"/>
                        </w:rPr>
                      </w:pPr>
                      <w:r>
                        <w:rPr>
                          <w:sz w:val="18"/>
                        </w:rPr>
                        <w:t>S</w:t>
                      </w:r>
                      <w:r w:rsidRPr="003001D7">
                        <w:rPr>
                          <w:sz w:val="18"/>
                        </w:rPr>
                        <w:t>lideshow</w:t>
                      </w:r>
                    </w:p>
                  </w:txbxContent>
                </v:textbox>
              </v:shape>
            </w:pict>
          </mc:Fallback>
        </mc:AlternateContent>
      </w:r>
      <w:r w:rsidR="003001D7">
        <w:rPr>
          <w:noProof/>
          <w:lang w:eastAsia="en-GB"/>
        </w:rPr>
        <mc:AlternateContent>
          <mc:Choice Requires="wps">
            <w:drawing>
              <wp:anchor distT="0" distB="0" distL="114300" distR="114300" simplePos="0" relativeHeight="251661312" behindDoc="0" locked="0" layoutInCell="1" allowOverlap="1" wp14:anchorId="5FA71D25" wp14:editId="20560A18">
                <wp:simplePos x="0" y="0"/>
                <wp:positionH relativeFrom="column">
                  <wp:posOffset>680314</wp:posOffset>
                </wp:positionH>
                <wp:positionV relativeFrom="paragraph">
                  <wp:posOffset>3174797</wp:posOffset>
                </wp:positionV>
                <wp:extent cx="760780" cy="117043"/>
                <wp:effectExtent l="0" t="0" r="20320" b="16510"/>
                <wp:wrapNone/>
                <wp:docPr id="49" name="Rectangle 49"/>
                <wp:cNvGraphicFramePr/>
                <a:graphic xmlns:a="http://schemas.openxmlformats.org/drawingml/2006/main">
                  <a:graphicData uri="http://schemas.microsoft.com/office/word/2010/wordprocessingShape">
                    <wps:wsp>
                      <wps:cNvSpPr/>
                      <wps:spPr>
                        <a:xfrm>
                          <a:off x="0" y="0"/>
                          <a:ext cx="760780" cy="11704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D998B0" id="Rectangle 49" o:spid="_x0000_s1026" style="position:absolute;margin-left:53.55pt;margin-top:250pt;width:59.9pt;height:9.2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" fillcolor="white [3212]" strokecolor="white [3212]" strokeweight="1pt"/>
            </w:pict>
          </mc:Fallback>
        </mc:AlternateContent>
      </w:r>
      <w:r w:rsidR="00484BB4">
        <w:rPr>
          <w:noProof/>
          <w:lang w:eastAsia="en-GB"/>
        </w:rPr>
        <w:drawing>
          <wp:inline distT="0" distB="0" distL="0" distR="0" wp14:anchorId="067B33FE" wp14:editId="4B859F0F">
            <wp:extent cx="4603531" cy="3096393"/>
            <wp:effectExtent l="0" t="0" r="698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05908" cy="3097992"/>
                    </a:xfrm>
                    <a:prstGeom prst="rect">
                      <a:avLst/>
                    </a:prstGeom>
                  </pic:spPr>
                </pic:pic>
              </a:graphicData>
            </a:graphic>
          </wp:inline>
        </w:drawing>
      </w:r>
    </w:p>
    <w:p w14:paraId="2CF6CF09" w14:textId="21559EF2" w:rsidR="00E70075" w:rsidRDefault="009D4D4F" w:rsidP="009D4D4F">
      <w:pPr>
        <w:pStyle w:val="Caption"/>
        <w:jc w:val="center"/>
      </w:pPr>
      <w:bookmarkStart w:id="44" w:name="_Toc513120670"/>
      <w:bookmarkStart w:id="45" w:name="_Toc513208847"/>
      <w:r>
        <w:t xml:space="preserve">Figure </w:t>
      </w:r>
      <w:r w:rsidR="009607D4">
        <w:fldChar w:fldCharType="begin"/>
      </w:r>
      <w:r w:rsidR="009607D4">
        <w:instrText xml:space="preserve"> SEQ Figure \* ARABIC </w:instrText>
      </w:r>
      <w:r w:rsidR="009607D4">
        <w:fldChar w:fldCharType="separate"/>
      </w:r>
      <w:r w:rsidR="005E5091">
        <w:rPr>
          <w:noProof/>
        </w:rPr>
        <w:t>6</w:t>
      </w:r>
      <w:r w:rsidR="009607D4">
        <w:rPr>
          <w:noProof/>
        </w:rPr>
        <w:fldChar w:fldCharType="end"/>
      </w:r>
      <w:r>
        <w:t xml:space="preserve"> - </w:t>
      </w:r>
      <w:r w:rsidRPr="00412826">
        <w:rPr>
          <w:noProof/>
        </w:rPr>
        <w:t>In Frame</w:t>
      </w:r>
      <w:r>
        <w:t xml:space="preserve"> / Out of Frame diagram</w:t>
      </w:r>
      <w:bookmarkEnd w:id="44"/>
      <w:bookmarkEnd w:id="45"/>
    </w:p>
    <w:p w14:paraId="59A954B6" w14:textId="0B24C8C7" w:rsidR="0065440D" w:rsidRPr="0065440D" w:rsidRDefault="00B13500" w:rsidP="00537A72">
      <w:pPr>
        <w:pStyle w:val="Heading3Dis"/>
      </w:pPr>
      <w:r>
        <w:lastRenderedPageBreak/>
        <w:t>2.8</w:t>
      </w:r>
      <w:r w:rsidR="0065440D">
        <w:t>.2</w:t>
      </w:r>
      <w:r w:rsidR="0065440D">
        <w:tab/>
      </w:r>
      <w:r w:rsidR="009F26AA">
        <w:t>Triple Constraint</w:t>
      </w:r>
      <w:r w:rsidR="00834FEB">
        <w:t>s</w:t>
      </w:r>
    </w:p>
    <w:p w14:paraId="721334F9" w14:textId="262A80A2" w:rsidR="0065440D" w:rsidRDefault="00834FEB" w:rsidP="0065440D">
      <w:pPr>
        <w:pStyle w:val="DisStyle"/>
      </w:pPr>
      <w:r>
        <w:t xml:space="preserve">The </w:t>
      </w:r>
      <w:r w:rsidRPr="00412826">
        <w:rPr>
          <w:noProof/>
        </w:rPr>
        <w:t>project triple</w:t>
      </w:r>
      <w:r>
        <w:t xml:space="preserve"> constraints are three of the most significant restrictions on the project. They are the scope, schedule and resources. The triple constraints are linked</w:t>
      </w:r>
      <w:r w:rsidR="00BA2ED2">
        <w:t>,</w:t>
      </w:r>
      <w:r>
        <w:t xml:space="preserve"> </w:t>
      </w:r>
      <w:r w:rsidRPr="00BA2ED2">
        <w:rPr>
          <w:noProof/>
        </w:rPr>
        <w:t>and</w:t>
      </w:r>
      <w:r>
        <w:t xml:space="preserve"> therefore one cannot be changed without one or both of the other </w:t>
      </w:r>
      <w:r w:rsidRPr="00412826">
        <w:rPr>
          <w:noProof/>
        </w:rPr>
        <w:t>constraints</w:t>
      </w:r>
      <w:r>
        <w:t xml:space="preserve"> also being affected.</w:t>
      </w:r>
    </w:p>
    <w:p w14:paraId="466D6D97" w14:textId="4932C5C2" w:rsidR="006A2277" w:rsidRPr="005B2A93" w:rsidRDefault="00834FEB" w:rsidP="0065440D">
      <w:pPr>
        <w:pStyle w:val="DisStyle"/>
      </w:pPr>
      <w:r>
        <w:t xml:space="preserve">Being aware of the project triple constraints in planning </w:t>
      </w:r>
      <w:r w:rsidRPr="00412826">
        <w:rPr>
          <w:noProof/>
        </w:rPr>
        <w:t>significantly</w:t>
      </w:r>
      <w:r>
        <w:t xml:space="preserve"> increases the project’s </w:t>
      </w:r>
      <w:r w:rsidRPr="00BA2ED2">
        <w:rPr>
          <w:noProof/>
        </w:rPr>
        <w:t>chan</w:t>
      </w:r>
      <w:r w:rsidR="00BA2ED2">
        <w:rPr>
          <w:noProof/>
        </w:rPr>
        <w:t>c</w:t>
      </w:r>
      <w:r w:rsidRPr="00BA2ED2">
        <w:rPr>
          <w:noProof/>
        </w:rPr>
        <w:t>e</w:t>
      </w:r>
      <w:r>
        <w:t xml:space="preserve"> of success, as mitigating factors against will be considered in </w:t>
      </w:r>
      <w:r w:rsidR="00BA2ED2">
        <w:rPr>
          <w:noProof/>
        </w:rPr>
        <w:t>desig</w:t>
      </w:r>
      <w:r w:rsidRPr="00BA2ED2">
        <w:rPr>
          <w:noProof/>
        </w:rPr>
        <w:t>ning</w:t>
      </w:r>
      <w:r>
        <w:t xml:space="preserve"> </w:t>
      </w:r>
      <w:r w:rsidRPr="00BA2ED2">
        <w:rPr>
          <w:noProof/>
        </w:rPr>
        <w:t>to</w:t>
      </w:r>
      <w:r>
        <w:t xml:space="preserve"> avoid failure in me</w:t>
      </w:r>
      <w:r w:rsidR="005B2A93">
        <w:t>eting the defined deliverables.</w:t>
      </w:r>
    </w:p>
    <w:p w14:paraId="64D5037A" w14:textId="6DA56F89" w:rsidR="00834FEB" w:rsidRPr="00DC5A59" w:rsidRDefault="00834FEB" w:rsidP="0065440D">
      <w:pPr>
        <w:pStyle w:val="DisStyle"/>
        <w:rPr>
          <w:b/>
        </w:rPr>
      </w:pPr>
      <w:r w:rsidRPr="00DC5A59">
        <w:rPr>
          <w:b/>
        </w:rPr>
        <w:t>Scope</w:t>
      </w:r>
    </w:p>
    <w:p w14:paraId="217E400A" w14:textId="1C41DFB3" w:rsidR="005B2A93" w:rsidRDefault="00834FEB" w:rsidP="0065440D">
      <w:pPr>
        <w:pStyle w:val="DisStyle"/>
      </w:pPr>
      <w:r>
        <w:t xml:space="preserve">When planning the scope of the project, </w:t>
      </w:r>
      <w:r w:rsidR="00DC5A59">
        <w:t xml:space="preserve">it would be impossible </w:t>
      </w:r>
      <w:r w:rsidR="00BA2ED2" w:rsidRPr="00BA2ED2">
        <w:rPr>
          <w:noProof/>
        </w:rPr>
        <w:t>not to</w:t>
      </w:r>
      <w:r w:rsidR="00DC5A59" w:rsidRPr="00BA2ED2">
        <w:rPr>
          <w:noProof/>
        </w:rPr>
        <w:t xml:space="preserve"> consider the available resources and</w:t>
      </w:r>
      <w:r w:rsidR="00BA2ED2" w:rsidRPr="00BA2ED2">
        <w:rPr>
          <w:noProof/>
        </w:rPr>
        <w:t xml:space="preserve"> have</w:t>
      </w:r>
      <w:r w:rsidR="00DC5A59" w:rsidRPr="00BA2ED2">
        <w:rPr>
          <w:noProof/>
        </w:rPr>
        <w:t xml:space="preserve"> the project </w:t>
      </w:r>
      <w:r w:rsidR="00BA2ED2">
        <w:rPr>
          <w:noProof/>
        </w:rPr>
        <w:t>finish</w:t>
      </w:r>
      <w:r w:rsidR="00DC5A59">
        <w:t xml:space="preserve"> successfully. The schedule and resources are </w:t>
      </w:r>
      <w:r w:rsidR="00BA2ED2">
        <w:rPr>
          <w:noProof/>
        </w:rPr>
        <w:t>relative</w:t>
      </w:r>
      <w:r w:rsidR="00DC5A59" w:rsidRPr="00BA2ED2">
        <w:rPr>
          <w:noProof/>
        </w:rPr>
        <w:t>ly</w:t>
      </w:r>
      <w:r w:rsidR="00DC5A59">
        <w:t xml:space="preserve"> well defined in this project and </w:t>
      </w:r>
      <w:r w:rsidR="00DC5A59" w:rsidRPr="00BA2ED2">
        <w:rPr>
          <w:noProof/>
        </w:rPr>
        <w:t>were applied</w:t>
      </w:r>
      <w:r w:rsidR="00DC5A59">
        <w:t xml:space="preserve"> to every deliverable in the plan.</w:t>
      </w:r>
    </w:p>
    <w:p w14:paraId="2B5370C2" w14:textId="77777777" w:rsidR="00C83905" w:rsidRDefault="00C83905" w:rsidP="0065440D">
      <w:pPr>
        <w:pStyle w:val="DisStyle"/>
        <w:rPr>
          <w:b/>
        </w:rPr>
      </w:pPr>
    </w:p>
    <w:p w14:paraId="3B1994E6" w14:textId="77777777" w:rsidR="00C83905" w:rsidRDefault="00C83905" w:rsidP="0065440D">
      <w:pPr>
        <w:pStyle w:val="DisStyle"/>
        <w:rPr>
          <w:b/>
        </w:rPr>
      </w:pPr>
    </w:p>
    <w:p w14:paraId="417CD934" w14:textId="7BBCEEB7" w:rsidR="00834FEB" w:rsidRPr="00DC5A59" w:rsidRDefault="00834FEB" w:rsidP="0065440D">
      <w:pPr>
        <w:pStyle w:val="DisStyle"/>
        <w:rPr>
          <w:b/>
        </w:rPr>
      </w:pPr>
      <w:r w:rsidRPr="00DC5A59">
        <w:rPr>
          <w:b/>
        </w:rPr>
        <w:t>Schedule</w:t>
      </w:r>
    </w:p>
    <w:p w14:paraId="5104EB26" w14:textId="196C0747" w:rsidR="00DC5A59" w:rsidRDefault="00DC5A59" w:rsidP="0065440D">
      <w:pPr>
        <w:pStyle w:val="DisStyle"/>
      </w:pPr>
      <w:r>
        <w:t xml:space="preserve">The schedule has </w:t>
      </w:r>
      <w:r w:rsidRPr="00BA2ED2">
        <w:rPr>
          <w:noProof/>
        </w:rPr>
        <w:t>been known</w:t>
      </w:r>
      <w:r>
        <w:t xml:space="preserve"> </w:t>
      </w:r>
      <w:r w:rsidRPr="00412826">
        <w:rPr>
          <w:noProof/>
        </w:rPr>
        <w:t>from</w:t>
      </w:r>
      <w:r>
        <w:t xml:space="preserve"> day one (deadline day, 4</w:t>
      </w:r>
      <w:r w:rsidRPr="00DC5A59">
        <w:rPr>
          <w:vertAlign w:val="superscript"/>
        </w:rPr>
        <w:t>th</w:t>
      </w:r>
      <w:r>
        <w:t xml:space="preserve"> May 2018). </w:t>
      </w:r>
      <w:r w:rsidRPr="00BA2ED2">
        <w:rPr>
          <w:noProof/>
        </w:rPr>
        <w:t>This</w:t>
      </w:r>
      <w:r>
        <w:t xml:space="preserve"> again could not be discounted from any planning, or else the project would no doubt not </w:t>
      </w:r>
      <w:r w:rsidRPr="00BA2ED2">
        <w:rPr>
          <w:noProof/>
        </w:rPr>
        <w:t>be finished</w:t>
      </w:r>
      <w:r>
        <w:t xml:space="preserve"> in time for the deadline. </w:t>
      </w:r>
    </w:p>
    <w:p w14:paraId="7EB4DE31" w14:textId="1A1ED87F" w:rsidR="00834FEB" w:rsidRPr="00DC5A59" w:rsidRDefault="00834FEB" w:rsidP="0065440D">
      <w:pPr>
        <w:pStyle w:val="DisStyle"/>
        <w:rPr>
          <w:b/>
        </w:rPr>
      </w:pPr>
      <w:r w:rsidRPr="00DC5A59">
        <w:rPr>
          <w:b/>
        </w:rPr>
        <w:t>Resources</w:t>
      </w:r>
    </w:p>
    <w:p w14:paraId="606000EA" w14:textId="03EE9E11" w:rsidR="00DC5A59" w:rsidRDefault="00DC5A59" w:rsidP="0065440D">
      <w:pPr>
        <w:pStyle w:val="DisStyle"/>
      </w:pPr>
      <w:r>
        <w:t xml:space="preserve">The available resources are </w:t>
      </w:r>
      <w:r w:rsidR="00BA2ED2">
        <w:rPr>
          <w:noProof/>
        </w:rPr>
        <w:t>relative</w:t>
      </w:r>
      <w:r w:rsidRPr="00BA2ED2">
        <w:rPr>
          <w:noProof/>
        </w:rPr>
        <w:t>ly</w:t>
      </w:r>
      <w:r>
        <w:t xml:space="preserve"> simple in this project, in that it </w:t>
      </w:r>
      <w:r w:rsidRPr="00BA2ED2">
        <w:rPr>
          <w:noProof/>
        </w:rPr>
        <w:t>is known</w:t>
      </w:r>
      <w:r>
        <w:t xml:space="preserve"> who will be managing the project and developing the system and the fact that this will not change throughout the project timeline.</w:t>
      </w:r>
    </w:p>
    <w:p w14:paraId="209DB1E2" w14:textId="4FEB0C78" w:rsidR="00DC5A59" w:rsidRDefault="00DC5A59" w:rsidP="0065440D">
      <w:pPr>
        <w:pStyle w:val="DisStyle"/>
      </w:pPr>
      <w:r>
        <w:t xml:space="preserve">The available facilities were also easily defined </w:t>
      </w:r>
      <w:r w:rsidR="00BA2ED2">
        <w:rPr>
          <w:noProof/>
        </w:rPr>
        <w:t>regarding</w:t>
      </w:r>
      <w:r>
        <w:t xml:space="preserve"> the machines the project will be developed and planned on (university computer labs and personal devices).</w:t>
      </w:r>
    </w:p>
    <w:p w14:paraId="77660361" w14:textId="009ECEA0" w:rsidR="00DC5A59" w:rsidRDefault="00DC5A59" w:rsidP="0065440D">
      <w:pPr>
        <w:pStyle w:val="DisStyle"/>
      </w:pPr>
      <w:r>
        <w:lastRenderedPageBreak/>
        <w:t xml:space="preserve">Server space and the constraints that go along with this (database and server storage) have </w:t>
      </w:r>
      <w:r w:rsidRPr="00BA2ED2">
        <w:rPr>
          <w:noProof/>
        </w:rPr>
        <w:t>been taken</w:t>
      </w:r>
      <w:r>
        <w:t xml:space="preserve"> into consideration with every planned deliverable. As if any deliverable exceeded these constraints it would not be possible to implement and cause issues.</w:t>
      </w:r>
    </w:p>
    <w:p w14:paraId="7C12382D" w14:textId="77777777" w:rsidR="00C915BE" w:rsidRDefault="00C915BE" w:rsidP="00C915BE">
      <w:pPr>
        <w:pStyle w:val="DisStyle"/>
        <w:keepNext/>
        <w:jc w:val="center"/>
      </w:pPr>
      <w:r>
        <w:rPr>
          <w:noProof/>
          <w:lang w:eastAsia="en-GB"/>
        </w:rPr>
        <w:drawing>
          <wp:inline distT="0" distB="0" distL="0" distR="0" wp14:anchorId="1916C911" wp14:editId="77168129">
            <wp:extent cx="4463778" cy="3076575"/>
            <wp:effectExtent l="0" t="0" r="0" b="0"/>
            <wp:docPr id="253" name="TRIPLES CONSTRAI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TRIPLES CONSTRAINT.png"/>
                    <pic:cNvPicPr>
                      <a:picLocks noChangeAspect="1"/>
                    </pic:cNvPicPr>
                  </pic:nvPicPr>
                  <pic:blipFill>
                    <a:blip r:embed="rId21">
                      <a:extLst/>
                    </a:blip>
                    <a:stretch>
                      <a:fillRect/>
                    </a:stretch>
                  </pic:blipFill>
                  <pic:spPr>
                    <a:xfrm>
                      <a:off x="0" y="0"/>
                      <a:ext cx="4519163" cy="3114748"/>
                    </a:xfrm>
                    <a:prstGeom prst="rect">
                      <a:avLst/>
                    </a:prstGeom>
                    <a:ln w="12700">
                      <a:miter lim="400000"/>
                    </a:ln>
                  </pic:spPr>
                </pic:pic>
              </a:graphicData>
            </a:graphic>
          </wp:inline>
        </w:drawing>
      </w:r>
    </w:p>
    <w:p w14:paraId="65E4249F" w14:textId="0611C8E8" w:rsidR="0065440D" w:rsidRDefault="00C915BE" w:rsidP="00C915BE">
      <w:pPr>
        <w:pStyle w:val="Caption"/>
        <w:jc w:val="center"/>
      </w:pPr>
      <w:bookmarkStart w:id="46" w:name="_Toc513120671"/>
      <w:bookmarkStart w:id="47" w:name="_Toc513208848"/>
      <w:r>
        <w:t xml:space="preserve">Figure </w:t>
      </w:r>
      <w:r w:rsidR="009607D4">
        <w:fldChar w:fldCharType="begin"/>
      </w:r>
      <w:r w:rsidR="009607D4">
        <w:instrText xml:space="preserve"> SEQ Figure \* ARABIC </w:instrText>
      </w:r>
      <w:r w:rsidR="009607D4">
        <w:fldChar w:fldCharType="separate"/>
      </w:r>
      <w:r w:rsidR="005E5091">
        <w:rPr>
          <w:noProof/>
        </w:rPr>
        <w:t>7</w:t>
      </w:r>
      <w:r w:rsidR="009607D4">
        <w:rPr>
          <w:noProof/>
        </w:rPr>
        <w:fldChar w:fldCharType="end"/>
      </w:r>
      <w:r>
        <w:t xml:space="preserve"> - Tripl</w:t>
      </w:r>
      <w:r w:rsidRPr="00C915BE">
        <w:t xml:space="preserve">e constraints </w:t>
      </w:r>
      <w:r w:rsidR="00834FEB">
        <w:t>model</w:t>
      </w:r>
      <w:r w:rsidRPr="00C915BE">
        <w:t xml:space="preserve"> </w:t>
      </w:r>
      <w:r w:rsidRPr="00C915BE">
        <w:fldChar w:fldCharType="begin" w:fldLock="1"/>
      </w:r>
      <w:r w:rsidR="000748A9">
        <w:instrText>ADDIN CSL_CITATION { "citationItems" : [ { "id" : "ITEM-1", "itemData" : { "DOI" : "10.1002/pmj.20125", "ISBN" : "978-1935589679", "ISSN" : "87569728", "PMID" : "19878769", "abstract" : "Project Management Institute (2013). A guide to the project management body of knowledge: (PMBOK\u00ae Guide) (5th ed.). Newtown Square, PA: Project Management Institute. (ISBN: 9781935589679)", "author" : [ { "dropping-particle" : "", "family" : "Project Management Institute", "given" : "", "non-dropping-particle" : "", "parse-names" : false, "suffix" : "" } ], "container-title" : "Project Management Institute", "id" : "ITEM-1", "issued" : { "date-parts" : [ [ "2013" ] ] }, "number-of-pages" : "589", "title" : "A guide to the project management body of knowledge (PMBOK \u00ae guide)", "type" : "book" }, "uris" : [ "http://www.mendeley.com/documents/?uuid=4e2db814-7101-4c1c-a3cf-f9b2a8e28776", "http://www.mendeley.com/documents/?uuid=ac55aa4a-e963-4143-8a21-a71d641c66b7" ] } ], "mendeley" : { "formattedCitation" : "(Project Management Institute, 2013)", "plainTextFormattedCitation" : "(Project Management Institute, 2013)", "previouslyFormattedCitation" : "(Project Management Institute, 2013)" }, "properties" : {  }, "schema" : "https://github.com/citation-style-language/schema/raw/master/csl-citation.json" }</w:instrText>
      </w:r>
      <w:r w:rsidRPr="00C915BE">
        <w:fldChar w:fldCharType="separate"/>
      </w:r>
      <w:r w:rsidRPr="00C915BE">
        <w:rPr>
          <w:noProof/>
        </w:rPr>
        <w:t>(Project Management Institute, 2013)</w:t>
      </w:r>
      <w:bookmarkEnd w:id="46"/>
      <w:bookmarkEnd w:id="47"/>
      <w:r w:rsidRPr="00C915BE">
        <w:fldChar w:fldCharType="end"/>
      </w:r>
    </w:p>
    <w:p w14:paraId="5B0802A9" w14:textId="77777777" w:rsidR="00666A5E" w:rsidRDefault="00666A5E" w:rsidP="00666A5E"/>
    <w:p w14:paraId="3C6A1A47" w14:textId="1B41209C" w:rsidR="00666A5E" w:rsidRPr="00554DCF" w:rsidRDefault="00666A5E" w:rsidP="00666A5E">
      <w:pPr>
        <w:pStyle w:val="Heading2"/>
      </w:pPr>
      <w:bookmarkStart w:id="48" w:name="_Toc499212066"/>
      <w:bookmarkStart w:id="49" w:name="_Toc513201970"/>
      <w:r>
        <w:t>2.9</w:t>
      </w:r>
      <w:r>
        <w:tab/>
      </w:r>
      <w:r w:rsidRPr="00554DCF">
        <w:t>Ethical Considerations</w:t>
      </w:r>
      <w:bookmarkEnd w:id="48"/>
      <w:bookmarkEnd w:id="49"/>
      <w:r w:rsidRPr="00554DCF">
        <w:t xml:space="preserve"> </w:t>
      </w:r>
    </w:p>
    <w:p w14:paraId="4D7EE31E" w14:textId="77777777" w:rsidR="00666A5E" w:rsidRDefault="00666A5E" w:rsidP="00666A5E">
      <w:pPr>
        <w:pStyle w:val="DisStyle"/>
      </w:pPr>
      <w:r w:rsidRPr="00071DCE">
        <w:t xml:space="preserve">The ethics of this project was approved and deemed to be under Category Z - This project does not involve invasive interaction with people and does not require a full Ethical review. </w:t>
      </w:r>
      <w:r w:rsidRPr="00BA2ED2">
        <w:rPr>
          <w:noProof/>
        </w:rPr>
        <w:t>This</w:t>
      </w:r>
      <w:r w:rsidRPr="00071DCE">
        <w:t xml:space="preserve"> includes the use of anonymous questionnaires for testing software etc. I confirm that this project meets the definition of re</w:t>
      </w:r>
      <w:r>
        <w:t>search in the category above.</w:t>
      </w:r>
    </w:p>
    <w:p w14:paraId="17DBE120" w14:textId="77777777" w:rsidR="00666A5E" w:rsidRDefault="00666A5E" w:rsidP="00666A5E">
      <w:pPr>
        <w:pStyle w:val="DisStyle"/>
        <w:numPr>
          <w:ilvl w:val="0"/>
          <w:numId w:val="15"/>
        </w:numPr>
        <w:spacing w:line="240" w:lineRule="auto"/>
      </w:pPr>
      <w:r w:rsidRPr="00071DCE">
        <w:t>All risks and ethical, procedural impli</w:t>
      </w:r>
      <w:r>
        <w:t xml:space="preserve">cations have </w:t>
      </w:r>
      <w:r w:rsidRPr="00BA2ED2">
        <w:rPr>
          <w:noProof/>
        </w:rPr>
        <w:t>been considered</w:t>
      </w:r>
    </w:p>
    <w:p w14:paraId="69583954" w14:textId="77777777" w:rsidR="00666A5E" w:rsidRDefault="00666A5E" w:rsidP="00666A5E">
      <w:pPr>
        <w:pStyle w:val="DisStyle"/>
        <w:numPr>
          <w:ilvl w:val="0"/>
          <w:numId w:val="15"/>
        </w:numPr>
        <w:spacing w:line="240" w:lineRule="auto"/>
      </w:pPr>
      <w:r w:rsidRPr="00071DCE">
        <w:t>The project will be conducted at all times in compliance with the research description/protocol and by the University’s requirements</w:t>
      </w:r>
      <w:r>
        <w:t xml:space="preserve"> for recording and reporting</w:t>
      </w:r>
    </w:p>
    <w:p w14:paraId="1CA77948" w14:textId="7E8A33D4" w:rsidR="00F96EC8" w:rsidRDefault="00666A5E" w:rsidP="00F96EC8">
      <w:pPr>
        <w:pStyle w:val="DisStyle"/>
        <w:numPr>
          <w:ilvl w:val="0"/>
          <w:numId w:val="15"/>
        </w:numPr>
        <w:spacing w:line="240" w:lineRule="auto"/>
      </w:pPr>
      <w:r w:rsidRPr="00071DCE">
        <w:t>This application has not been submitted to and rejected by another committee</w:t>
      </w:r>
      <w:bookmarkStart w:id="50" w:name="_Toc499212065"/>
      <w:r w:rsidR="00F96EC8">
        <w:t>.</w:t>
      </w:r>
    </w:p>
    <w:p w14:paraId="16F33C43" w14:textId="77777777" w:rsidR="00A037C8" w:rsidRDefault="00A037C8" w:rsidP="00A037C8">
      <w:pPr>
        <w:pStyle w:val="DisStyle"/>
        <w:spacing w:line="240" w:lineRule="auto"/>
      </w:pPr>
    </w:p>
    <w:p w14:paraId="685B2118" w14:textId="4087A63E" w:rsidR="00554DCF" w:rsidRPr="00537A72" w:rsidRDefault="00666A5E" w:rsidP="00F96EC8">
      <w:pPr>
        <w:pStyle w:val="DisStyle"/>
        <w:spacing w:line="240" w:lineRule="auto"/>
      </w:pPr>
      <w:bookmarkStart w:id="51" w:name="_Toc513201971"/>
      <w:r>
        <w:rPr>
          <w:rStyle w:val="Heading2Char"/>
        </w:rPr>
        <w:t>2.10</w:t>
      </w:r>
      <w:r w:rsidR="00537A72">
        <w:rPr>
          <w:rStyle w:val="Heading2Char"/>
        </w:rPr>
        <w:tab/>
      </w:r>
      <w:r w:rsidR="00554DCF" w:rsidRPr="00537A72">
        <w:rPr>
          <w:rStyle w:val="Heading2Char"/>
        </w:rPr>
        <w:t>Project Risk</w:t>
      </w:r>
      <w:bookmarkEnd w:id="51"/>
      <w:r w:rsidR="00554DCF" w:rsidRPr="00537A72">
        <w:t>s</w:t>
      </w:r>
      <w:bookmarkEnd w:id="50"/>
    </w:p>
    <w:p w14:paraId="0B118331" w14:textId="2192D129" w:rsidR="00554DCF" w:rsidRDefault="000010B1" w:rsidP="00554DCF">
      <w:pPr>
        <w:pStyle w:val="DisStyle"/>
      </w:pPr>
      <w:r>
        <w:t>Project risks were analysed as part of the requirements gathering phase, the risk register that was generated can be seen in Appendix 14.</w:t>
      </w:r>
    </w:p>
    <w:p w14:paraId="5864DE4C" w14:textId="6033D3D2" w:rsidR="00801E33" w:rsidRPr="00462B7F" w:rsidRDefault="00F96EC8" w:rsidP="00EB128C">
      <w:pPr>
        <w:pStyle w:val="DisStyle"/>
      </w:pPr>
      <w:r>
        <w:br w:type="page"/>
      </w:r>
      <w:bookmarkStart w:id="52" w:name="_Toc285099760"/>
      <w:bookmarkStart w:id="53" w:name="_Toc395429134"/>
      <w:bookmarkStart w:id="54" w:name="_Toc513201972"/>
      <w:r>
        <w:lastRenderedPageBreak/>
        <w:t>C</w:t>
      </w:r>
      <w:r w:rsidR="00801E33">
        <w:t>hapter 3: Design</w:t>
      </w:r>
      <w:bookmarkEnd w:id="52"/>
      <w:bookmarkEnd w:id="53"/>
      <w:bookmarkEnd w:id="54"/>
      <w:r w:rsidR="00801E33" w:rsidRPr="00476B99">
        <w:rPr>
          <w:color w:val="FF0000"/>
        </w:rPr>
        <w:t xml:space="preserve"> </w:t>
      </w:r>
    </w:p>
    <w:p w14:paraId="002FB082" w14:textId="22BAB529" w:rsidR="00620CF2" w:rsidRPr="00620CF2" w:rsidRDefault="00620CF2" w:rsidP="00620CF2">
      <w:pPr>
        <w:pStyle w:val="Heading2"/>
        <w:rPr>
          <w:rStyle w:val="Emphasis"/>
          <w:i w:val="0"/>
        </w:rPr>
      </w:pPr>
      <w:bookmarkStart w:id="55" w:name="_Toc499212067"/>
      <w:bookmarkStart w:id="56" w:name="_Toc513201973"/>
      <w:bookmarkStart w:id="57" w:name="_Toc285099761"/>
      <w:bookmarkStart w:id="58" w:name="_Toc395429135"/>
      <w:r>
        <w:rPr>
          <w:rStyle w:val="Emphasis"/>
          <w:i w:val="0"/>
        </w:rPr>
        <w:t>3.1</w:t>
      </w:r>
      <w:r>
        <w:rPr>
          <w:rStyle w:val="Emphasis"/>
          <w:i w:val="0"/>
        </w:rPr>
        <w:tab/>
      </w:r>
      <w:r w:rsidRPr="00620CF2">
        <w:rPr>
          <w:rStyle w:val="Emphasis"/>
          <w:i w:val="0"/>
        </w:rPr>
        <w:t>System Requirements</w:t>
      </w:r>
      <w:bookmarkEnd w:id="55"/>
      <w:bookmarkEnd w:id="56"/>
    </w:p>
    <w:p w14:paraId="50F9986B" w14:textId="1259297A" w:rsidR="005B2A93" w:rsidRDefault="00620CF2" w:rsidP="005B2A93">
      <w:pPr>
        <w:pStyle w:val="Heading3Dis"/>
      </w:pPr>
      <w:bookmarkStart w:id="59" w:name="_Toc499212068"/>
      <w:r>
        <w:t>3.1.1</w:t>
      </w:r>
      <w:r>
        <w:tab/>
        <w:t>Functional Requirements</w:t>
      </w:r>
      <w:bookmarkEnd w:id="59"/>
    </w:p>
    <w:p w14:paraId="62BD1F11" w14:textId="0199BF93" w:rsidR="005B2A93" w:rsidRPr="005B2A93" w:rsidRDefault="005B2A93" w:rsidP="005B2A93">
      <w:pPr>
        <w:pStyle w:val="DisStyle"/>
      </w:pPr>
      <w:r>
        <w:t>The functional requirements of Rocket Learn have been defined in table 2.</w:t>
      </w:r>
    </w:p>
    <w:p w14:paraId="6479FD5F" w14:textId="475E162E" w:rsidR="005B2A93" w:rsidRDefault="005B2A93" w:rsidP="005B2A93">
      <w:pPr>
        <w:pStyle w:val="Caption"/>
        <w:keepNext/>
      </w:pPr>
      <w:bookmarkStart w:id="60" w:name="_Toc513208832"/>
      <w:r>
        <w:t xml:space="preserve">Table </w:t>
      </w:r>
      <w:r w:rsidR="009607D4">
        <w:fldChar w:fldCharType="begin"/>
      </w:r>
      <w:r w:rsidR="009607D4">
        <w:instrText xml:space="preserve"> SEQ Table \* ARABIC </w:instrText>
      </w:r>
      <w:r w:rsidR="009607D4">
        <w:fldChar w:fldCharType="separate"/>
      </w:r>
      <w:r w:rsidR="005E5091">
        <w:rPr>
          <w:noProof/>
        </w:rPr>
        <w:t>2</w:t>
      </w:r>
      <w:r w:rsidR="009607D4">
        <w:rPr>
          <w:noProof/>
        </w:rPr>
        <w:fldChar w:fldCharType="end"/>
      </w:r>
      <w:r>
        <w:t xml:space="preserve"> - Functional requirements</w:t>
      </w:r>
      <w:bookmarkEnd w:id="60"/>
    </w:p>
    <w:tbl>
      <w:tblPr>
        <w:tblStyle w:val="GridTable5Dark-Accent1"/>
        <w:tblW w:w="0" w:type="auto"/>
        <w:tblLook w:val="04A0" w:firstRow="1" w:lastRow="0" w:firstColumn="1" w:lastColumn="0" w:noHBand="0" w:noVBand="1"/>
      </w:tblPr>
      <w:tblGrid>
        <w:gridCol w:w="3174"/>
        <w:gridCol w:w="5880"/>
      </w:tblGrid>
      <w:tr w:rsidR="00620CF2" w:rsidRPr="00620CF2" w14:paraId="35EEB3BC" w14:textId="77777777" w:rsidTr="005B2A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4" w:type="dxa"/>
          </w:tcPr>
          <w:p w14:paraId="64CECAED" w14:textId="77777777" w:rsidR="00620CF2" w:rsidRPr="00620CF2" w:rsidRDefault="00620CF2" w:rsidP="00620CF2">
            <w:pPr>
              <w:pStyle w:val="DisStyle"/>
              <w:spacing w:after="0" w:line="240" w:lineRule="auto"/>
              <w:rPr>
                <w:rFonts w:asciiTheme="minorHAnsi" w:hAnsiTheme="minorHAnsi"/>
              </w:rPr>
            </w:pPr>
            <w:r w:rsidRPr="00620CF2">
              <w:rPr>
                <w:rFonts w:asciiTheme="minorHAnsi" w:hAnsiTheme="minorHAnsi"/>
              </w:rPr>
              <w:t>Requirement</w:t>
            </w:r>
          </w:p>
        </w:tc>
        <w:tc>
          <w:tcPr>
            <w:tcW w:w="5880" w:type="dxa"/>
          </w:tcPr>
          <w:p w14:paraId="6C4BE074" w14:textId="77777777" w:rsidR="00620CF2" w:rsidRPr="00620CF2" w:rsidRDefault="00620CF2" w:rsidP="00620CF2">
            <w:pPr>
              <w:pStyle w:val="DisStyle"/>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rPr>
            </w:pPr>
            <w:r w:rsidRPr="00620CF2">
              <w:rPr>
                <w:rFonts w:asciiTheme="minorHAnsi" w:hAnsiTheme="minorHAnsi"/>
              </w:rPr>
              <w:t>Description</w:t>
            </w:r>
          </w:p>
        </w:tc>
      </w:tr>
      <w:tr w:rsidR="00620CF2" w:rsidRPr="00620CF2" w14:paraId="3712AFC8" w14:textId="77777777" w:rsidTr="005B2A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4" w:type="dxa"/>
          </w:tcPr>
          <w:p w14:paraId="2171F4DC" w14:textId="77777777" w:rsidR="00620CF2" w:rsidRPr="00620CF2" w:rsidRDefault="00620CF2" w:rsidP="00620CF2">
            <w:pPr>
              <w:pStyle w:val="DisStyle"/>
              <w:spacing w:after="0" w:line="240" w:lineRule="auto"/>
              <w:rPr>
                <w:rFonts w:asciiTheme="minorHAnsi" w:hAnsiTheme="minorHAnsi"/>
              </w:rPr>
            </w:pPr>
            <w:r w:rsidRPr="00620CF2">
              <w:rPr>
                <w:rFonts w:asciiTheme="minorHAnsi" w:hAnsiTheme="minorHAnsi"/>
              </w:rPr>
              <w:t>Account creation</w:t>
            </w:r>
          </w:p>
        </w:tc>
        <w:tc>
          <w:tcPr>
            <w:tcW w:w="5880" w:type="dxa"/>
          </w:tcPr>
          <w:p w14:paraId="51D93369" w14:textId="0AFDB8BF" w:rsidR="00620CF2" w:rsidRDefault="00EC0219" w:rsidP="00B35158">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B35158">
              <w:rPr>
                <w:rFonts w:asciiTheme="minorHAnsi" w:hAnsiTheme="minorHAnsi"/>
                <w:b/>
                <w:noProof/>
              </w:rPr>
              <w:t>Self-</w:t>
            </w:r>
            <w:r w:rsidR="00B35158" w:rsidRPr="00B35158">
              <w:rPr>
                <w:rFonts w:asciiTheme="minorHAnsi" w:hAnsiTheme="minorHAnsi"/>
                <w:b/>
                <w:noProof/>
              </w:rPr>
              <w:t>registration</w:t>
            </w:r>
            <w:r>
              <w:rPr>
                <w:rFonts w:asciiTheme="minorHAnsi" w:hAnsiTheme="minorHAnsi"/>
                <w:noProof/>
              </w:rPr>
              <w:br/>
            </w:r>
            <w:r w:rsidR="00BA2ED2">
              <w:rPr>
                <w:rFonts w:asciiTheme="minorHAnsi" w:hAnsiTheme="minorHAnsi"/>
                <w:noProof/>
              </w:rPr>
              <w:t>The u</w:t>
            </w:r>
            <w:r w:rsidR="00620CF2" w:rsidRPr="00BA2ED2">
              <w:rPr>
                <w:rFonts w:asciiTheme="minorHAnsi" w:hAnsiTheme="minorHAnsi"/>
                <w:noProof/>
              </w:rPr>
              <w:t>ser</w:t>
            </w:r>
            <w:r w:rsidR="00620CF2" w:rsidRPr="00620CF2">
              <w:rPr>
                <w:rFonts w:asciiTheme="minorHAnsi" w:hAnsiTheme="minorHAnsi"/>
              </w:rPr>
              <w:t xml:space="preserve"> must create an account to be able to enrol </w:t>
            </w:r>
            <w:r w:rsidR="00BA2ED2">
              <w:rPr>
                <w:rFonts w:asciiTheme="minorHAnsi" w:hAnsiTheme="minorHAnsi"/>
                <w:noProof/>
              </w:rPr>
              <w:t>i</w:t>
            </w:r>
            <w:r w:rsidR="00620CF2" w:rsidRPr="00BA2ED2">
              <w:rPr>
                <w:rFonts w:asciiTheme="minorHAnsi" w:hAnsiTheme="minorHAnsi"/>
                <w:noProof/>
              </w:rPr>
              <w:t>n</w:t>
            </w:r>
            <w:r w:rsidR="00620CF2" w:rsidRPr="00620CF2">
              <w:rPr>
                <w:rFonts w:asciiTheme="minorHAnsi" w:hAnsiTheme="minorHAnsi"/>
              </w:rPr>
              <w:t xml:space="preserve"> courses</w:t>
            </w:r>
            <w:r w:rsidR="00B35158">
              <w:rPr>
                <w:rFonts w:asciiTheme="minorHAnsi" w:hAnsiTheme="minorHAnsi"/>
              </w:rPr>
              <w:t>. However, self-registration can be enabled/disabled by an administrator.</w:t>
            </w:r>
          </w:p>
          <w:p w14:paraId="42A53906" w14:textId="77777777" w:rsidR="00B35158" w:rsidRDefault="00B35158" w:rsidP="00B35158">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b/>
              </w:rPr>
            </w:pPr>
            <w:r w:rsidRPr="00B35158">
              <w:rPr>
                <w:rFonts w:asciiTheme="minorHAnsi" w:hAnsiTheme="minorHAnsi"/>
                <w:b/>
              </w:rPr>
              <w:t>Manual creation</w:t>
            </w:r>
          </w:p>
          <w:p w14:paraId="2BCB734A" w14:textId="07C98F01" w:rsidR="00B35158" w:rsidRPr="00B35158" w:rsidRDefault="00B35158" w:rsidP="00B35158">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Administrators can manually create accounts for users. This is the only method of account creation available if the self-registration has been disabled.</w:t>
            </w:r>
          </w:p>
        </w:tc>
      </w:tr>
      <w:tr w:rsidR="00620CF2" w:rsidRPr="00620CF2" w14:paraId="06FF8CBA" w14:textId="77777777" w:rsidTr="005B2A93">
        <w:tc>
          <w:tcPr>
            <w:cnfStyle w:val="001000000000" w:firstRow="0" w:lastRow="0" w:firstColumn="1" w:lastColumn="0" w:oddVBand="0" w:evenVBand="0" w:oddHBand="0" w:evenHBand="0" w:firstRowFirstColumn="0" w:firstRowLastColumn="0" w:lastRowFirstColumn="0" w:lastRowLastColumn="0"/>
            <w:tcW w:w="3174" w:type="dxa"/>
          </w:tcPr>
          <w:p w14:paraId="0B8E8EC6" w14:textId="2E3F6B88" w:rsidR="00620CF2" w:rsidRPr="00620CF2" w:rsidRDefault="00620CF2" w:rsidP="00620CF2">
            <w:pPr>
              <w:pStyle w:val="DisStyle"/>
              <w:spacing w:after="0" w:line="240" w:lineRule="auto"/>
              <w:rPr>
                <w:rFonts w:asciiTheme="minorHAnsi" w:hAnsiTheme="minorHAnsi"/>
              </w:rPr>
            </w:pPr>
            <w:r w:rsidRPr="00620CF2">
              <w:rPr>
                <w:rFonts w:asciiTheme="minorHAnsi" w:hAnsiTheme="minorHAnsi"/>
              </w:rPr>
              <w:t>Access courses</w:t>
            </w:r>
            <w:r w:rsidR="00173C52">
              <w:rPr>
                <w:rFonts w:asciiTheme="minorHAnsi" w:hAnsiTheme="minorHAnsi"/>
              </w:rPr>
              <w:t xml:space="preserve"> (</w:t>
            </w:r>
            <w:r w:rsidR="00662471">
              <w:rPr>
                <w:rFonts w:asciiTheme="minorHAnsi" w:hAnsiTheme="minorHAnsi"/>
              </w:rPr>
              <w:t>Enrol</w:t>
            </w:r>
            <w:r w:rsidR="00173C52">
              <w:rPr>
                <w:rFonts w:asciiTheme="minorHAnsi" w:hAnsiTheme="minorHAnsi"/>
              </w:rPr>
              <w:t>ment)</w:t>
            </w:r>
          </w:p>
        </w:tc>
        <w:tc>
          <w:tcPr>
            <w:tcW w:w="5880" w:type="dxa"/>
          </w:tcPr>
          <w:p w14:paraId="7707F2EE" w14:textId="4BBFA8BD" w:rsidR="00620CF2" w:rsidRPr="00620CF2" w:rsidRDefault="00620CF2" w:rsidP="00620CF2">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620CF2">
              <w:rPr>
                <w:rFonts w:asciiTheme="minorHAnsi" w:hAnsiTheme="minorHAnsi"/>
              </w:rPr>
              <w:t xml:space="preserve">Users must be manually enrolled or self-enrolled on courses </w:t>
            </w:r>
            <w:r w:rsidRPr="00BA2ED2">
              <w:rPr>
                <w:rFonts w:asciiTheme="minorHAnsi" w:hAnsiTheme="minorHAnsi"/>
                <w:noProof/>
              </w:rPr>
              <w:t>to</w:t>
            </w:r>
            <w:r w:rsidRPr="00620CF2">
              <w:rPr>
                <w:rFonts w:asciiTheme="minorHAnsi" w:hAnsiTheme="minorHAnsi"/>
              </w:rPr>
              <w:t xml:space="preserve"> access and complete the course</w:t>
            </w:r>
          </w:p>
        </w:tc>
      </w:tr>
      <w:tr w:rsidR="00620CF2" w:rsidRPr="00620CF2" w14:paraId="361B2752" w14:textId="77777777" w:rsidTr="005B2A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4" w:type="dxa"/>
          </w:tcPr>
          <w:p w14:paraId="14C65D37" w14:textId="77777777" w:rsidR="00620CF2" w:rsidRPr="00620CF2" w:rsidRDefault="00620CF2" w:rsidP="00620CF2">
            <w:pPr>
              <w:pStyle w:val="DisStyle"/>
              <w:spacing w:after="0" w:line="240" w:lineRule="auto"/>
              <w:rPr>
                <w:rFonts w:asciiTheme="minorHAnsi" w:hAnsiTheme="minorHAnsi"/>
              </w:rPr>
            </w:pPr>
            <w:r w:rsidRPr="00620CF2">
              <w:rPr>
                <w:rFonts w:asciiTheme="minorHAnsi" w:hAnsiTheme="minorHAnsi"/>
              </w:rPr>
              <w:t>Administrative settings</w:t>
            </w:r>
          </w:p>
        </w:tc>
        <w:tc>
          <w:tcPr>
            <w:tcW w:w="5880" w:type="dxa"/>
          </w:tcPr>
          <w:p w14:paraId="18F2CFD0" w14:textId="75F7B759" w:rsidR="00620CF2" w:rsidRPr="00620CF2" w:rsidRDefault="00620CF2" w:rsidP="00620CF2">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620CF2">
              <w:rPr>
                <w:rFonts w:asciiTheme="minorHAnsi" w:hAnsiTheme="minorHAnsi"/>
              </w:rPr>
              <w:t xml:space="preserve">Administrators and those with the relevant will be able to access system and course settings </w:t>
            </w:r>
            <w:r w:rsidRPr="00BA2ED2">
              <w:rPr>
                <w:rFonts w:asciiTheme="minorHAnsi" w:hAnsiTheme="minorHAnsi"/>
                <w:noProof/>
              </w:rPr>
              <w:t>to</w:t>
            </w:r>
            <w:r w:rsidRPr="00620CF2">
              <w:rPr>
                <w:rFonts w:asciiTheme="minorHAnsi" w:hAnsiTheme="minorHAnsi"/>
              </w:rPr>
              <w:t xml:space="preserve"> manage the system. Examples include site name changes and navigation colour changes.</w:t>
            </w:r>
          </w:p>
        </w:tc>
      </w:tr>
      <w:tr w:rsidR="00620CF2" w:rsidRPr="00620CF2" w14:paraId="09B35F62" w14:textId="77777777" w:rsidTr="005B2A93">
        <w:tc>
          <w:tcPr>
            <w:cnfStyle w:val="001000000000" w:firstRow="0" w:lastRow="0" w:firstColumn="1" w:lastColumn="0" w:oddVBand="0" w:evenVBand="0" w:oddHBand="0" w:evenHBand="0" w:firstRowFirstColumn="0" w:firstRowLastColumn="0" w:lastRowFirstColumn="0" w:lastRowLastColumn="0"/>
            <w:tcW w:w="3174" w:type="dxa"/>
          </w:tcPr>
          <w:p w14:paraId="4AC03693" w14:textId="77777777" w:rsidR="00620CF2" w:rsidRPr="00620CF2" w:rsidRDefault="00620CF2" w:rsidP="00620CF2">
            <w:pPr>
              <w:pStyle w:val="DisStyle"/>
              <w:spacing w:after="0" w:line="240" w:lineRule="auto"/>
              <w:rPr>
                <w:rFonts w:asciiTheme="minorHAnsi" w:hAnsiTheme="minorHAnsi"/>
              </w:rPr>
            </w:pPr>
            <w:r w:rsidRPr="00620CF2">
              <w:rPr>
                <w:rFonts w:asciiTheme="minorHAnsi" w:hAnsiTheme="minorHAnsi"/>
              </w:rPr>
              <w:t>Levels of authorisation</w:t>
            </w:r>
          </w:p>
        </w:tc>
        <w:tc>
          <w:tcPr>
            <w:tcW w:w="5880" w:type="dxa"/>
          </w:tcPr>
          <w:p w14:paraId="4AFA91AC" w14:textId="6B559341" w:rsidR="00620CF2" w:rsidRPr="00620CF2" w:rsidRDefault="00620CF2" w:rsidP="00620CF2">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620CF2">
              <w:rPr>
                <w:rFonts w:asciiTheme="minorHAnsi" w:hAnsiTheme="minorHAnsi"/>
              </w:rPr>
              <w:t xml:space="preserve">Role management and assignment will dictate which permissions the users will have. For example, system administrators will have </w:t>
            </w:r>
            <w:r w:rsidRPr="00BA2ED2">
              <w:rPr>
                <w:rFonts w:asciiTheme="minorHAnsi" w:hAnsiTheme="minorHAnsi"/>
                <w:noProof/>
              </w:rPr>
              <w:t>system</w:t>
            </w:r>
            <w:r w:rsidR="00BA2ED2" w:rsidRPr="00BA2ED2">
              <w:rPr>
                <w:rFonts w:asciiTheme="minorHAnsi" w:hAnsiTheme="minorHAnsi"/>
                <w:noProof/>
              </w:rPr>
              <w:t>-</w:t>
            </w:r>
            <w:r w:rsidRPr="00BA2ED2">
              <w:rPr>
                <w:rFonts w:asciiTheme="minorHAnsi" w:hAnsiTheme="minorHAnsi"/>
                <w:noProof/>
              </w:rPr>
              <w:t>wide</w:t>
            </w:r>
            <w:r w:rsidRPr="00620CF2">
              <w:rPr>
                <w:rFonts w:asciiTheme="minorHAnsi" w:hAnsiTheme="minorHAnsi"/>
              </w:rPr>
              <w:t xml:space="preserve"> </w:t>
            </w:r>
            <w:r w:rsidRPr="00412826">
              <w:rPr>
                <w:rFonts w:asciiTheme="minorHAnsi" w:hAnsiTheme="minorHAnsi"/>
                <w:noProof/>
              </w:rPr>
              <w:t>permissions</w:t>
            </w:r>
            <w:r w:rsidRPr="00620CF2">
              <w:rPr>
                <w:rFonts w:asciiTheme="minorHAnsi" w:hAnsiTheme="minorHAnsi"/>
              </w:rPr>
              <w:t>, whereas teachers will only have control of their courses.</w:t>
            </w:r>
          </w:p>
        </w:tc>
      </w:tr>
      <w:tr w:rsidR="00620CF2" w:rsidRPr="00620CF2" w14:paraId="55571716" w14:textId="77777777" w:rsidTr="005B2A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4" w:type="dxa"/>
          </w:tcPr>
          <w:p w14:paraId="415EFBA8" w14:textId="77777777" w:rsidR="00620CF2" w:rsidRPr="00620CF2" w:rsidRDefault="00620CF2" w:rsidP="00620CF2">
            <w:pPr>
              <w:pStyle w:val="DisStyle"/>
              <w:spacing w:after="0" w:line="240" w:lineRule="auto"/>
              <w:rPr>
                <w:rFonts w:asciiTheme="minorHAnsi" w:hAnsiTheme="minorHAnsi"/>
              </w:rPr>
            </w:pPr>
            <w:r w:rsidRPr="00620CF2">
              <w:rPr>
                <w:rFonts w:asciiTheme="minorHAnsi" w:hAnsiTheme="minorHAnsi"/>
              </w:rPr>
              <w:t>Reporting</w:t>
            </w:r>
          </w:p>
        </w:tc>
        <w:tc>
          <w:tcPr>
            <w:tcW w:w="5880" w:type="dxa"/>
          </w:tcPr>
          <w:p w14:paraId="73E939B0" w14:textId="4BC28C6F" w:rsidR="00620CF2" w:rsidRPr="00620CF2" w:rsidRDefault="00620CF2" w:rsidP="00620CF2">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620CF2">
              <w:rPr>
                <w:rFonts w:asciiTheme="minorHAnsi" w:hAnsiTheme="minorHAnsi"/>
              </w:rPr>
              <w:t xml:space="preserve">Following the investigations on the </w:t>
            </w:r>
            <w:r w:rsidRPr="00BA2ED2">
              <w:rPr>
                <w:rFonts w:asciiTheme="minorHAnsi" w:hAnsiTheme="minorHAnsi"/>
                <w:noProof/>
              </w:rPr>
              <w:t>project</w:t>
            </w:r>
            <w:r w:rsidR="00BA2ED2">
              <w:rPr>
                <w:rFonts w:asciiTheme="minorHAnsi" w:hAnsiTheme="minorHAnsi"/>
                <w:noProof/>
              </w:rPr>
              <w:t>,</w:t>
            </w:r>
            <w:r w:rsidRPr="00620CF2">
              <w:rPr>
                <w:rFonts w:asciiTheme="minorHAnsi" w:hAnsiTheme="minorHAnsi"/>
              </w:rPr>
              <w:t xml:space="preserve"> it was very evident that reporting would be </w:t>
            </w:r>
            <w:r w:rsidRPr="00BA2ED2">
              <w:rPr>
                <w:rFonts w:asciiTheme="minorHAnsi" w:hAnsiTheme="minorHAnsi"/>
                <w:noProof/>
              </w:rPr>
              <w:t xml:space="preserve">a </w:t>
            </w:r>
            <w:r w:rsidR="00BA2ED2">
              <w:rPr>
                <w:rFonts w:asciiTheme="minorHAnsi" w:hAnsiTheme="minorHAnsi"/>
                <w:noProof/>
              </w:rPr>
              <w:t>critical</w:t>
            </w:r>
            <w:r w:rsidRPr="00620CF2">
              <w:rPr>
                <w:rFonts w:asciiTheme="minorHAnsi" w:hAnsiTheme="minorHAnsi"/>
              </w:rPr>
              <w:t xml:space="preserve"> piece of functionality for the users – whether this </w:t>
            </w:r>
            <w:r w:rsidR="00BA2ED2">
              <w:rPr>
                <w:rFonts w:asciiTheme="minorHAnsi" w:hAnsiTheme="minorHAnsi"/>
                <w:noProof/>
              </w:rPr>
              <w:t>is</w:t>
            </w:r>
            <w:r w:rsidRPr="00620CF2">
              <w:rPr>
                <w:rFonts w:asciiTheme="minorHAnsi" w:hAnsiTheme="minorHAnsi"/>
              </w:rPr>
              <w:t xml:space="preserve"> system </w:t>
            </w:r>
            <w:r w:rsidRPr="00BA2ED2">
              <w:rPr>
                <w:rFonts w:asciiTheme="minorHAnsi" w:hAnsiTheme="minorHAnsi"/>
                <w:noProof/>
              </w:rPr>
              <w:t>reports</w:t>
            </w:r>
            <w:r w:rsidRPr="00620CF2">
              <w:rPr>
                <w:rFonts w:asciiTheme="minorHAnsi" w:hAnsiTheme="minorHAnsi"/>
              </w:rPr>
              <w:t xml:space="preserve"> or user-based reports such as course completions.</w:t>
            </w:r>
          </w:p>
        </w:tc>
      </w:tr>
      <w:tr w:rsidR="00620CF2" w:rsidRPr="00620CF2" w14:paraId="6A175477" w14:textId="77777777" w:rsidTr="005B2A93">
        <w:tc>
          <w:tcPr>
            <w:cnfStyle w:val="001000000000" w:firstRow="0" w:lastRow="0" w:firstColumn="1" w:lastColumn="0" w:oddVBand="0" w:evenVBand="0" w:oddHBand="0" w:evenHBand="0" w:firstRowFirstColumn="0" w:firstRowLastColumn="0" w:lastRowFirstColumn="0" w:lastRowLastColumn="0"/>
            <w:tcW w:w="3174" w:type="dxa"/>
          </w:tcPr>
          <w:p w14:paraId="091D9477" w14:textId="77777777" w:rsidR="00620CF2" w:rsidRPr="00620CF2" w:rsidRDefault="00620CF2" w:rsidP="00620CF2">
            <w:pPr>
              <w:pStyle w:val="DisStyle"/>
              <w:spacing w:after="0" w:line="240" w:lineRule="auto"/>
              <w:rPr>
                <w:rFonts w:asciiTheme="minorHAnsi" w:hAnsiTheme="minorHAnsi"/>
              </w:rPr>
            </w:pPr>
            <w:r w:rsidRPr="00620CF2">
              <w:rPr>
                <w:rFonts w:asciiTheme="minorHAnsi" w:hAnsiTheme="minorHAnsi"/>
              </w:rPr>
              <w:t>Course creation</w:t>
            </w:r>
          </w:p>
        </w:tc>
        <w:tc>
          <w:tcPr>
            <w:tcW w:w="5880" w:type="dxa"/>
          </w:tcPr>
          <w:p w14:paraId="4ED55B2B" w14:textId="4037EE12" w:rsidR="00620CF2" w:rsidRPr="00620CF2" w:rsidRDefault="00BA2ED2" w:rsidP="00620CF2">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noProof/>
              </w:rPr>
              <w:t>Administrators can create course</w:t>
            </w:r>
            <w:r w:rsidR="00620CF2" w:rsidRPr="00BA2ED2">
              <w:rPr>
                <w:rFonts w:asciiTheme="minorHAnsi" w:hAnsiTheme="minorHAnsi"/>
                <w:noProof/>
              </w:rPr>
              <w:t>s</w:t>
            </w:r>
            <w:r w:rsidR="00620CF2" w:rsidRPr="00620CF2">
              <w:rPr>
                <w:rFonts w:asciiTheme="minorHAnsi" w:hAnsiTheme="minorHAnsi"/>
              </w:rPr>
              <w:t xml:space="preserve"> and assigned a teacher who will have full control of everything that goes on inside the </w:t>
            </w:r>
            <w:r w:rsidR="00620CF2" w:rsidRPr="00412826">
              <w:rPr>
                <w:rFonts w:asciiTheme="minorHAnsi" w:hAnsiTheme="minorHAnsi"/>
                <w:noProof/>
              </w:rPr>
              <w:t>course</w:t>
            </w:r>
            <w:r w:rsidR="00620CF2" w:rsidRPr="00620CF2">
              <w:rPr>
                <w:rFonts w:asciiTheme="minorHAnsi" w:hAnsiTheme="minorHAnsi"/>
              </w:rPr>
              <w:t xml:space="preserve">. A safety precaution in place is that teachers cannot delete </w:t>
            </w:r>
            <w:r w:rsidR="00620CF2" w:rsidRPr="00BA2ED2">
              <w:rPr>
                <w:rFonts w:asciiTheme="minorHAnsi" w:hAnsiTheme="minorHAnsi"/>
                <w:noProof/>
              </w:rPr>
              <w:t>courses</w:t>
            </w:r>
            <w:r w:rsidR="00620CF2" w:rsidRPr="00620CF2">
              <w:rPr>
                <w:rFonts w:asciiTheme="minorHAnsi" w:hAnsiTheme="minorHAnsi"/>
              </w:rPr>
              <w:t xml:space="preserve">, this should reduce any chance of accidental deletions, as </w:t>
            </w:r>
            <w:r>
              <w:rPr>
                <w:rFonts w:asciiTheme="minorHAnsi" w:hAnsiTheme="minorHAnsi"/>
                <w:noProof/>
              </w:rPr>
              <w:t>fewer</w:t>
            </w:r>
            <w:r w:rsidR="00620CF2" w:rsidRPr="00620CF2">
              <w:rPr>
                <w:rFonts w:asciiTheme="minorHAnsi" w:hAnsiTheme="minorHAnsi"/>
              </w:rPr>
              <w:t xml:space="preserve"> users will have this privilege.</w:t>
            </w:r>
          </w:p>
        </w:tc>
      </w:tr>
      <w:tr w:rsidR="00173C52" w:rsidRPr="00173C52" w14:paraId="7F83A9BF" w14:textId="77777777" w:rsidTr="005B2A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4" w:type="dxa"/>
          </w:tcPr>
          <w:p w14:paraId="3C6A99C3" w14:textId="3F57D3E6" w:rsidR="00173C52" w:rsidRPr="00173C52" w:rsidRDefault="00173C52" w:rsidP="00620CF2">
            <w:pPr>
              <w:pStyle w:val="DisStyle"/>
              <w:spacing w:after="0" w:line="240" w:lineRule="auto"/>
              <w:rPr>
                <w:rFonts w:asciiTheme="minorHAnsi" w:hAnsiTheme="minorHAnsi"/>
              </w:rPr>
            </w:pPr>
            <w:r>
              <w:rPr>
                <w:rFonts w:asciiTheme="minorHAnsi" w:hAnsiTheme="minorHAnsi"/>
              </w:rPr>
              <w:t>Course visibility</w:t>
            </w:r>
          </w:p>
        </w:tc>
        <w:tc>
          <w:tcPr>
            <w:tcW w:w="5880" w:type="dxa"/>
          </w:tcPr>
          <w:p w14:paraId="2768FD91" w14:textId="77777777" w:rsidR="00173C52" w:rsidRDefault="00173C52" w:rsidP="00620CF2">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noProof/>
              </w:rPr>
            </w:pPr>
            <w:r>
              <w:rPr>
                <w:rFonts w:asciiTheme="minorHAnsi" w:hAnsiTheme="minorHAnsi"/>
                <w:noProof/>
              </w:rPr>
              <w:t>Courses can be setup with three different visibility options:</w:t>
            </w:r>
          </w:p>
          <w:p w14:paraId="709C976C" w14:textId="4BF1990F" w:rsidR="00173C52" w:rsidRPr="00173C52" w:rsidRDefault="00173C52" w:rsidP="00173C52">
            <w:pPr>
              <w:pStyle w:val="BasicBullet"/>
              <w:cnfStyle w:val="000000100000" w:firstRow="0" w:lastRow="0" w:firstColumn="0" w:lastColumn="0" w:oddVBand="0" w:evenVBand="0" w:oddHBand="1" w:evenHBand="0" w:firstRowFirstColumn="0" w:firstRowLastColumn="0" w:lastRowFirstColumn="0" w:lastRowLastColumn="0"/>
              <w:rPr>
                <w:noProof/>
              </w:rPr>
            </w:pPr>
            <w:r w:rsidRPr="00173C52">
              <w:rPr>
                <w:b/>
                <w:noProof/>
              </w:rPr>
              <w:t>Open</w:t>
            </w:r>
            <w:r>
              <w:rPr>
                <w:noProof/>
              </w:rPr>
              <w:t xml:space="preserve"> – open to all users for self-enrolment.</w:t>
            </w:r>
          </w:p>
          <w:p w14:paraId="7370DD95" w14:textId="77777777" w:rsidR="00173C52" w:rsidRPr="00173C52" w:rsidRDefault="00173C52" w:rsidP="00173C52">
            <w:pPr>
              <w:pStyle w:val="BasicBullet"/>
              <w:cnfStyle w:val="000000100000" w:firstRow="0" w:lastRow="0" w:firstColumn="0" w:lastColumn="0" w:oddVBand="0" w:evenVBand="0" w:oddHBand="1" w:evenHBand="0" w:firstRowFirstColumn="0" w:firstRowLastColumn="0" w:lastRowFirstColumn="0" w:lastRowLastColumn="0"/>
              <w:rPr>
                <w:noProof/>
              </w:rPr>
            </w:pPr>
            <w:r w:rsidRPr="00173C52">
              <w:rPr>
                <w:b/>
                <w:noProof/>
              </w:rPr>
              <w:t>Restricted</w:t>
            </w:r>
            <w:r>
              <w:rPr>
                <w:noProof/>
              </w:rPr>
              <w:t xml:space="preserve"> – manual enrolments only, students can only view/access course if enrolled.</w:t>
            </w:r>
          </w:p>
          <w:p w14:paraId="609998B1" w14:textId="209DD398" w:rsidR="00173C52" w:rsidRPr="00173C52" w:rsidRDefault="00173C52" w:rsidP="00173C52">
            <w:pPr>
              <w:pStyle w:val="BasicBullet"/>
              <w:cnfStyle w:val="000000100000" w:firstRow="0" w:lastRow="0" w:firstColumn="0" w:lastColumn="0" w:oddVBand="0" w:evenVBand="0" w:oddHBand="1" w:evenHBand="0" w:firstRowFirstColumn="0" w:firstRowLastColumn="0" w:lastRowFirstColumn="0" w:lastRowLastColumn="0"/>
              <w:rPr>
                <w:noProof/>
              </w:rPr>
            </w:pPr>
            <w:r w:rsidRPr="00173C52">
              <w:rPr>
                <w:b/>
                <w:noProof/>
              </w:rPr>
              <w:t>Closed</w:t>
            </w:r>
            <w:r>
              <w:rPr>
                <w:noProof/>
              </w:rPr>
              <w:t xml:space="preserve"> – Hidden from all student users.</w:t>
            </w:r>
          </w:p>
        </w:tc>
      </w:tr>
      <w:tr w:rsidR="00620CF2" w:rsidRPr="00620CF2" w14:paraId="36B71FAF" w14:textId="77777777" w:rsidTr="005B2A93">
        <w:tc>
          <w:tcPr>
            <w:cnfStyle w:val="001000000000" w:firstRow="0" w:lastRow="0" w:firstColumn="1" w:lastColumn="0" w:oddVBand="0" w:evenVBand="0" w:oddHBand="0" w:evenHBand="0" w:firstRowFirstColumn="0" w:firstRowLastColumn="0" w:lastRowFirstColumn="0" w:lastRowLastColumn="0"/>
            <w:tcW w:w="3174" w:type="dxa"/>
          </w:tcPr>
          <w:p w14:paraId="1C103CE3" w14:textId="426A0112" w:rsidR="00620CF2" w:rsidRPr="00620CF2" w:rsidRDefault="00620CF2" w:rsidP="00620CF2">
            <w:pPr>
              <w:pStyle w:val="DisStyle"/>
              <w:spacing w:after="0" w:line="240" w:lineRule="auto"/>
              <w:rPr>
                <w:rFonts w:asciiTheme="minorHAnsi" w:hAnsiTheme="minorHAnsi"/>
              </w:rPr>
            </w:pPr>
            <w:r w:rsidRPr="00620CF2">
              <w:rPr>
                <w:rFonts w:asciiTheme="minorHAnsi" w:hAnsiTheme="minorHAnsi"/>
              </w:rPr>
              <w:t>Site page creation</w:t>
            </w:r>
          </w:p>
        </w:tc>
        <w:tc>
          <w:tcPr>
            <w:tcW w:w="5880" w:type="dxa"/>
          </w:tcPr>
          <w:p w14:paraId="35FC9A45" w14:textId="77777777" w:rsidR="00620CF2" w:rsidRPr="00620CF2" w:rsidRDefault="00620CF2" w:rsidP="00620CF2">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620CF2">
              <w:rPr>
                <w:rFonts w:asciiTheme="minorHAnsi" w:hAnsiTheme="minorHAnsi"/>
              </w:rPr>
              <w:t>Site page creation for administrators. These can help delivery items such as news and policies. All site pages will be accessible from the homepage.</w:t>
            </w:r>
          </w:p>
        </w:tc>
      </w:tr>
      <w:tr w:rsidR="00EF3723" w:rsidRPr="00EF3723" w14:paraId="698B6331" w14:textId="77777777" w:rsidTr="005B2A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4" w:type="dxa"/>
          </w:tcPr>
          <w:p w14:paraId="1628FBFC" w14:textId="23693049" w:rsidR="00EF3723" w:rsidRPr="00EF3723" w:rsidRDefault="00EF3723" w:rsidP="00620CF2">
            <w:pPr>
              <w:pStyle w:val="DisStyle"/>
              <w:spacing w:after="0" w:line="240" w:lineRule="auto"/>
              <w:rPr>
                <w:rFonts w:asciiTheme="minorHAnsi" w:hAnsiTheme="minorHAnsi"/>
              </w:rPr>
            </w:pPr>
            <w:r w:rsidRPr="00EF3723">
              <w:rPr>
                <w:rFonts w:asciiTheme="minorHAnsi" w:hAnsiTheme="minorHAnsi"/>
              </w:rPr>
              <w:lastRenderedPageBreak/>
              <w:t>Quiz creation</w:t>
            </w:r>
          </w:p>
        </w:tc>
        <w:tc>
          <w:tcPr>
            <w:tcW w:w="5880" w:type="dxa"/>
          </w:tcPr>
          <w:p w14:paraId="3D57BA1B" w14:textId="578B1ED4" w:rsidR="00EF3723" w:rsidRPr="00EF3723" w:rsidRDefault="00EF3723" w:rsidP="00620CF2">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 xml:space="preserve">Multi-choice quizzes can be created by teachers and administrators. The passing grade can be configured so that when a user completes </w:t>
            </w:r>
            <w:r w:rsidRPr="00412826">
              <w:rPr>
                <w:rFonts w:asciiTheme="minorHAnsi" w:hAnsiTheme="minorHAnsi"/>
                <w:noProof/>
              </w:rPr>
              <w:t>a quiz</w:t>
            </w:r>
            <w:r>
              <w:rPr>
                <w:rFonts w:asciiTheme="minorHAnsi" w:hAnsiTheme="minorHAnsi"/>
              </w:rPr>
              <w:t xml:space="preserve"> their grade can be deemed as a pass or fail automatically. </w:t>
            </w:r>
            <w:r w:rsidR="004D2011">
              <w:rPr>
                <w:rFonts w:asciiTheme="minorHAnsi" w:hAnsiTheme="minorHAnsi"/>
              </w:rPr>
              <w:t xml:space="preserve">The quiz is created with start and end date/times that mean the quiz is only available between these times. </w:t>
            </w:r>
            <w:r>
              <w:rPr>
                <w:rFonts w:asciiTheme="minorHAnsi" w:hAnsiTheme="minorHAnsi"/>
              </w:rPr>
              <w:t>Questions can be added and removed from the quiz with varying amounts of answers. The answers also display in a random order to the user, so there is no set sequence for correct answers.</w:t>
            </w:r>
          </w:p>
        </w:tc>
      </w:tr>
      <w:tr w:rsidR="00EF3723" w:rsidRPr="00EF3723" w14:paraId="7BC5AD49" w14:textId="77777777" w:rsidTr="005B2A93">
        <w:tc>
          <w:tcPr>
            <w:cnfStyle w:val="001000000000" w:firstRow="0" w:lastRow="0" w:firstColumn="1" w:lastColumn="0" w:oddVBand="0" w:evenVBand="0" w:oddHBand="0" w:evenHBand="0" w:firstRowFirstColumn="0" w:firstRowLastColumn="0" w:lastRowFirstColumn="0" w:lastRowLastColumn="0"/>
            <w:tcW w:w="3174" w:type="dxa"/>
          </w:tcPr>
          <w:p w14:paraId="2E8F1B7D" w14:textId="6995D003" w:rsidR="00EF3723" w:rsidRPr="00EF3723" w:rsidRDefault="00EF3723" w:rsidP="00620CF2">
            <w:pPr>
              <w:pStyle w:val="DisStyle"/>
              <w:spacing w:after="0" w:line="240" w:lineRule="auto"/>
              <w:rPr>
                <w:rFonts w:asciiTheme="minorHAnsi" w:hAnsiTheme="minorHAnsi"/>
              </w:rPr>
            </w:pPr>
            <w:r w:rsidRPr="00EF3723">
              <w:rPr>
                <w:rFonts w:asciiTheme="minorHAnsi" w:hAnsiTheme="minorHAnsi"/>
              </w:rPr>
              <w:t>Assignment creation</w:t>
            </w:r>
          </w:p>
        </w:tc>
        <w:tc>
          <w:tcPr>
            <w:tcW w:w="5880" w:type="dxa"/>
          </w:tcPr>
          <w:p w14:paraId="431E483A" w14:textId="4B4DA7B4" w:rsidR="00EF3723" w:rsidRPr="00EF3723" w:rsidRDefault="004D2011" w:rsidP="00620CF2">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 xml:space="preserve">Assignments can be created that require a file to be uploaded by a student before the set deadline. Once the submission is </w:t>
            </w:r>
            <w:r w:rsidRPr="00412826">
              <w:rPr>
                <w:rFonts w:asciiTheme="minorHAnsi" w:hAnsiTheme="minorHAnsi"/>
                <w:noProof/>
              </w:rPr>
              <w:t>made</w:t>
            </w:r>
            <w:r>
              <w:rPr>
                <w:rFonts w:asciiTheme="minorHAnsi" w:hAnsiTheme="minorHAnsi"/>
              </w:rPr>
              <w:t xml:space="preserve"> then the teacher can download the submission, give feedback and grade the effort.</w:t>
            </w:r>
          </w:p>
        </w:tc>
      </w:tr>
      <w:tr w:rsidR="00EF3723" w:rsidRPr="00EF3723" w14:paraId="7A185CC8" w14:textId="77777777" w:rsidTr="005B2A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4" w:type="dxa"/>
          </w:tcPr>
          <w:p w14:paraId="5E7E6F23" w14:textId="13AC5B32" w:rsidR="00EF3723" w:rsidRPr="00EF3723" w:rsidRDefault="00EF3723" w:rsidP="00620CF2">
            <w:pPr>
              <w:pStyle w:val="DisStyle"/>
              <w:spacing w:after="0" w:line="240" w:lineRule="auto"/>
              <w:rPr>
                <w:rFonts w:asciiTheme="minorHAnsi" w:hAnsiTheme="minorHAnsi"/>
              </w:rPr>
            </w:pPr>
            <w:r w:rsidRPr="00EF3723">
              <w:rPr>
                <w:rFonts w:asciiTheme="minorHAnsi" w:hAnsiTheme="minorHAnsi"/>
              </w:rPr>
              <w:t>Embed a video</w:t>
            </w:r>
          </w:p>
        </w:tc>
        <w:tc>
          <w:tcPr>
            <w:tcW w:w="5880" w:type="dxa"/>
          </w:tcPr>
          <w:p w14:paraId="337A68EF" w14:textId="46E5705B" w:rsidR="00EF3723" w:rsidRPr="00EF3723" w:rsidRDefault="004D2011" w:rsidP="00620CF2">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A youtube video can be embedded on courses by providing a youtube link. This converts the link to embed code and displays on the course topic it was created on.</w:t>
            </w:r>
          </w:p>
        </w:tc>
      </w:tr>
      <w:tr w:rsidR="00EF3723" w:rsidRPr="00EF3723" w14:paraId="2948DC7C" w14:textId="77777777" w:rsidTr="005B2A93">
        <w:tc>
          <w:tcPr>
            <w:cnfStyle w:val="001000000000" w:firstRow="0" w:lastRow="0" w:firstColumn="1" w:lastColumn="0" w:oddVBand="0" w:evenVBand="0" w:oddHBand="0" w:evenHBand="0" w:firstRowFirstColumn="0" w:firstRowLastColumn="0" w:lastRowFirstColumn="0" w:lastRowLastColumn="0"/>
            <w:tcW w:w="3174" w:type="dxa"/>
          </w:tcPr>
          <w:p w14:paraId="0BC37D86" w14:textId="6B3F539E" w:rsidR="00EF3723" w:rsidRPr="00EF3723" w:rsidRDefault="00EF3723" w:rsidP="00620CF2">
            <w:pPr>
              <w:pStyle w:val="DisStyle"/>
              <w:spacing w:after="0" w:line="240" w:lineRule="auto"/>
              <w:rPr>
                <w:rFonts w:asciiTheme="minorHAnsi" w:hAnsiTheme="minorHAnsi"/>
              </w:rPr>
            </w:pPr>
            <w:r w:rsidRPr="00EF3723">
              <w:rPr>
                <w:rFonts w:asciiTheme="minorHAnsi" w:hAnsiTheme="minorHAnsi"/>
              </w:rPr>
              <w:t>Embed a file for download</w:t>
            </w:r>
          </w:p>
        </w:tc>
        <w:tc>
          <w:tcPr>
            <w:tcW w:w="5880" w:type="dxa"/>
          </w:tcPr>
          <w:p w14:paraId="65B3441C" w14:textId="6B14221B" w:rsidR="00EF3723" w:rsidRPr="00EF3723" w:rsidRDefault="004D2011" w:rsidP="00620CF2">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Files can be added to courses for download by students.</w:t>
            </w:r>
          </w:p>
        </w:tc>
      </w:tr>
      <w:tr w:rsidR="00EF3723" w:rsidRPr="00EF3723" w14:paraId="19DF2D54" w14:textId="77777777" w:rsidTr="005B2A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4" w:type="dxa"/>
          </w:tcPr>
          <w:p w14:paraId="3A9CD650" w14:textId="21DAB101" w:rsidR="00EF3723" w:rsidRPr="00EF3723" w:rsidRDefault="00EF3723" w:rsidP="00620CF2">
            <w:pPr>
              <w:pStyle w:val="DisStyle"/>
              <w:spacing w:after="0" w:line="240" w:lineRule="auto"/>
              <w:rPr>
                <w:rFonts w:asciiTheme="minorHAnsi" w:hAnsiTheme="minorHAnsi"/>
              </w:rPr>
            </w:pPr>
            <w:r w:rsidRPr="00EF3723">
              <w:rPr>
                <w:rFonts w:asciiTheme="minorHAnsi" w:hAnsiTheme="minorHAnsi"/>
              </w:rPr>
              <w:t>Add a web link to a course</w:t>
            </w:r>
          </w:p>
        </w:tc>
        <w:tc>
          <w:tcPr>
            <w:tcW w:w="5880" w:type="dxa"/>
          </w:tcPr>
          <w:p w14:paraId="2DD685FE" w14:textId="7E6D57D9" w:rsidR="00EF3723" w:rsidRPr="00EF3723" w:rsidRDefault="004D2011" w:rsidP="00620CF2">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Web links can be added to courses for students to access.</w:t>
            </w:r>
          </w:p>
        </w:tc>
      </w:tr>
      <w:tr w:rsidR="00620CF2" w:rsidRPr="00620CF2" w14:paraId="261DAA56" w14:textId="77777777" w:rsidTr="005B2A93">
        <w:tc>
          <w:tcPr>
            <w:cnfStyle w:val="001000000000" w:firstRow="0" w:lastRow="0" w:firstColumn="1" w:lastColumn="0" w:oddVBand="0" w:evenVBand="0" w:oddHBand="0" w:evenHBand="0" w:firstRowFirstColumn="0" w:firstRowLastColumn="0" w:lastRowFirstColumn="0" w:lastRowLastColumn="0"/>
            <w:tcW w:w="3174" w:type="dxa"/>
          </w:tcPr>
          <w:p w14:paraId="6EDEF93C" w14:textId="33FFD832" w:rsidR="00620CF2" w:rsidRPr="00620CF2" w:rsidRDefault="00620CF2" w:rsidP="00EF3723">
            <w:pPr>
              <w:pStyle w:val="DisStyle"/>
              <w:spacing w:after="0" w:line="240" w:lineRule="auto"/>
              <w:rPr>
                <w:rFonts w:asciiTheme="minorHAnsi" w:hAnsiTheme="minorHAnsi"/>
              </w:rPr>
            </w:pPr>
            <w:r w:rsidRPr="00620CF2">
              <w:rPr>
                <w:rFonts w:asciiTheme="minorHAnsi" w:hAnsiTheme="minorHAnsi"/>
              </w:rPr>
              <w:t>Add</w:t>
            </w:r>
            <w:r w:rsidR="00EF3723">
              <w:rPr>
                <w:rFonts w:asciiTheme="minorHAnsi" w:hAnsiTheme="minorHAnsi"/>
              </w:rPr>
              <w:t xml:space="preserve">, edit and delete </w:t>
            </w:r>
            <w:r w:rsidRPr="00620CF2">
              <w:rPr>
                <w:rFonts w:asciiTheme="minorHAnsi" w:hAnsiTheme="minorHAnsi"/>
              </w:rPr>
              <w:t>course elements</w:t>
            </w:r>
          </w:p>
        </w:tc>
        <w:tc>
          <w:tcPr>
            <w:tcW w:w="5880" w:type="dxa"/>
          </w:tcPr>
          <w:p w14:paraId="7B0C68CE" w14:textId="51F9A924" w:rsidR="00620CF2" w:rsidRPr="00620CF2" w:rsidRDefault="00620CF2" w:rsidP="00620CF2">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620CF2">
              <w:rPr>
                <w:rFonts w:asciiTheme="minorHAnsi" w:hAnsiTheme="minorHAnsi"/>
              </w:rPr>
              <w:t>Teachers and administrators can add</w:t>
            </w:r>
            <w:r w:rsidR="00EF3723">
              <w:rPr>
                <w:rFonts w:asciiTheme="minorHAnsi" w:hAnsiTheme="minorHAnsi"/>
              </w:rPr>
              <w:t>, edit and delete</w:t>
            </w:r>
            <w:r w:rsidRPr="00620CF2">
              <w:rPr>
                <w:rFonts w:asciiTheme="minorHAnsi" w:hAnsiTheme="minorHAnsi"/>
              </w:rPr>
              <w:t xml:space="preserve"> course elements and configure them to be part of the course completion criteria</w:t>
            </w:r>
            <w:r w:rsidR="00C47CFD">
              <w:rPr>
                <w:rFonts w:asciiTheme="minorHAnsi" w:hAnsiTheme="minorHAnsi"/>
              </w:rPr>
              <w:t>.</w:t>
            </w:r>
          </w:p>
        </w:tc>
      </w:tr>
      <w:tr w:rsidR="00620CF2" w:rsidRPr="00620CF2" w14:paraId="63E3819B" w14:textId="77777777" w:rsidTr="005B2A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4" w:type="dxa"/>
          </w:tcPr>
          <w:p w14:paraId="5B1C76B0" w14:textId="497574A4" w:rsidR="00620CF2" w:rsidRPr="00620CF2" w:rsidRDefault="00620CF2" w:rsidP="00620CF2">
            <w:pPr>
              <w:pStyle w:val="DisStyle"/>
              <w:spacing w:after="0" w:line="240" w:lineRule="auto"/>
              <w:rPr>
                <w:rFonts w:asciiTheme="minorHAnsi" w:hAnsiTheme="minorHAnsi"/>
              </w:rPr>
            </w:pPr>
            <w:r w:rsidRPr="00620CF2">
              <w:rPr>
                <w:rFonts w:asciiTheme="minorHAnsi" w:hAnsiTheme="minorHAnsi"/>
              </w:rPr>
              <w:t>Complete courses</w:t>
            </w:r>
          </w:p>
        </w:tc>
        <w:tc>
          <w:tcPr>
            <w:tcW w:w="5880" w:type="dxa"/>
          </w:tcPr>
          <w:p w14:paraId="6E0228C8" w14:textId="532D7CEE" w:rsidR="00620CF2" w:rsidRPr="00620CF2" w:rsidRDefault="00620CF2" w:rsidP="00BA2ED2">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620CF2">
              <w:rPr>
                <w:rFonts w:asciiTheme="minorHAnsi" w:hAnsiTheme="minorHAnsi"/>
              </w:rPr>
              <w:t xml:space="preserve">When a user meets/completes the set completion criteria for </w:t>
            </w:r>
            <w:r w:rsidRPr="00BA2ED2">
              <w:rPr>
                <w:rFonts w:asciiTheme="minorHAnsi" w:hAnsiTheme="minorHAnsi"/>
                <w:noProof/>
              </w:rPr>
              <w:t>a course</w:t>
            </w:r>
            <w:r w:rsidRPr="00620CF2">
              <w:rPr>
                <w:rFonts w:asciiTheme="minorHAnsi" w:hAnsiTheme="minorHAnsi"/>
              </w:rPr>
              <w:t xml:space="preserve">, they should </w:t>
            </w:r>
            <w:r w:rsidRPr="00BA2ED2">
              <w:rPr>
                <w:rFonts w:asciiTheme="minorHAnsi" w:hAnsiTheme="minorHAnsi"/>
                <w:noProof/>
              </w:rPr>
              <w:t>be marked</w:t>
            </w:r>
            <w:r w:rsidRPr="00620CF2">
              <w:rPr>
                <w:rFonts w:asciiTheme="minorHAnsi" w:hAnsiTheme="minorHAnsi"/>
              </w:rPr>
              <w:t xml:space="preserve"> as </w:t>
            </w:r>
            <w:r w:rsidRPr="00BA2ED2">
              <w:rPr>
                <w:rFonts w:asciiTheme="minorHAnsi" w:hAnsiTheme="minorHAnsi"/>
                <w:noProof/>
              </w:rPr>
              <w:t>complete</w:t>
            </w:r>
            <w:r w:rsidRPr="00620CF2">
              <w:rPr>
                <w:rFonts w:asciiTheme="minorHAnsi" w:hAnsiTheme="minorHAnsi"/>
              </w:rPr>
              <w:t xml:space="preserve">. </w:t>
            </w:r>
            <w:r w:rsidRPr="00BA2ED2">
              <w:rPr>
                <w:rFonts w:asciiTheme="minorHAnsi" w:hAnsiTheme="minorHAnsi"/>
                <w:noProof/>
              </w:rPr>
              <w:t>Once a course is completed</w:t>
            </w:r>
            <w:r w:rsidR="00BA2ED2" w:rsidRPr="00BA2ED2">
              <w:rPr>
                <w:rFonts w:asciiTheme="minorHAnsi" w:hAnsiTheme="minorHAnsi"/>
                <w:noProof/>
              </w:rPr>
              <w:t>,</w:t>
            </w:r>
            <w:r w:rsidRPr="00BA2ED2">
              <w:rPr>
                <w:rFonts w:asciiTheme="minorHAnsi" w:hAnsiTheme="minorHAnsi"/>
                <w:noProof/>
              </w:rPr>
              <w:t xml:space="preserve"> the user will receive a </w:t>
            </w:r>
            <w:r w:rsidR="00BA2ED2" w:rsidRPr="00BA2ED2">
              <w:rPr>
                <w:rFonts w:asciiTheme="minorHAnsi" w:hAnsiTheme="minorHAnsi"/>
                <w:noProof/>
              </w:rPr>
              <w:t>badge</w:t>
            </w:r>
            <w:r w:rsidRPr="00BA2ED2">
              <w:rPr>
                <w:rFonts w:asciiTheme="minorHAnsi" w:hAnsiTheme="minorHAnsi"/>
                <w:noProof/>
              </w:rPr>
              <w:t xml:space="preserve"> in said course.</w:t>
            </w:r>
          </w:p>
        </w:tc>
      </w:tr>
      <w:tr w:rsidR="00C00E66" w:rsidRPr="00C00E66" w14:paraId="65C3388D" w14:textId="77777777" w:rsidTr="005B2A93">
        <w:tc>
          <w:tcPr>
            <w:cnfStyle w:val="001000000000" w:firstRow="0" w:lastRow="0" w:firstColumn="1" w:lastColumn="0" w:oddVBand="0" w:evenVBand="0" w:oddHBand="0" w:evenHBand="0" w:firstRowFirstColumn="0" w:firstRowLastColumn="0" w:lastRowFirstColumn="0" w:lastRowLastColumn="0"/>
            <w:tcW w:w="3174" w:type="dxa"/>
          </w:tcPr>
          <w:p w14:paraId="4ADC666E" w14:textId="0DE6971F" w:rsidR="00C00E66" w:rsidRPr="00C00E66" w:rsidRDefault="00C00E66" w:rsidP="00173C52">
            <w:pPr>
              <w:pStyle w:val="DisStyle"/>
              <w:spacing w:after="0" w:line="240" w:lineRule="auto"/>
              <w:rPr>
                <w:rFonts w:asciiTheme="minorHAnsi" w:hAnsiTheme="minorHAnsi"/>
              </w:rPr>
            </w:pPr>
            <w:r w:rsidRPr="00C00E66">
              <w:rPr>
                <w:rFonts w:asciiTheme="minorHAnsi" w:hAnsiTheme="minorHAnsi"/>
              </w:rPr>
              <w:t>Timesta</w:t>
            </w:r>
            <w:r w:rsidR="00173C52">
              <w:rPr>
                <w:rFonts w:asciiTheme="minorHAnsi" w:hAnsiTheme="minorHAnsi"/>
              </w:rPr>
              <w:t>mps appended to uploaded files</w:t>
            </w:r>
          </w:p>
        </w:tc>
        <w:tc>
          <w:tcPr>
            <w:tcW w:w="5880" w:type="dxa"/>
          </w:tcPr>
          <w:p w14:paraId="0452563E" w14:textId="189A958A" w:rsidR="00C00E66" w:rsidRPr="00C00E66" w:rsidRDefault="00173C52" w:rsidP="00BA2ED2">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 xml:space="preserve">When a user uploads </w:t>
            </w:r>
            <w:r w:rsidRPr="00412826">
              <w:rPr>
                <w:rFonts w:asciiTheme="minorHAnsi" w:hAnsiTheme="minorHAnsi"/>
                <w:noProof/>
              </w:rPr>
              <w:t>a file</w:t>
            </w:r>
            <w:r>
              <w:rPr>
                <w:rFonts w:asciiTheme="minorHAnsi" w:hAnsiTheme="minorHAnsi"/>
              </w:rPr>
              <w:t>, whether it be for an assignment submission, or as a resource on a course, a timestamp is appended to the file name to ensure every file has a unique name.</w:t>
            </w:r>
          </w:p>
        </w:tc>
      </w:tr>
      <w:tr w:rsidR="00C00E66" w:rsidRPr="00C00E66" w14:paraId="38CA7B4F" w14:textId="77777777" w:rsidTr="005B2A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4" w:type="dxa"/>
          </w:tcPr>
          <w:p w14:paraId="3626FE46" w14:textId="72B48AC4" w:rsidR="00C00E66" w:rsidRPr="00C00E66" w:rsidRDefault="00C00E66" w:rsidP="00620CF2">
            <w:pPr>
              <w:pStyle w:val="DisStyle"/>
              <w:spacing w:after="0" w:line="240" w:lineRule="auto"/>
              <w:rPr>
                <w:rFonts w:asciiTheme="minorHAnsi" w:hAnsiTheme="minorHAnsi"/>
              </w:rPr>
            </w:pPr>
            <w:r w:rsidRPr="00C00E66">
              <w:rPr>
                <w:rFonts w:asciiTheme="minorHAnsi" w:hAnsiTheme="minorHAnsi"/>
              </w:rPr>
              <w:t>Progress bar</w:t>
            </w:r>
          </w:p>
        </w:tc>
        <w:tc>
          <w:tcPr>
            <w:tcW w:w="5880" w:type="dxa"/>
          </w:tcPr>
          <w:p w14:paraId="10F597BA" w14:textId="7B5B755A" w:rsidR="00C00E66" w:rsidRPr="00C00E66" w:rsidRDefault="00173C52" w:rsidP="00173C52">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The progress bar indicates how much of the course completion criteria a student has completed.</w:t>
            </w:r>
          </w:p>
        </w:tc>
      </w:tr>
      <w:tr w:rsidR="002D3FBE" w:rsidRPr="002D3FBE" w14:paraId="7C146E11" w14:textId="77777777" w:rsidTr="005B2A93">
        <w:tc>
          <w:tcPr>
            <w:cnfStyle w:val="001000000000" w:firstRow="0" w:lastRow="0" w:firstColumn="1" w:lastColumn="0" w:oddVBand="0" w:evenVBand="0" w:oddHBand="0" w:evenHBand="0" w:firstRowFirstColumn="0" w:firstRowLastColumn="0" w:lastRowFirstColumn="0" w:lastRowLastColumn="0"/>
            <w:tcW w:w="3174" w:type="dxa"/>
          </w:tcPr>
          <w:p w14:paraId="590A5A13" w14:textId="7EB202FD" w:rsidR="002D3FBE" w:rsidRPr="002D3FBE" w:rsidRDefault="00173C52" w:rsidP="00620CF2">
            <w:pPr>
              <w:pStyle w:val="DisStyle"/>
              <w:spacing w:after="0" w:line="240" w:lineRule="auto"/>
              <w:rPr>
                <w:rFonts w:asciiTheme="minorHAnsi" w:hAnsiTheme="minorHAnsi"/>
              </w:rPr>
            </w:pPr>
            <w:r>
              <w:rPr>
                <w:rFonts w:asciiTheme="minorHAnsi" w:hAnsiTheme="minorHAnsi"/>
              </w:rPr>
              <w:t>Learning record PDF</w:t>
            </w:r>
          </w:p>
        </w:tc>
        <w:tc>
          <w:tcPr>
            <w:tcW w:w="5880" w:type="dxa"/>
          </w:tcPr>
          <w:p w14:paraId="7D2E80E9" w14:textId="642AEA2F" w:rsidR="002D3FBE" w:rsidRPr="002D3FBE" w:rsidRDefault="00173C52" w:rsidP="00BA2ED2">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A PDF is generated at the user’s request that contains a list of their completed courses on the system. This can be downloaded at the user’s discretion.</w:t>
            </w:r>
          </w:p>
        </w:tc>
      </w:tr>
      <w:tr w:rsidR="002D3FBE" w:rsidRPr="002D3FBE" w14:paraId="2CF377D2" w14:textId="77777777" w:rsidTr="005B2A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4" w:type="dxa"/>
          </w:tcPr>
          <w:p w14:paraId="5D490635" w14:textId="50B8250A" w:rsidR="002D3FBE" w:rsidRPr="002D3FBE" w:rsidRDefault="00173C52" w:rsidP="00620CF2">
            <w:pPr>
              <w:pStyle w:val="DisStyle"/>
              <w:spacing w:after="0" w:line="240" w:lineRule="auto"/>
              <w:rPr>
                <w:rFonts w:asciiTheme="minorHAnsi" w:hAnsiTheme="minorHAnsi"/>
              </w:rPr>
            </w:pPr>
            <w:r>
              <w:rPr>
                <w:rFonts w:asciiTheme="minorHAnsi" w:hAnsiTheme="minorHAnsi"/>
              </w:rPr>
              <w:t>Course search</w:t>
            </w:r>
          </w:p>
        </w:tc>
        <w:tc>
          <w:tcPr>
            <w:tcW w:w="5880" w:type="dxa"/>
          </w:tcPr>
          <w:p w14:paraId="55801005" w14:textId="69C60469" w:rsidR="002D3FBE" w:rsidRPr="002D3FBE" w:rsidRDefault="00173C52" w:rsidP="00173C52">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The ability to search through the available course catalogue, the search field will allow the user to search the database for the title of the course.</w:t>
            </w:r>
          </w:p>
        </w:tc>
      </w:tr>
      <w:tr w:rsidR="002D3FBE" w:rsidRPr="002D3FBE" w14:paraId="27FB8ADB" w14:textId="77777777" w:rsidTr="005B2A93">
        <w:tc>
          <w:tcPr>
            <w:cnfStyle w:val="001000000000" w:firstRow="0" w:lastRow="0" w:firstColumn="1" w:lastColumn="0" w:oddVBand="0" w:evenVBand="0" w:oddHBand="0" w:evenHBand="0" w:firstRowFirstColumn="0" w:firstRowLastColumn="0" w:lastRowFirstColumn="0" w:lastRowLastColumn="0"/>
            <w:tcW w:w="3174" w:type="dxa"/>
          </w:tcPr>
          <w:p w14:paraId="4648C234" w14:textId="1CC6A9F3" w:rsidR="002D3FBE" w:rsidRPr="002D3FBE" w:rsidRDefault="000D31CE" w:rsidP="00620CF2">
            <w:pPr>
              <w:pStyle w:val="DisStyle"/>
              <w:spacing w:after="0" w:line="240" w:lineRule="auto"/>
              <w:rPr>
                <w:rFonts w:asciiTheme="minorHAnsi" w:hAnsiTheme="minorHAnsi"/>
              </w:rPr>
            </w:pPr>
            <w:r>
              <w:rPr>
                <w:rFonts w:asciiTheme="minorHAnsi" w:hAnsiTheme="minorHAnsi"/>
              </w:rPr>
              <w:t>Site news</w:t>
            </w:r>
          </w:p>
        </w:tc>
        <w:tc>
          <w:tcPr>
            <w:tcW w:w="5880" w:type="dxa"/>
          </w:tcPr>
          <w:p w14:paraId="704F2997" w14:textId="2A081C14" w:rsidR="002D3FBE" w:rsidRPr="002D3FBE" w:rsidRDefault="000D31CE" w:rsidP="00BA2ED2">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The ability for administrators to add news/posts to the homepage.</w:t>
            </w:r>
          </w:p>
        </w:tc>
      </w:tr>
      <w:tr w:rsidR="002D3FBE" w:rsidRPr="002D3FBE" w14:paraId="019A7A0F" w14:textId="77777777" w:rsidTr="005B2A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4" w:type="dxa"/>
          </w:tcPr>
          <w:p w14:paraId="128A08EA" w14:textId="27484CFC" w:rsidR="002D3FBE" w:rsidRPr="002D3FBE" w:rsidRDefault="00B35158" w:rsidP="00620CF2">
            <w:pPr>
              <w:pStyle w:val="DisStyle"/>
              <w:spacing w:after="0" w:line="240" w:lineRule="auto"/>
              <w:rPr>
                <w:rFonts w:asciiTheme="minorHAnsi" w:hAnsiTheme="minorHAnsi"/>
              </w:rPr>
            </w:pPr>
            <w:r>
              <w:rPr>
                <w:rFonts w:asciiTheme="minorHAnsi" w:hAnsiTheme="minorHAnsi"/>
              </w:rPr>
              <w:t xml:space="preserve">Change site theme </w:t>
            </w:r>
            <w:r w:rsidR="00C47CFD">
              <w:rPr>
                <w:rFonts w:asciiTheme="minorHAnsi" w:hAnsiTheme="minorHAnsi"/>
              </w:rPr>
              <w:t>(navigation bar colour)</w:t>
            </w:r>
          </w:p>
        </w:tc>
        <w:tc>
          <w:tcPr>
            <w:tcW w:w="5880" w:type="dxa"/>
          </w:tcPr>
          <w:p w14:paraId="5484B181" w14:textId="72AEAA8F" w:rsidR="002D3FBE" w:rsidRPr="002D3FBE" w:rsidRDefault="00C47CFD" w:rsidP="00C47CFD">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Administrators can change the colour of the site navigation bar from the application configuration settings.</w:t>
            </w:r>
          </w:p>
        </w:tc>
      </w:tr>
      <w:tr w:rsidR="002D3FBE" w:rsidRPr="002D3FBE" w14:paraId="7B00D8DA" w14:textId="77777777" w:rsidTr="005B2A93">
        <w:tc>
          <w:tcPr>
            <w:cnfStyle w:val="001000000000" w:firstRow="0" w:lastRow="0" w:firstColumn="1" w:lastColumn="0" w:oddVBand="0" w:evenVBand="0" w:oddHBand="0" w:evenHBand="0" w:firstRowFirstColumn="0" w:firstRowLastColumn="0" w:lastRowFirstColumn="0" w:lastRowLastColumn="0"/>
            <w:tcW w:w="3174" w:type="dxa"/>
          </w:tcPr>
          <w:p w14:paraId="2BA36D28" w14:textId="64DF18BF" w:rsidR="002D3FBE" w:rsidRPr="002D3FBE" w:rsidRDefault="00C47CFD" w:rsidP="00620CF2">
            <w:pPr>
              <w:pStyle w:val="DisStyle"/>
              <w:spacing w:after="0" w:line="240" w:lineRule="auto"/>
              <w:rPr>
                <w:rFonts w:asciiTheme="minorHAnsi" w:hAnsiTheme="minorHAnsi"/>
              </w:rPr>
            </w:pPr>
            <w:r>
              <w:rPr>
                <w:rFonts w:asciiTheme="minorHAnsi" w:hAnsiTheme="minorHAnsi"/>
              </w:rPr>
              <w:t>User dashboard</w:t>
            </w:r>
          </w:p>
        </w:tc>
        <w:tc>
          <w:tcPr>
            <w:tcW w:w="5880" w:type="dxa"/>
          </w:tcPr>
          <w:p w14:paraId="379F72B8" w14:textId="6B1B5FE2" w:rsidR="002D3FBE" w:rsidRPr="002D3FBE" w:rsidRDefault="00C47CFD" w:rsidP="00BA2ED2">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 xml:space="preserve">The user’s </w:t>
            </w:r>
            <w:r w:rsidRPr="00412826">
              <w:rPr>
                <w:rFonts w:asciiTheme="minorHAnsi" w:hAnsiTheme="minorHAnsi"/>
                <w:noProof/>
              </w:rPr>
              <w:t>dashboard</w:t>
            </w:r>
            <w:r>
              <w:rPr>
                <w:rFonts w:asciiTheme="minorHAnsi" w:hAnsiTheme="minorHAnsi"/>
              </w:rPr>
              <w:t xml:space="preserve"> is used to help them keep track of their activity on the system; that being the courses they are currently in progress on and the ones they have completed.</w:t>
            </w:r>
          </w:p>
        </w:tc>
      </w:tr>
    </w:tbl>
    <w:p w14:paraId="29F00861" w14:textId="60D1A917" w:rsidR="00620CF2" w:rsidRDefault="00620CF2" w:rsidP="005B2A93">
      <w:pPr>
        <w:pStyle w:val="Heading3Dis"/>
      </w:pPr>
      <w:bookmarkStart w:id="61" w:name="_Toc499212069"/>
      <w:r>
        <w:lastRenderedPageBreak/>
        <w:t>3.1.2</w:t>
      </w:r>
      <w:r>
        <w:tab/>
      </w:r>
      <w:r w:rsidRPr="00620CF2">
        <w:t>Non-functional Requirements</w:t>
      </w:r>
      <w:bookmarkEnd w:id="61"/>
    </w:p>
    <w:p w14:paraId="7DC4209A" w14:textId="2532C5F6" w:rsidR="005B2A93" w:rsidRPr="005B2A93" w:rsidRDefault="005B2A93" w:rsidP="00133FD8">
      <w:pPr>
        <w:pStyle w:val="DisStyle"/>
        <w:spacing w:after="0"/>
      </w:pPr>
      <w:r>
        <w:t>The non-functional requirements for Rocket Learn have been defined in table 3.</w:t>
      </w:r>
    </w:p>
    <w:p w14:paraId="4A327BE8" w14:textId="0DD29C3C" w:rsidR="005B2A93" w:rsidRDefault="005B2A93" w:rsidP="005B2A93">
      <w:pPr>
        <w:pStyle w:val="Caption"/>
        <w:keepNext/>
      </w:pPr>
      <w:bookmarkStart w:id="62" w:name="_Toc513208833"/>
      <w:r>
        <w:t xml:space="preserve">Table </w:t>
      </w:r>
      <w:r w:rsidR="009607D4">
        <w:fldChar w:fldCharType="begin"/>
      </w:r>
      <w:r w:rsidR="009607D4">
        <w:instrText xml:space="preserve"> SEQ Table \* ARABIC </w:instrText>
      </w:r>
      <w:r w:rsidR="009607D4">
        <w:fldChar w:fldCharType="separate"/>
      </w:r>
      <w:r w:rsidR="005E5091">
        <w:rPr>
          <w:noProof/>
        </w:rPr>
        <w:t>3</w:t>
      </w:r>
      <w:r w:rsidR="009607D4">
        <w:rPr>
          <w:noProof/>
        </w:rPr>
        <w:fldChar w:fldCharType="end"/>
      </w:r>
      <w:r>
        <w:t xml:space="preserve"> - Non-functional requirements</w:t>
      </w:r>
      <w:bookmarkEnd w:id="62"/>
    </w:p>
    <w:tbl>
      <w:tblPr>
        <w:tblStyle w:val="GridTable5Dark-Accent1"/>
        <w:tblW w:w="0" w:type="auto"/>
        <w:tblLook w:val="04A0" w:firstRow="1" w:lastRow="0" w:firstColumn="1" w:lastColumn="0" w:noHBand="0" w:noVBand="1"/>
      </w:tblPr>
      <w:tblGrid>
        <w:gridCol w:w="1555"/>
        <w:gridCol w:w="7499"/>
      </w:tblGrid>
      <w:tr w:rsidR="00620CF2" w:rsidRPr="00620CF2" w14:paraId="24FDC047" w14:textId="77777777" w:rsidTr="00136E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787E2862" w14:textId="77777777" w:rsidR="00620CF2" w:rsidRPr="00620CF2" w:rsidRDefault="00620CF2" w:rsidP="00620CF2">
            <w:pPr>
              <w:pStyle w:val="DisStyle"/>
              <w:spacing w:after="0" w:line="240" w:lineRule="auto"/>
              <w:rPr>
                <w:rFonts w:asciiTheme="minorHAnsi" w:hAnsiTheme="minorHAnsi"/>
              </w:rPr>
            </w:pPr>
            <w:r w:rsidRPr="00620CF2">
              <w:rPr>
                <w:rFonts w:asciiTheme="minorHAnsi" w:hAnsiTheme="minorHAnsi"/>
              </w:rPr>
              <w:t>Requirement</w:t>
            </w:r>
          </w:p>
        </w:tc>
        <w:tc>
          <w:tcPr>
            <w:tcW w:w="7499" w:type="dxa"/>
          </w:tcPr>
          <w:p w14:paraId="1AE02BD1" w14:textId="77777777" w:rsidR="00620CF2" w:rsidRPr="00620CF2" w:rsidRDefault="00620CF2" w:rsidP="00620CF2">
            <w:pPr>
              <w:pStyle w:val="DisStyle"/>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rPr>
            </w:pPr>
            <w:r w:rsidRPr="00620CF2">
              <w:rPr>
                <w:rFonts w:asciiTheme="minorHAnsi" w:hAnsiTheme="minorHAnsi"/>
              </w:rPr>
              <w:t>Description</w:t>
            </w:r>
          </w:p>
        </w:tc>
      </w:tr>
      <w:tr w:rsidR="00620CF2" w:rsidRPr="00620CF2" w14:paraId="575B750A" w14:textId="77777777" w:rsidTr="00136E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35C624FB" w14:textId="77777777" w:rsidR="00620CF2" w:rsidRPr="00620CF2" w:rsidRDefault="00620CF2" w:rsidP="00620CF2">
            <w:pPr>
              <w:pStyle w:val="DisStyle"/>
              <w:spacing w:after="0" w:line="240" w:lineRule="auto"/>
              <w:rPr>
                <w:rFonts w:asciiTheme="minorHAnsi" w:hAnsiTheme="minorHAnsi"/>
              </w:rPr>
            </w:pPr>
            <w:r w:rsidRPr="00620CF2">
              <w:rPr>
                <w:rFonts w:asciiTheme="minorHAnsi" w:hAnsiTheme="minorHAnsi"/>
              </w:rPr>
              <w:t>Stability</w:t>
            </w:r>
          </w:p>
        </w:tc>
        <w:tc>
          <w:tcPr>
            <w:tcW w:w="7499" w:type="dxa"/>
          </w:tcPr>
          <w:p w14:paraId="0D858C13" w14:textId="6BB40EFC" w:rsidR="00620CF2" w:rsidRPr="00620CF2" w:rsidRDefault="00620CF2" w:rsidP="004D2011">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620CF2">
              <w:rPr>
                <w:rFonts w:asciiTheme="minorHAnsi" w:hAnsiTheme="minorHAnsi"/>
              </w:rPr>
              <w:t xml:space="preserve">The Rocket Learn application </w:t>
            </w:r>
            <w:r w:rsidR="004D2011">
              <w:rPr>
                <w:rFonts w:asciiTheme="minorHAnsi" w:hAnsiTheme="minorHAnsi"/>
              </w:rPr>
              <w:t>is</w:t>
            </w:r>
            <w:r w:rsidRPr="00620CF2">
              <w:rPr>
                <w:rFonts w:asciiTheme="minorHAnsi" w:hAnsiTheme="minorHAnsi"/>
              </w:rPr>
              <w:t xml:space="preserve"> hosted externally with 1&amp;1 who offer </w:t>
            </w:r>
            <w:r w:rsidR="00BA2ED2">
              <w:rPr>
                <w:rFonts w:asciiTheme="minorHAnsi" w:hAnsiTheme="minorHAnsi"/>
              </w:rPr>
              <w:t xml:space="preserve">a </w:t>
            </w:r>
            <w:r w:rsidRPr="00BA2ED2">
              <w:rPr>
                <w:rFonts w:asciiTheme="minorHAnsi" w:hAnsiTheme="minorHAnsi"/>
                <w:noProof/>
              </w:rPr>
              <w:t>guaranteed</w:t>
            </w:r>
            <w:r w:rsidRPr="00620CF2">
              <w:rPr>
                <w:rFonts w:asciiTheme="minorHAnsi" w:hAnsiTheme="minorHAnsi"/>
              </w:rPr>
              <w:t xml:space="preserve"> uptime of 99.9%, as well as providing 24/7 support for those rare occasions that an issue may occur.</w:t>
            </w:r>
          </w:p>
        </w:tc>
      </w:tr>
      <w:tr w:rsidR="00620CF2" w:rsidRPr="00620CF2" w14:paraId="35D5FFC3" w14:textId="77777777" w:rsidTr="00136E19">
        <w:tc>
          <w:tcPr>
            <w:cnfStyle w:val="001000000000" w:firstRow="0" w:lastRow="0" w:firstColumn="1" w:lastColumn="0" w:oddVBand="0" w:evenVBand="0" w:oddHBand="0" w:evenHBand="0" w:firstRowFirstColumn="0" w:firstRowLastColumn="0" w:lastRowFirstColumn="0" w:lastRowLastColumn="0"/>
            <w:tcW w:w="1555" w:type="dxa"/>
          </w:tcPr>
          <w:p w14:paraId="6AA5ED0D" w14:textId="77777777" w:rsidR="00620CF2" w:rsidRPr="00620CF2" w:rsidRDefault="00620CF2" w:rsidP="00620CF2">
            <w:pPr>
              <w:pStyle w:val="DisStyle"/>
              <w:spacing w:after="0" w:line="240" w:lineRule="auto"/>
              <w:rPr>
                <w:rFonts w:asciiTheme="minorHAnsi" w:hAnsiTheme="minorHAnsi"/>
              </w:rPr>
            </w:pPr>
            <w:r w:rsidRPr="00620CF2">
              <w:rPr>
                <w:rFonts w:asciiTheme="minorHAnsi" w:hAnsiTheme="minorHAnsi"/>
              </w:rPr>
              <w:t>Performance</w:t>
            </w:r>
          </w:p>
        </w:tc>
        <w:tc>
          <w:tcPr>
            <w:tcW w:w="7499" w:type="dxa"/>
          </w:tcPr>
          <w:p w14:paraId="7A84058E" w14:textId="77777777" w:rsidR="00620CF2" w:rsidRPr="00620CF2" w:rsidRDefault="00620CF2" w:rsidP="00620CF2">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620CF2">
              <w:rPr>
                <w:rFonts w:asciiTheme="minorHAnsi" w:hAnsiTheme="minorHAnsi"/>
              </w:rPr>
              <w:t xml:space="preserve">1&amp;1 have some of the best full page load times at an average of 2.21s </w:t>
            </w:r>
            <w:r w:rsidRPr="00620CF2">
              <w:rPr>
                <w:rFonts w:asciiTheme="minorHAnsi" w:hAnsiTheme="minorHAnsi"/>
              </w:rPr>
              <w:fldChar w:fldCharType="begin" w:fldLock="1"/>
            </w:r>
            <w:r w:rsidRPr="00620CF2">
              <w:rPr>
                <w:rFonts w:asciiTheme="minorHAnsi" w:hAnsiTheme="minorHAnsi"/>
              </w:rPr>
              <w:instrText>ADDIN CSL_CITATION { "citationItems" : [ { "id" : "ITEM-1", "itemData" : { "URL" : "http://www.webhostchecker.com/#full_page_load/UnitedKingdom/UnitedKingdom/Linux/Mar2017", "accessed" : { "date-parts" : [ [ "2017", "11", "23" ] ] }, "author" : [ { "dropping-particle" : "", "family" : "WebhostChecker", "given" : "", "non-dropping-particle" : "", "parse-names" : false, "suffix" : "" } ], "container-title" : "webhostchecker.com", "id" : "ITEM-1", "issued" : { "date-parts" : [ [ "2017" ] ] }, "title" : "Web Hosting Services Rankings &amp;amp; Reviews - WebhostChecker", "type" : "webpage" }, "uris" : [ "http://www.mendeley.com/documents/?uuid=a13db86c-dc00-3aa2-8a49-ad6f05a193ef" ] } ], "mendeley" : { "formattedCitation" : "(WebhostChecker, 2017)", "plainTextFormattedCitation" : "(WebhostChecker, 2017)", "previouslyFormattedCitation" : "(WebhostChecker, 2017)" }, "properties" : {  }, "schema" : "https://github.com/citation-style-language/schema/raw/master/csl-citation.json" }</w:instrText>
            </w:r>
            <w:r w:rsidRPr="00620CF2">
              <w:rPr>
                <w:rFonts w:asciiTheme="minorHAnsi" w:hAnsiTheme="minorHAnsi"/>
              </w:rPr>
              <w:fldChar w:fldCharType="separate"/>
            </w:r>
            <w:r w:rsidRPr="00620CF2">
              <w:rPr>
                <w:rFonts w:asciiTheme="minorHAnsi" w:hAnsiTheme="minorHAnsi"/>
                <w:noProof/>
              </w:rPr>
              <w:t>(WebhostChecker, 2017)</w:t>
            </w:r>
            <w:r w:rsidRPr="00620CF2">
              <w:rPr>
                <w:rFonts w:asciiTheme="minorHAnsi" w:hAnsiTheme="minorHAnsi"/>
              </w:rPr>
              <w:fldChar w:fldCharType="end"/>
            </w:r>
            <w:r w:rsidRPr="00620CF2">
              <w:rPr>
                <w:rFonts w:asciiTheme="minorHAnsi" w:hAnsiTheme="minorHAnsi"/>
              </w:rPr>
              <w:t xml:space="preserve">. </w:t>
            </w:r>
          </w:p>
        </w:tc>
      </w:tr>
      <w:tr w:rsidR="00620CF2" w:rsidRPr="00620CF2" w14:paraId="03CB2493" w14:textId="77777777" w:rsidTr="00136E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DC1BA52" w14:textId="77777777" w:rsidR="00620CF2" w:rsidRPr="00620CF2" w:rsidRDefault="00620CF2" w:rsidP="00620CF2">
            <w:pPr>
              <w:pStyle w:val="DisStyle"/>
              <w:spacing w:after="0" w:line="240" w:lineRule="auto"/>
              <w:rPr>
                <w:rFonts w:asciiTheme="minorHAnsi" w:hAnsiTheme="minorHAnsi"/>
              </w:rPr>
            </w:pPr>
            <w:r w:rsidRPr="00620CF2">
              <w:rPr>
                <w:rFonts w:asciiTheme="minorHAnsi" w:hAnsiTheme="minorHAnsi"/>
              </w:rPr>
              <w:t>Usability</w:t>
            </w:r>
          </w:p>
        </w:tc>
        <w:tc>
          <w:tcPr>
            <w:tcW w:w="7499" w:type="dxa"/>
          </w:tcPr>
          <w:p w14:paraId="2DED4DB7" w14:textId="11AA77D6" w:rsidR="00292117" w:rsidRPr="00292117" w:rsidRDefault="00620CF2" w:rsidP="00620CF2">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olor w:val="FF0000"/>
              </w:rPr>
            </w:pPr>
            <w:r w:rsidRPr="00620CF2">
              <w:rPr>
                <w:rFonts w:asciiTheme="minorHAnsi" w:hAnsiTheme="minorHAnsi"/>
              </w:rPr>
              <w:t xml:space="preserve">The ease of use in the application. </w:t>
            </w:r>
            <w:r w:rsidRPr="002A5520">
              <w:rPr>
                <w:rFonts w:asciiTheme="minorHAnsi" w:hAnsiTheme="minorHAnsi"/>
                <w:noProof/>
              </w:rPr>
              <w:t>This</w:t>
            </w:r>
            <w:r w:rsidRPr="00620CF2">
              <w:rPr>
                <w:rFonts w:asciiTheme="minorHAnsi" w:hAnsiTheme="minorHAnsi"/>
              </w:rPr>
              <w:t xml:space="preserve"> has </w:t>
            </w:r>
            <w:r w:rsidRPr="002A5520">
              <w:rPr>
                <w:rFonts w:asciiTheme="minorHAnsi" w:hAnsiTheme="minorHAnsi"/>
                <w:noProof/>
              </w:rPr>
              <w:t>been well refined</w:t>
            </w:r>
            <w:r w:rsidRPr="00620CF2">
              <w:rPr>
                <w:rFonts w:asciiTheme="minorHAnsi" w:hAnsiTheme="minorHAnsi"/>
              </w:rPr>
              <w:t xml:space="preserve"> </w:t>
            </w:r>
            <w:r w:rsidR="00BA2ED2">
              <w:rPr>
                <w:rFonts w:asciiTheme="minorHAnsi" w:hAnsiTheme="minorHAnsi"/>
                <w:noProof/>
              </w:rPr>
              <w:t>regarding</w:t>
            </w:r>
            <w:r w:rsidRPr="00620CF2">
              <w:rPr>
                <w:rFonts w:asciiTheme="minorHAnsi" w:hAnsiTheme="minorHAnsi"/>
              </w:rPr>
              <w:t xml:space="preserve"> jargon and user interface. New users should require next </w:t>
            </w:r>
            <w:r w:rsidR="00292117">
              <w:rPr>
                <w:rFonts w:asciiTheme="minorHAnsi" w:hAnsiTheme="minorHAnsi"/>
              </w:rPr>
              <w:t xml:space="preserve">to no training </w:t>
            </w:r>
            <w:r w:rsidR="00292117" w:rsidRPr="00BA2ED2">
              <w:rPr>
                <w:rFonts w:asciiTheme="minorHAnsi" w:hAnsiTheme="minorHAnsi"/>
                <w:noProof/>
              </w:rPr>
              <w:t>to</w:t>
            </w:r>
            <w:r w:rsidR="00292117">
              <w:rPr>
                <w:rFonts w:asciiTheme="minorHAnsi" w:hAnsiTheme="minorHAnsi"/>
              </w:rPr>
              <w:t xml:space="preserve"> use. The LMS is used to facilitate learning and therefore won’t </w:t>
            </w:r>
            <w:r w:rsidR="00292117" w:rsidRPr="00412826">
              <w:rPr>
                <w:rFonts w:asciiTheme="minorHAnsi" w:hAnsiTheme="minorHAnsi"/>
                <w:noProof/>
              </w:rPr>
              <w:t>require</w:t>
            </w:r>
            <w:r w:rsidR="00292117">
              <w:rPr>
                <w:rFonts w:asciiTheme="minorHAnsi" w:hAnsiTheme="minorHAnsi"/>
              </w:rPr>
              <w:t xml:space="preserve"> the learner to be on the system for long periods of time. The </w:t>
            </w:r>
            <w:r w:rsidR="00BA2ED2">
              <w:rPr>
                <w:rFonts w:asciiTheme="minorHAnsi" w:hAnsiTheme="minorHAnsi"/>
                <w:noProof/>
              </w:rPr>
              <w:t>most extended</w:t>
            </w:r>
            <w:r w:rsidR="00292117">
              <w:rPr>
                <w:rFonts w:asciiTheme="minorHAnsi" w:hAnsiTheme="minorHAnsi"/>
              </w:rPr>
              <w:t xml:space="preserve"> expected stint on the </w:t>
            </w:r>
            <w:r w:rsidR="00292117" w:rsidRPr="00292117">
              <w:rPr>
                <w:rFonts w:asciiTheme="minorHAnsi" w:hAnsiTheme="minorHAnsi"/>
              </w:rPr>
              <w:t>application</w:t>
            </w:r>
            <w:r w:rsidRPr="00292117">
              <w:rPr>
                <w:rFonts w:asciiTheme="minorHAnsi" w:hAnsiTheme="minorHAnsi"/>
              </w:rPr>
              <w:t xml:space="preserve"> </w:t>
            </w:r>
            <w:r w:rsidR="00292117" w:rsidRPr="00292117">
              <w:rPr>
                <w:rFonts w:asciiTheme="minorHAnsi" w:hAnsiTheme="minorHAnsi"/>
              </w:rPr>
              <w:t xml:space="preserve">would be to complete quizzes which can </w:t>
            </w:r>
            <w:r w:rsidR="00292117" w:rsidRPr="002A5520">
              <w:rPr>
                <w:rFonts w:asciiTheme="minorHAnsi" w:hAnsiTheme="minorHAnsi"/>
                <w:noProof/>
              </w:rPr>
              <w:t>be used</w:t>
            </w:r>
            <w:r w:rsidR="00292117" w:rsidRPr="00292117">
              <w:rPr>
                <w:rFonts w:asciiTheme="minorHAnsi" w:hAnsiTheme="minorHAnsi"/>
              </w:rPr>
              <w:t xml:space="preserve"> for </w:t>
            </w:r>
            <w:r w:rsidR="00292117" w:rsidRPr="00BA2ED2">
              <w:rPr>
                <w:rFonts w:asciiTheme="minorHAnsi" w:hAnsiTheme="minorHAnsi"/>
                <w:noProof/>
              </w:rPr>
              <w:t>hour</w:t>
            </w:r>
            <w:r w:rsidR="00BA2ED2">
              <w:rPr>
                <w:rFonts w:asciiTheme="minorHAnsi" w:hAnsiTheme="minorHAnsi"/>
                <w:noProof/>
              </w:rPr>
              <w:t>-</w:t>
            </w:r>
            <w:r w:rsidR="00292117" w:rsidRPr="00BA2ED2">
              <w:rPr>
                <w:rFonts w:asciiTheme="minorHAnsi" w:hAnsiTheme="minorHAnsi"/>
                <w:noProof/>
              </w:rPr>
              <w:t>long</w:t>
            </w:r>
            <w:r w:rsidR="00292117" w:rsidRPr="00292117">
              <w:rPr>
                <w:rFonts w:asciiTheme="minorHAnsi" w:hAnsiTheme="minorHAnsi"/>
              </w:rPr>
              <w:t xml:space="preserve"> tests.</w:t>
            </w:r>
          </w:p>
        </w:tc>
      </w:tr>
      <w:tr w:rsidR="00620CF2" w:rsidRPr="00620CF2" w14:paraId="4CE1288A" w14:textId="77777777" w:rsidTr="00136E19">
        <w:tc>
          <w:tcPr>
            <w:cnfStyle w:val="001000000000" w:firstRow="0" w:lastRow="0" w:firstColumn="1" w:lastColumn="0" w:oddVBand="0" w:evenVBand="0" w:oddHBand="0" w:evenHBand="0" w:firstRowFirstColumn="0" w:firstRowLastColumn="0" w:lastRowFirstColumn="0" w:lastRowLastColumn="0"/>
            <w:tcW w:w="1555" w:type="dxa"/>
          </w:tcPr>
          <w:p w14:paraId="08295E32" w14:textId="77777777" w:rsidR="00620CF2" w:rsidRPr="00620CF2" w:rsidRDefault="00620CF2" w:rsidP="00620CF2">
            <w:pPr>
              <w:pStyle w:val="DisStyle"/>
              <w:spacing w:after="0" w:line="240" w:lineRule="auto"/>
              <w:rPr>
                <w:rFonts w:asciiTheme="minorHAnsi" w:hAnsiTheme="minorHAnsi"/>
                <w:bCs w:val="0"/>
              </w:rPr>
            </w:pPr>
            <w:r w:rsidRPr="00620CF2">
              <w:rPr>
                <w:rFonts w:asciiTheme="minorHAnsi" w:hAnsiTheme="minorHAnsi"/>
              </w:rPr>
              <w:t>Scalability</w:t>
            </w:r>
          </w:p>
        </w:tc>
        <w:tc>
          <w:tcPr>
            <w:tcW w:w="7499" w:type="dxa"/>
          </w:tcPr>
          <w:p w14:paraId="0396D7CB" w14:textId="0411CE7A" w:rsidR="00620CF2" w:rsidRPr="00620CF2" w:rsidRDefault="004D2011" w:rsidP="004D2011">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 xml:space="preserve">The system </w:t>
            </w:r>
            <w:r w:rsidR="00620CF2" w:rsidRPr="00620CF2">
              <w:rPr>
                <w:rFonts w:asciiTheme="minorHAnsi" w:hAnsiTheme="minorHAnsi"/>
              </w:rPr>
              <w:t xml:space="preserve">scale can be increased and decreased based on the </w:t>
            </w:r>
            <w:r w:rsidR="00BA2ED2">
              <w:rPr>
                <w:rFonts w:asciiTheme="minorHAnsi" w:hAnsiTheme="minorHAnsi"/>
                <w:noProof/>
              </w:rPr>
              <w:t>number</w:t>
            </w:r>
            <w:r w:rsidR="00620CF2" w:rsidRPr="00620CF2">
              <w:rPr>
                <w:rFonts w:asciiTheme="minorHAnsi" w:hAnsiTheme="minorHAnsi"/>
              </w:rPr>
              <w:t xml:space="preserve"> of users and courses. These can be created and deleted by those with the relevant system permissions.</w:t>
            </w:r>
            <w:r w:rsidR="00620CF2" w:rsidRPr="005533C2">
              <w:rPr>
                <w:rFonts w:asciiTheme="minorHAnsi" w:hAnsiTheme="minorHAnsi"/>
                <w:color w:val="FF0000"/>
              </w:rPr>
              <w:t xml:space="preserve"> </w:t>
            </w:r>
            <w:r w:rsidR="00292117" w:rsidRPr="00292117">
              <w:rPr>
                <w:rFonts w:asciiTheme="minorHAnsi" w:hAnsiTheme="minorHAnsi"/>
              </w:rPr>
              <w:t xml:space="preserve">In scaling up extra server resources may be required to facilitate this, this could require a reconfiguration of self-hosted infrastructure. For cloud (SaaS) customers the resource scalability would happen automatically when </w:t>
            </w:r>
            <w:r w:rsidR="00BA2ED2">
              <w:rPr>
                <w:rFonts w:asciiTheme="minorHAnsi" w:hAnsiTheme="minorHAnsi"/>
                <w:noProof/>
              </w:rPr>
              <w:t>the customer purchases a higher tariff</w:t>
            </w:r>
            <w:r w:rsidR="00292117" w:rsidRPr="00292117">
              <w:rPr>
                <w:rFonts w:asciiTheme="minorHAnsi" w:hAnsiTheme="minorHAnsi"/>
              </w:rPr>
              <w:t>.</w:t>
            </w:r>
          </w:p>
        </w:tc>
      </w:tr>
      <w:tr w:rsidR="000D31CE" w:rsidRPr="000D31CE" w14:paraId="032C7CC6" w14:textId="77777777" w:rsidTr="00136E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E96496B" w14:textId="5CBB6962" w:rsidR="000D31CE" w:rsidRPr="000D31CE" w:rsidRDefault="000D31CE" w:rsidP="00620CF2">
            <w:pPr>
              <w:pStyle w:val="DisStyle"/>
              <w:spacing w:after="0" w:line="240" w:lineRule="auto"/>
              <w:rPr>
                <w:rFonts w:asciiTheme="minorHAnsi" w:hAnsiTheme="minorHAnsi"/>
              </w:rPr>
            </w:pPr>
            <w:r>
              <w:rPr>
                <w:rFonts w:asciiTheme="minorHAnsi" w:hAnsiTheme="minorHAnsi"/>
              </w:rPr>
              <w:t>Security</w:t>
            </w:r>
          </w:p>
        </w:tc>
        <w:tc>
          <w:tcPr>
            <w:tcW w:w="7499" w:type="dxa"/>
          </w:tcPr>
          <w:p w14:paraId="168B9053" w14:textId="708A892F" w:rsidR="000D31CE" w:rsidRPr="000D31CE" w:rsidRDefault="004D2011" w:rsidP="00292117">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The system can be browsed by guests, but the main functionalities are only available to authenticated users (those who have logged in). User self-registration is only an option if the site administrator enables it, otherwise user accounts must be created manually by administrators.</w:t>
            </w:r>
          </w:p>
        </w:tc>
      </w:tr>
    </w:tbl>
    <w:p w14:paraId="508CE88F" w14:textId="77777777" w:rsidR="00620CF2" w:rsidRDefault="00620CF2" w:rsidP="00620CF2">
      <w:pPr>
        <w:pStyle w:val="Heading3"/>
      </w:pPr>
    </w:p>
    <w:p w14:paraId="74DD0CE6" w14:textId="4731B1E7" w:rsidR="00620CF2" w:rsidRDefault="00620CF2" w:rsidP="00133FD8">
      <w:pPr>
        <w:pStyle w:val="Heading3Dis"/>
      </w:pPr>
      <w:r>
        <w:t>3.1.3</w:t>
      </w:r>
      <w:r>
        <w:tab/>
      </w:r>
      <w:r w:rsidRPr="00620CF2">
        <w:t>Actors</w:t>
      </w:r>
    </w:p>
    <w:p w14:paraId="7000837B" w14:textId="3AE58608" w:rsidR="00133FD8" w:rsidRPr="00133FD8" w:rsidRDefault="00133FD8" w:rsidP="00133FD8">
      <w:pPr>
        <w:pStyle w:val="DisStyle"/>
        <w:spacing w:after="0"/>
      </w:pPr>
      <w:r>
        <w:t>The system actors have been listed and described in table 4.</w:t>
      </w:r>
    </w:p>
    <w:p w14:paraId="4EE4CCD8" w14:textId="1F9695F1" w:rsidR="005B2A93" w:rsidRDefault="005B2A93" w:rsidP="005B2A93">
      <w:pPr>
        <w:pStyle w:val="Caption"/>
        <w:keepNext/>
      </w:pPr>
      <w:bookmarkStart w:id="63" w:name="_Toc513208834"/>
      <w:r>
        <w:t xml:space="preserve">Table </w:t>
      </w:r>
      <w:r w:rsidR="009607D4">
        <w:fldChar w:fldCharType="begin"/>
      </w:r>
      <w:r w:rsidR="009607D4">
        <w:instrText xml:space="preserve"> SEQ Table \* ARABIC </w:instrText>
      </w:r>
      <w:r w:rsidR="009607D4">
        <w:fldChar w:fldCharType="separate"/>
      </w:r>
      <w:r w:rsidR="005E5091">
        <w:rPr>
          <w:noProof/>
        </w:rPr>
        <w:t>4</w:t>
      </w:r>
      <w:r w:rsidR="009607D4">
        <w:rPr>
          <w:noProof/>
        </w:rPr>
        <w:fldChar w:fldCharType="end"/>
      </w:r>
      <w:r>
        <w:t xml:space="preserve"> - System actors</w:t>
      </w:r>
      <w:bookmarkEnd w:id="63"/>
    </w:p>
    <w:tbl>
      <w:tblPr>
        <w:tblStyle w:val="GridTable5Dark-Accent1"/>
        <w:tblW w:w="0" w:type="auto"/>
        <w:tblLook w:val="04A0" w:firstRow="1" w:lastRow="0" w:firstColumn="1" w:lastColumn="0" w:noHBand="0" w:noVBand="1"/>
      </w:tblPr>
      <w:tblGrid>
        <w:gridCol w:w="1613"/>
        <w:gridCol w:w="7441"/>
      </w:tblGrid>
      <w:tr w:rsidR="00620CF2" w:rsidRPr="00620CF2" w14:paraId="21FE1B06" w14:textId="77777777" w:rsidTr="005B2A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F44BA6E" w14:textId="77777777" w:rsidR="00620CF2" w:rsidRPr="00620CF2" w:rsidRDefault="00620CF2" w:rsidP="00620CF2">
            <w:pPr>
              <w:pStyle w:val="DisStyle"/>
              <w:spacing w:after="0" w:line="240" w:lineRule="auto"/>
              <w:rPr>
                <w:rFonts w:asciiTheme="minorHAnsi" w:hAnsiTheme="minorHAnsi"/>
              </w:rPr>
            </w:pPr>
            <w:r w:rsidRPr="00620CF2">
              <w:rPr>
                <w:rFonts w:asciiTheme="minorHAnsi" w:hAnsiTheme="minorHAnsi"/>
              </w:rPr>
              <w:t>Actor</w:t>
            </w:r>
          </w:p>
        </w:tc>
        <w:tc>
          <w:tcPr>
            <w:tcW w:w="7441" w:type="dxa"/>
          </w:tcPr>
          <w:p w14:paraId="6AB0F6EF" w14:textId="77777777" w:rsidR="00620CF2" w:rsidRPr="00620CF2" w:rsidRDefault="00620CF2" w:rsidP="00620CF2">
            <w:pPr>
              <w:pStyle w:val="DisStyle"/>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rPr>
            </w:pPr>
            <w:r w:rsidRPr="00620CF2">
              <w:rPr>
                <w:rFonts w:asciiTheme="minorHAnsi" w:hAnsiTheme="minorHAnsi"/>
              </w:rPr>
              <w:t>Description</w:t>
            </w:r>
          </w:p>
        </w:tc>
      </w:tr>
      <w:tr w:rsidR="00620CF2" w:rsidRPr="00620CF2" w14:paraId="3B0EF899" w14:textId="77777777" w:rsidTr="005B2A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C5F73BF" w14:textId="77777777" w:rsidR="00620CF2" w:rsidRPr="00620CF2" w:rsidRDefault="00620CF2" w:rsidP="00620CF2">
            <w:pPr>
              <w:pStyle w:val="DisStyle"/>
              <w:spacing w:after="0" w:line="240" w:lineRule="auto"/>
              <w:rPr>
                <w:rFonts w:asciiTheme="minorHAnsi" w:hAnsiTheme="minorHAnsi"/>
              </w:rPr>
            </w:pPr>
            <w:r w:rsidRPr="00620CF2">
              <w:rPr>
                <w:rFonts w:asciiTheme="minorHAnsi" w:hAnsiTheme="minorHAnsi"/>
              </w:rPr>
              <w:t>Guest</w:t>
            </w:r>
          </w:p>
        </w:tc>
        <w:tc>
          <w:tcPr>
            <w:tcW w:w="7441" w:type="dxa"/>
          </w:tcPr>
          <w:p w14:paraId="64E83390" w14:textId="508BCDE8" w:rsidR="00620CF2" w:rsidRPr="00620CF2" w:rsidRDefault="00620CF2" w:rsidP="00620CF2">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620CF2">
              <w:rPr>
                <w:rFonts w:asciiTheme="minorHAnsi" w:hAnsiTheme="minorHAnsi"/>
              </w:rPr>
              <w:t xml:space="preserve">A guest is a non-authenticated user that has not logged in. Essentially every user is a guest until they log in. Guests may access some pages, but with </w:t>
            </w:r>
            <w:r w:rsidR="002A5520">
              <w:rPr>
                <w:rFonts w:asciiTheme="minorHAnsi" w:hAnsiTheme="minorHAnsi"/>
                <w:noProof/>
              </w:rPr>
              <w:t>substantial</w:t>
            </w:r>
            <w:r w:rsidRPr="00620CF2">
              <w:rPr>
                <w:rFonts w:asciiTheme="minorHAnsi" w:hAnsiTheme="minorHAnsi"/>
              </w:rPr>
              <w:t xml:space="preserve"> system restrictions.</w:t>
            </w:r>
          </w:p>
        </w:tc>
      </w:tr>
      <w:tr w:rsidR="00292117" w:rsidRPr="00292117" w14:paraId="21B37B10" w14:textId="77777777" w:rsidTr="005B2A93">
        <w:tc>
          <w:tcPr>
            <w:cnfStyle w:val="001000000000" w:firstRow="0" w:lastRow="0" w:firstColumn="1" w:lastColumn="0" w:oddVBand="0" w:evenVBand="0" w:oddHBand="0" w:evenHBand="0" w:firstRowFirstColumn="0" w:firstRowLastColumn="0" w:lastRowFirstColumn="0" w:lastRowLastColumn="0"/>
            <w:tcW w:w="1613" w:type="dxa"/>
          </w:tcPr>
          <w:p w14:paraId="0A617808" w14:textId="7D84D88B" w:rsidR="00292117" w:rsidRPr="00292117" w:rsidRDefault="00292117" w:rsidP="00620CF2">
            <w:pPr>
              <w:pStyle w:val="DisStyle"/>
              <w:spacing w:after="0" w:line="240" w:lineRule="auto"/>
              <w:rPr>
                <w:rFonts w:asciiTheme="minorHAnsi" w:hAnsiTheme="minorHAnsi"/>
              </w:rPr>
            </w:pPr>
            <w:r>
              <w:rPr>
                <w:rFonts w:asciiTheme="minorHAnsi" w:hAnsiTheme="minorHAnsi"/>
              </w:rPr>
              <w:t>Standard</w:t>
            </w:r>
          </w:p>
        </w:tc>
        <w:tc>
          <w:tcPr>
            <w:tcW w:w="7441" w:type="dxa"/>
          </w:tcPr>
          <w:p w14:paraId="584672EB" w14:textId="5190E1B6" w:rsidR="00292117" w:rsidRPr="00292117" w:rsidRDefault="00292117" w:rsidP="00292117">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 xml:space="preserve">A standard user is one that is logged in (authenticated user) to the </w:t>
            </w:r>
            <w:r w:rsidRPr="002A5520">
              <w:rPr>
                <w:rFonts w:asciiTheme="minorHAnsi" w:hAnsiTheme="minorHAnsi"/>
                <w:noProof/>
              </w:rPr>
              <w:t>system</w:t>
            </w:r>
            <w:r>
              <w:rPr>
                <w:rFonts w:asciiTheme="minorHAnsi" w:hAnsiTheme="minorHAnsi"/>
              </w:rPr>
              <w:t xml:space="preserve"> but has no administrative rights.</w:t>
            </w:r>
          </w:p>
        </w:tc>
      </w:tr>
      <w:tr w:rsidR="00620CF2" w:rsidRPr="00620CF2" w14:paraId="27D9E6B1" w14:textId="77777777" w:rsidTr="005B2A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63E4E4" w14:textId="64F6AA08" w:rsidR="00620CF2" w:rsidRPr="00620CF2" w:rsidRDefault="00292117" w:rsidP="00620CF2">
            <w:pPr>
              <w:pStyle w:val="DisStyle"/>
              <w:spacing w:after="0" w:line="240" w:lineRule="auto"/>
              <w:rPr>
                <w:rFonts w:asciiTheme="minorHAnsi" w:hAnsiTheme="minorHAnsi"/>
              </w:rPr>
            </w:pPr>
            <w:r>
              <w:rPr>
                <w:rFonts w:asciiTheme="minorHAnsi" w:hAnsiTheme="minorHAnsi"/>
              </w:rPr>
              <w:t>Students</w:t>
            </w:r>
          </w:p>
        </w:tc>
        <w:tc>
          <w:tcPr>
            <w:tcW w:w="7441" w:type="dxa"/>
          </w:tcPr>
          <w:p w14:paraId="3B50DA77" w14:textId="0753563E" w:rsidR="00620CF2" w:rsidRPr="00620CF2" w:rsidRDefault="00292117" w:rsidP="00292117">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Students</w:t>
            </w:r>
            <w:r w:rsidR="00620CF2" w:rsidRPr="00620CF2">
              <w:rPr>
                <w:rFonts w:asciiTheme="minorHAnsi" w:hAnsiTheme="minorHAnsi"/>
              </w:rPr>
              <w:t xml:space="preserve"> will be</w:t>
            </w:r>
            <w:r>
              <w:rPr>
                <w:rFonts w:asciiTheme="minorHAnsi" w:hAnsiTheme="minorHAnsi"/>
              </w:rPr>
              <w:t xml:space="preserve"> authenticated users that have enrolled</w:t>
            </w:r>
            <w:r w:rsidR="00620CF2" w:rsidRPr="00620CF2">
              <w:rPr>
                <w:rFonts w:asciiTheme="minorHAnsi" w:hAnsiTheme="minorHAnsi"/>
              </w:rPr>
              <w:t xml:space="preserve"> </w:t>
            </w:r>
            <w:r w:rsidR="00620CF2" w:rsidRPr="00412826">
              <w:rPr>
                <w:rFonts w:asciiTheme="minorHAnsi" w:hAnsiTheme="minorHAnsi"/>
                <w:noProof/>
              </w:rPr>
              <w:t>on</w:t>
            </w:r>
            <w:r w:rsidR="00620CF2" w:rsidRPr="00620CF2">
              <w:rPr>
                <w:rFonts w:asciiTheme="minorHAnsi" w:hAnsiTheme="minorHAnsi"/>
              </w:rPr>
              <w:t xml:space="preserve"> and attempting to complete courses.</w:t>
            </w:r>
          </w:p>
        </w:tc>
      </w:tr>
      <w:tr w:rsidR="00620CF2" w:rsidRPr="00620CF2" w14:paraId="26763029" w14:textId="77777777" w:rsidTr="005B2A93">
        <w:tc>
          <w:tcPr>
            <w:cnfStyle w:val="001000000000" w:firstRow="0" w:lastRow="0" w:firstColumn="1" w:lastColumn="0" w:oddVBand="0" w:evenVBand="0" w:oddHBand="0" w:evenHBand="0" w:firstRowFirstColumn="0" w:firstRowLastColumn="0" w:lastRowFirstColumn="0" w:lastRowLastColumn="0"/>
            <w:tcW w:w="1613" w:type="dxa"/>
          </w:tcPr>
          <w:p w14:paraId="6D73D782" w14:textId="77777777" w:rsidR="00620CF2" w:rsidRPr="00620CF2" w:rsidRDefault="00620CF2" w:rsidP="00620CF2">
            <w:pPr>
              <w:pStyle w:val="DisStyle"/>
              <w:spacing w:after="0" w:line="240" w:lineRule="auto"/>
              <w:rPr>
                <w:rFonts w:asciiTheme="minorHAnsi" w:hAnsiTheme="minorHAnsi"/>
              </w:rPr>
            </w:pPr>
            <w:r w:rsidRPr="00620CF2">
              <w:rPr>
                <w:rFonts w:asciiTheme="minorHAnsi" w:hAnsiTheme="minorHAnsi"/>
              </w:rPr>
              <w:t>Teacher</w:t>
            </w:r>
          </w:p>
        </w:tc>
        <w:tc>
          <w:tcPr>
            <w:tcW w:w="7441" w:type="dxa"/>
          </w:tcPr>
          <w:p w14:paraId="101F93CF" w14:textId="0FC7A2B4" w:rsidR="00620CF2" w:rsidRPr="00620CF2" w:rsidRDefault="00620CF2" w:rsidP="00620CF2">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620CF2">
              <w:rPr>
                <w:rFonts w:asciiTheme="minorHAnsi" w:hAnsiTheme="minorHAnsi"/>
              </w:rPr>
              <w:t xml:space="preserve">Teachers are </w:t>
            </w:r>
            <w:r w:rsidRPr="00412826">
              <w:rPr>
                <w:rFonts w:asciiTheme="minorHAnsi" w:hAnsiTheme="minorHAnsi"/>
                <w:noProof/>
              </w:rPr>
              <w:t>essentially</w:t>
            </w:r>
            <w:r w:rsidRPr="00620CF2">
              <w:rPr>
                <w:rFonts w:asciiTheme="minorHAnsi" w:hAnsiTheme="minorHAnsi"/>
              </w:rPr>
              <w:t xml:space="preserve"> course administrators</w:t>
            </w:r>
            <w:r w:rsidR="002A5520">
              <w:rPr>
                <w:rFonts w:asciiTheme="minorHAnsi" w:hAnsiTheme="minorHAnsi"/>
                <w:noProof/>
              </w:rPr>
              <w:t>;</w:t>
            </w:r>
            <w:r w:rsidRPr="002A5520">
              <w:rPr>
                <w:rFonts w:asciiTheme="minorHAnsi" w:hAnsiTheme="minorHAnsi"/>
                <w:noProof/>
              </w:rPr>
              <w:t xml:space="preserve"> they</w:t>
            </w:r>
            <w:r w:rsidRPr="00620CF2">
              <w:rPr>
                <w:rFonts w:asciiTheme="minorHAnsi" w:hAnsiTheme="minorHAnsi"/>
              </w:rPr>
              <w:t xml:space="preserve"> manage their courses and the users participating.</w:t>
            </w:r>
          </w:p>
        </w:tc>
      </w:tr>
      <w:tr w:rsidR="00620CF2" w:rsidRPr="00620CF2" w14:paraId="7DD1B1FD" w14:textId="77777777" w:rsidTr="005B2A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3DBDB1E" w14:textId="77777777" w:rsidR="00620CF2" w:rsidRPr="00620CF2" w:rsidRDefault="00620CF2" w:rsidP="00620CF2">
            <w:pPr>
              <w:pStyle w:val="DisStyle"/>
              <w:spacing w:after="0" w:line="240" w:lineRule="auto"/>
              <w:rPr>
                <w:rFonts w:asciiTheme="minorHAnsi" w:hAnsiTheme="minorHAnsi"/>
                <w:bCs w:val="0"/>
              </w:rPr>
            </w:pPr>
            <w:r w:rsidRPr="00620CF2">
              <w:rPr>
                <w:rFonts w:asciiTheme="minorHAnsi" w:hAnsiTheme="minorHAnsi"/>
              </w:rPr>
              <w:t>System Administrator</w:t>
            </w:r>
          </w:p>
        </w:tc>
        <w:tc>
          <w:tcPr>
            <w:tcW w:w="7441" w:type="dxa"/>
          </w:tcPr>
          <w:p w14:paraId="6471D3A8" w14:textId="77777777" w:rsidR="00620CF2" w:rsidRPr="00620CF2" w:rsidRDefault="00620CF2" w:rsidP="00620CF2">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620CF2">
              <w:rPr>
                <w:rFonts w:asciiTheme="minorHAnsi" w:hAnsiTheme="minorHAnsi"/>
              </w:rPr>
              <w:t>System administrators are at the top of the chain and full administrative control of the application.</w:t>
            </w:r>
          </w:p>
        </w:tc>
      </w:tr>
    </w:tbl>
    <w:p w14:paraId="70A62E91" w14:textId="7E450A6E" w:rsidR="00620CF2" w:rsidRDefault="005048A4" w:rsidP="005048A4">
      <w:pPr>
        <w:pStyle w:val="Heading3Dis"/>
      </w:pPr>
      <w:r>
        <w:lastRenderedPageBreak/>
        <w:t>3.1.4</w:t>
      </w:r>
      <w:r>
        <w:tab/>
      </w:r>
      <w:r w:rsidR="00620CF2">
        <w:t>User Stories</w:t>
      </w:r>
    </w:p>
    <w:p w14:paraId="120A5EBA" w14:textId="2C118F38" w:rsidR="005048A4" w:rsidRPr="005048A4" w:rsidRDefault="005048A4" w:rsidP="00133FD8">
      <w:pPr>
        <w:pStyle w:val="DisStyle"/>
        <w:spacing w:after="0"/>
      </w:pPr>
      <w:r>
        <w:t>The user stories for the system actors are shown in table 5.</w:t>
      </w:r>
    </w:p>
    <w:p w14:paraId="4FE54C2A" w14:textId="4C3A7ECB" w:rsidR="005B2A93" w:rsidRDefault="005B2A93" w:rsidP="005B2A93">
      <w:pPr>
        <w:pStyle w:val="Caption"/>
        <w:keepNext/>
      </w:pPr>
      <w:bookmarkStart w:id="64" w:name="_Toc513208835"/>
      <w:r>
        <w:t xml:space="preserve">Table </w:t>
      </w:r>
      <w:r w:rsidR="009607D4">
        <w:fldChar w:fldCharType="begin"/>
      </w:r>
      <w:r w:rsidR="009607D4">
        <w:instrText xml:space="preserve"> SEQ Table \* ARABIC </w:instrText>
      </w:r>
      <w:r w:rsidR="009607D4">
        <w:fldChar w:fldCharType="separate"/>
      </w:r>
      <w:r w:rsidR="005E5091">
        <w:rPr>
          <w:noProof/>
        </w:rPr>
        <w:t>5</w:t>
      </w:r>
      <w:r w:rsidR="009607D4">
        <w:rPr>
          <w:noProof/>
        </w:rPr>
        <w:fldChar w:fldCharType="end"/>
      </w:r>
      <w:r>
        <w:t xml:space="preserve"> - User stories</w:t>
      </w:r>
      <w:bookmarkEnd w:id="64"/>
    </w:p>
    <w:tbl>
      <w:tblPr>
        <w:tblStyle w:val="GridTable5Dark-Accent1"/>
        <w:tblW w:w="0" w:type="auto"/>
        <w:tblLook w:val="04A0" w:firstRow="1" w:lastRow="0" w:firstColumn="1" w:lastColumn="0" w:noHBand="0" w:noVBand="1"/>
      </w:tblPr>
      <w:tblGrid>
        <w:gridCol w:w="1613"/>
        <w:gridCol w:w="2571"/>
        <w:gridCol w:w="2572"/>
        <w:gridCol w:w="2298"/>
      </w:tblGrid>
      <w:tr w:rsidR="00620CF2" w:rsidRPr="00344A9A" w14:paraId="56CFA317" w14:textId="77777777" w:rsidTr="005B2A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2557407" w14:textId="77777777" w:rsidR="00620CF2" w:rsidRPr="00620CF2" w:rsidRDefault="00620CF2" w:rsidP="00620CF2">
            <w:pPr>
              <w:pStyle w:val="DisStyle"/>
              <w:spacing w:after="0" w:line="240" w:lineRule="auto"/>
            </w:pPr>
            <w:bookmarkStart w:id="65" w:name="_Toc395095305"/>
            <w:r w:rsidRPr="00620CF2">
              <w:t>Actor</w:t>
            </w:r>
          </w:p>
        </w:tc>
        <w:tc>
          <w:tcPr>
            <w:tcW w:w="2571" w:type="dxa"/>
          </w:tcPr>
          <w:p w14:paraId="1350F40E" w14:textId="77777777" w:rsidR="00620CF2" w:rsidRPr="00620CF2" w:rsidRDefault="00620CF2" w:rsidP="00620CF2">
            <w:pPr>
              <w:pStyle w:val="DisStyle"/>
              <w:spacing w:after="0" w:line="240" w:lineRule="auto"/>
              <w:cnfStyle w:val="100000000000" w:firstRow="1" w:lastRow="0" w:firstColumn="0" w:lastColumn="0" w:oddVBand="0" w:evenVBand="0" w:oddHBand="0" w:evenHBand="0" w:firstRowFirstColumn="0" w:firstRowLastColumn="0" w:lastRowFirstColumn="0" w:lastRowLastColumn="0"/>
            </w:pPr>
            <w:r w:rsidRPr="00620CF2">
              <w:t>Wants to</w:t>
            </w:r>
            <w:r w:rsidRPr="00412826">
              <w:rPr>
                <w:noProof/>
              </w:rPr>
              <w:t>…</w:t>
            </w:r>
          </w:p>
        </w:tc>
        <w:tc>
          <w:tcPr>
            <w:tcW w:w="2572" w:type="dxa"/>
          </w:tcPr>
          <w:p w14:paraId="23AF89D1" w14:textId="77777777" w:rsidR="00620CF2" w:rsidRPr="00620CF2" w:rsidRDefault="00620CF2" w:rsidP="00620CF2">
            <w:pPr>
              <w:pStyle w:val="DisStyle"/>
              <w:spacing w:after="0" w:line="240" w:lineRule="auto"/>
              <w:cnfStyle w:val="100000000000" w:firstRow="1" w:lastRow="0" w:firstColumn="0" w:lastColumn="0" w:oddVBand="0" w:evenVBand="0" w:oddHBand="0" w:evenHBand="0" w:firstRowFirstColumn="0" w:firstRowLastColumn="0" w:lastRowFirstColumn="0" w:lastRowLastColumn="0"/>
            </w:pPr>
            <w:r w:rsidRPr="002A5520">
              <w:rPr>
                <w:noProof/>
              </w:rPr>
              <w:t>Because</w:t>
            </w:r>
            <w:r w:rsidRPr="00412826">
              <w:rPr>
                <w:noProof/>
              </w:rPr>
              <w:t>…</w:t>
            </w:r>
          </w:p>
        </w:tc>
        <w:tc>
          <w:tcPr>
            <w:tcW w:w="2298" w:type="dxa"/>
          </w:tcPr>
          <w:p w14:paraId="2046CA67" w14:textId="77777777" w:rsidR="00620CF2" w:rsidRPr="00620CF2" w:rsidRDefault="00620CF2" w:rsidP="00620CF2">
            <w:pPr>
              <w:pStyle w:val="DisStyle"/>
              <w:spacing w:after="0" w:line="240" w:lineRule="auto"/>
              <w:cnfStyle w:val="100000000000" w:firstRow="1" w:lastRow="0" w:firstColumn="0" w:lastColumn="0" w:oddVBand="0" w:evenVBand="0" w:oddHBand="0" w:evenHBand="0" w:firstRowFirstColumn="0" w:firstRowLastColumn="0" w:lastRowFirstColumn="0" w:lastRowLastColumn="0"/>
            </w:pPr>
            <w:r w:rsidRPr="00620CF2">
              <w:t>Completion  Criteria</w:t>
            </w:r>
          </w:p>
        </w:tc>
      </w:tr>
      <w:tr w:rsidR="00620CF2" w14:paraId="12B65C2E" w14:textId="77777777" w:rsidTr="005B2A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76B082BE" w14:textId="77777777" w:rsidR="00620CF2" w:rsidRPr="00620CF2" w:rsidRDefault="00620CF2" w:rsidP="00620CF2">
            <w:pPr>
              <w:pStyle w:val="DisStyle"/>
              <w:spacing w:after="0" w:line="240" w:lineRule="auto"/>
            </w:pPr>
            <w:r w:rsidRPr="00620CF2">
              <w:t>Guest</w:t>
            </w:r>
          </w:p>
        </w:tc>
        <w:tc>
          <w:tcPr>
            <w:tcW w:w="2571" w:type="dxa"/>
          </w:tcPr>
          <w:p w14:paraId="6C94A79C" w14:textId="77777777" w:rsidR="00620CF2" w:rsidRPr="00620CF2" w:rsidRDefault="00620CF2" w:rsidP="00620CF2">
            <w:pPr>
              <w:pStyle w:val="DisStyle"/>
              <w:spacing w:after="0" w:line="240" w:lineRule="auto"/>
              <w:cnfStyle w:val="000000100000" w:firstRow="0" w:lastRow="0" w:firstColumn="0" w:lastColumn="0" w:oddVBand="0" w:evenVBand="0" w:oddHBand="1" w:evenHBand="0" w:firstRowFirstColumn="0" w:firstRowLastColumn="0" w:lastRowFirstColumn="0" w:lastRowLastColumn="0"/>
            </w:pPr>
            <w:r w:rsidRPr="00620CF2">
              <w:t>Explore the available courses.</w:t>
            </w:r>
          </w:p>
        </w:tc>
        <w:tc>
          <w:tcPr>
            <w:tcW w:w="2572" w:type="dxa"/>
          </w:tcPr>
          <w:p w14:paraId="1DEEFDCA" w14:textId="29D7212D" w:rsidR="00620CF2" w:rsidRPr="00620CF2" w:rsidRDefault="00620CF2" w:rsidP="00620CF2">
            <w:pPr>
              <w:pStyle w:val="DisStyle"/>
              <w:spacing w:after="0" w:line="240" w:lineRule="auto"/>
              <w:cnfStyle w:val="000000100000" w:firstRow="0" w:lastRow="0" w:firstColumn="0" w:lastColumn="0" w:oddVBand="0" w:evenVBand="0" w:oddHBand="1" w:evenHBand="0" w:firstRowFirstColumn="0" w:firstRowLastColumn="0" w:lastRowFirstColumn="0" w:lastRowLastColumn="0"/>
            </w:pPr>
            <w:r w:rsidRPr="00620CF2">
              <w:t xml:space="preserve">They are interested in signing up </w:t>
            </w:r>
            <w:r w:rsidR="002A5520">
              <w:rPr>
                <w:noProof/>
              </w:rPr>
              <w:t>for</w:t>
            </w:r>
            <w:r w:rsidRPr="00620CF2">
              <w:t xml:space="preserve"> the application.</w:t>
            </w:r>
          </w:p>
        </w:tc>
        <w:tc>
          <w:tcPr>
            <w:tcW w:w="2298" w:type="dxa"/>
          </w:tcPr>
          <w:p w14:paraId="748AFA6F" w14:textId="77777777" w:rsidR="00620CF2" w:rsidRPr="00620CF2" w:rsidRDefault="00620CF2" w:rsidP="00620CF2">
            <w:pPr>
              <w:pStyle w:val="DisStyle"/>
              <w:spacing w:after="0" w:line="240" w:lineRule="auto"/>
              <w:cnfStyle w:val="000000100000" w:firstRow="0" w:lastRow="0" w:firstColumn="0" w:lastColumn="0" w:oddVBand="0" w:evenVBand="0" w:oddHBand="1" w:evenHBand="0" w:firstRowFirstColumn="0" w:firstRowLastColumn="0" w:lastRowFirstColumn="0" w:lastRowLastColumn="0"/>
            </w:pPr>
            <w:r w:rsidRPr="00620CF2">
              <w:t>User searches courses from the homepage or browses them on the courses page.</w:t>
            </w:r>
          </w:p>
        </w:tc>
      </w:tr>
      <w:tr w:rsidR="00C00E66" w14:paraId="70770714" w14:textId="77777777" w:rsidTr="005B2A93">
        <w:tc>
          <w:tcPr>
            <w:cnfStyle w:val="001000000000" w:firstRow="0" w:lastRow="0" w:firstColumn="1" w:lastColumn="0" w:oddVBand="0" w:evenVBand="0" w:oddHBand="0" w:evenHBand="0" w:firstRowFirstColumn="0" w:firstRowLastColumn="0" w:lastRowFirstColumn="0" w:lastRowLastColumn="0"/>
            <w:tcW w:w="1613" w:type="dxa"/>
          </w:tcPr>
          <w:p w14:paraId="3044045B" w14:textId="21577C4F" w:rsidR="00C00E66" w:rsidRPr="00620CF2" w:rsidRDefault="00C00E66" w:rsidP="00620CF2">
            <w:pPr>
              <w:pStyle w:val="DisStyle"/>
              <w:spacing w:after="0" w:line="240" w:lineRule="auto"/>
            </w:pPr>
            <w:r>
              <w:rPr>
                <w:rFonts w:asciiTheme="minorHAnsi" w:hAnsiTheme="minorHAnsi"/>
              </w:rPr>
              <w:t>Standard</w:t>
            </w:r>
          </w:p>
        </w:tc>
        <w:tc>
          <w:tcPr>
            <w:tcW w:w="2571" w:type="dxa"/>
          </w:tcPr>
          <w:p w14:paraId="3C67E1B0" w14:textId="7A3DAF08" w:rsidR="00C00E66" w:rsidRPr="00620CF2" w:rsidRDefault="005B2A93" w:rsidP="00412826">
            <w:pPr>
              <w:pStyle w:val="DisStyle"/>
              <w:spacing w:after="0" w:line="240" w:lineRule="auto"/>
              <w:cnfStyle w:val="000000000000" w:firstRow="0" w:lastRow="0" w:firstColumn="0" w:lastColumn="0" w:oddVBand="0" w:evenVBand="0" w:oddHBand="0" w:evenHBand="0" w:firstRowFirstColumn="0" w:firstRowLastColumn="0" w:lastRowFirstColumn="0" w:lastRowLastColumn="0"/>
            </w:pPr>
            <w:r>
              <w:t xml:space="preserve">Explore the system with the intention </w:t>
            </w:r>
            <w:r w:rsidRPr="00412826">
              <w:rPr>
                <w:noProof/>
              </w:rPr>
              <w:t>to e</w:t>
            </w:r>
            <w:r w:rsidR="00412826">
              <w:rPr>
                <w:noProof/>
              </w:rPr>
              <w:t>nrol on a course</w:t>
            </w:r>
          </w:p>
        </w:tc>
        <w:tc>
          <w:tcPr>
            <w:tcW w:w="2572" w:type="dxa"/>
          </w:tcPr>
          <w:p w14:paraId="7849F37A" w14:textId="1F6D1D82" w:rsidR="00C00E66" w:rsidRPr="00620CF2" w:rsidRDefault="005B2A93" w:rsidP="00620CF2">
            <w:pPr>
              <w:pStyle w:val="DisStyle"/>
              <w:spacing w:after="0" w:line="240" w:lineRule="auto"/>
              <w:cnfStyle w:val="000000000000" w:firstRow="0" w:lastRow="0" w:firstColumn="0" w:lastColumn="0" w:oddVBand="0" w:evenVBand="0" w:oddHBand="0" w:evenHBand="0" w:firstRowFirstColumn="0" w:firstRowLastColumn="0" w:lastRowFirstColumn="0" w:lastRowLastColumn="0"/>
            </w:pPr>
            <w:r>
              <w:t xml:space="preserve">They are signed up to the application to </w:t>
            </w:r>
            <w:r w:rsidRPr="00412826">
              <w:rPr>
                <w:noProof/>
              </w:rPr>
              <w:t>learn</w:t>
            </w:r>
            <w:r>
              <w:t xml:space="preserve"> but have not yet enrolled</w:t>
            </w:r>
          </w:p>
        </w:tc>
        <w:tc>
          <w:tcPr>
            <w:tcW w:w="2298" w:type="dxa"/>
          </w:tcPr>
          <w:p w14:paraId="480E87A8" w14:textId="0788197D" w:rsidR="00C00E66" w:rsidRPr="00620CF2" w:rsidRDefault="005B2A93" w:rsidP="005B2A93">
            <w:pPr>
              <w:pStyle w:val="DisStyle"/>
              <w:spacing w:after="0" w:line="240" w:lineRule="auto"/>
              <w:cnfStyle w:val="000000000000" w:firstRow="0" w:lastRow="0" w:firstColumn="0" w:lastColumn="0" w:oddVBand="0" w:evenVBand="0" w:oddHBand="0" w:evenHBand="0" w:firstRowFirstColumn="0" w:firstRowLastColumn="0" w:lastRowFirstColumn="0" w:lastRowLastColumn="0"/>
            </w:pPr>
            <w:r>
              <w:t>Successfully browses the system as a standard user.</w:t>
            </w:r>
          </w:p>
        </w:tc>
      </w:tr>
      <w:tr w:rsidR="00620CF2" w14:paraId="28968BEA" w14:textId="77777777" w:rsidTr="005B2A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78FAFAE4" w14:textId="522C6C7D" w:rsidR="00620CF2" w:rsidRPr="00620CF2" w:rsidRDefault="00C00E66" w:rsidP="00620CF2">
            <w:pPr>
              <w:pStyle w:val="DisStyle"/>
              <w:spacing w:after="0" w:line="240" w:lineRule="auto"/>
            </w:pPr>
            <w:r>
              <w:t>Student</w:t>
            </w:r>
          </w:p>
        </w:tc>
        <w:tc>
          <w:tcPr>
            <w:tcW w:w="2571" w:type="dxa"/>
          </w:tcPr>
          <w:p w14:paraId="4F780725" w14:textId="77777777" w:rsidR="00620CF2" w:rsidRPr="00620CF2" w:rsidRDefault="00620CF2" w:rsidP="00620CF2">
            <w:pPr>
              <w:pStyle w:val="DisStyle"/>
              <w:spacing w:after="0" w:line="240" w:lineRule="auto"/>
              <w:cnfStyle w:val="000000100000" w:firstRow="0" w:lastRow="0" w:firstColumn="0" w:lastColumn="0" w:oddVBand="0" w:evenVBand="0" w:oddHBand="1" w:evenHBand="0" w:firstRowFirstColumn="0" w:firstRowLastColumn="0" w:lastRowFirstColumn="0" w:lastRowLastColumn="0"/>
            </w:pPr>
            <w:r w:rsidRPr="00620CF2">
              <w:t xml:space="preserve">Enrol </w:t>
            </w:r>
            <w:r w:rsidRPr="00412826">
              <w:rPr>
                <w:noProof/>
              </w:rPr>
              <w:t>on</w:t>
            </w:r>
            <w:r w:rsidRPr="00620CF2">
              <w:t xml:space="preserve"> a course.</w:t>
            </w:r>
          </w:p>
        </w:tc>
        <w:tc>
          <w:tcPr>
            <w:tcW w:w="2572" w:type="dxa"/>
          </w:tcPr>
          <w:p w14:paraId="4AB6FC45" w14:textId="77777777" w:rsidR="00620CF2" w:rsidRPr="00620CF2" w:rsidRDefault="00620CF2" w:rsidP="00620CF2">
            <w:pPr>
              <w:pStyle w:val="DisStyle"/>
              <w:spacing w:after="0" w:line="240" w:lineRule="auto"/>
              <w:cnfStyle w:val="000000100000" w:firstRow="0" w:lastRow="0" w:firstColumn="0" w:lastColumn="0" w:oddVBand="0" w:evenVBand="0" w:oddHBand="1" w:evenHBand="0" w:firstRowFirstColumn="0" w:firstRowLastColumn="0" w:lastRowFirstColumn="0" w:lastRowLastColumn="0"/>
            </w:pPr>
            <w:r w:rsidRPr="00620CF2">
              <w:t>They would like to become proficient in the area of knowledge.</w:t>
            </w:r>
          </w:p>
        </w:tc>
        <w:tc>
          <w:tcPr>
            <w:tcW w:w="2298" w:type="dxa"/>
          </w:tcPr>
          <w:p w14:paraId="68F8B722" w14:textId="223DED8E" w:rsidR="00620CF2" w:rsidRPr="00620CF2" w:rsidRDefault="005B2A93" w:rsidP="00620CF2">
            <w:pPr>
              <w:pStyle w:val="DisStyle"/>
              <w:spacing w:after="0" w:line="240" w:lineRule="auto"/>
              <w:cnfStyle w:val="000000100000" w:firstRow="0" w:lastRow="0" w:firstColumn="0" w:lastColumn="0" w:oddVBand="0" w:evenVBand="0" w:oddHBand="1" w:evenHBand="0" w:firstRowFirstColumn="0" w:firstRowLastColumn="0" w:lastRowFirstColumn="0" w:lastRowLastColumn="0"/>
            </w:pPr>
            <w:r>
              <w:t>Student</w:t>
            </w:r>
            <w:r w:rsidR="00620CF2" w:rsidRPr="00620CF2">
              <w:t xml:space="preserve"> logs into the system and finds a course via search or from the courses page and clicks on the link.</w:t>
            </w:r>
          </w:p>
        </w:tc>
      </w:tr>
      <w:tr w:rsidR="005B2A93" w14:paraId="14F51DEE" w14:textId="77777777" w:rsidTr="005B2A93">
        <w:tc>
          <w:tcPr>
            <w:cnfStyle w:val="001000000000" w:firstRow="0" w:lastRow="0" w:firstColumn="1" w:lastColumn="0" w:oddVBand="0" w:evenVBand="0" w:oddHBand="0" w:evenHBand="0" w:firstRowFirstColumn="0" w:firstRowLastColumn="0" w:lastRowFirstColumn="0" w:lastRowLastColumn="0"/>
            <w:tcW w:w="1613" w:type="dxa"/>
          </w:tcPr>
          <w:p w14:paraId="39600464" w14:textId="1A89DECF" w:rsidR="005B2A93" w:rsidRDefault="005B2A93" w:rsidP="00620CF2">
            <w:pPr>
              <w:pStyle w:val="DisStyle"/>
              <w:spacing w:after="0" w:line="240" w:lineRule="auto"/>
            </w:pPr>
            <w:r>
              <w:t>Student</w:t>
            </w:r>
          </w:p>
        </w:tc>
        <w:tc>
          <w:tcPr>
            <w:tcW w:w="2571" w:type="dxa"/>
          </w:tcPr>
          <w:p w14:paraId="33954705" w14:textId="09424054" w:rsidR="005B2A93" w:rsidRPr="00620CF2" w:rsidRDefault="005B2A93" w:rsidP="00620CF2">
            <w:pPr>
              <w:pStyle w:val="DisStyle"/>
              <w:spacing w:after="0" w:line="240" w:lineRule="auto"/>
              <w:cnfStyle w:val="000000000000" w:firstRow="0" w:lastRow="0" w:firstColumn="0" w:lastColumn="0" w:oddVBand="0" w:evenVBand="0" w:oddHBand="0" w:evenHBand="0" w:firstRowFirstColumn="0" w:firstRowLastColumn="0" w:lastRowFirstColumn="0" w:lastRowLastColumn="0"/>
            </w:pPr>
            <w:r>
              <w:t>Complete a course</w:t>
            </w:r>
          </w:p>
        </w:tc>
        <w:tc>
          <w:tcPr>
            <w:tcW w:w="2572" w:type="dxa"/>
          </w:tcPr>
          <w:p w14:paraId="00D26ABB" w14:textId="1C305071" w:rsidR="005B2A93" w:rsidRPr="00620CF2" w:rsidRDefault="005B2A93" w:rsidP="00620CF2">
            <w:pPr>
              <w:pStyle w:val="DisStyle"/>
              <w:spacing w:after="0" w:line="240" w:lineRule="auto"/>
              <w:cnfStyle w:val="000000000000" w:firstRow="0" w:lastRow="0" w:firstColumn="0" w:lastColumn="0" w:oddVBand="0" w:evenVBand="0" w:oddHBand="0" w:evenHBand="0" w:firstRowFirstColumn="0" w:firstRowLastColumn="0" w:lastRowFirstColumn="0" w:lastRowLastColumn="0"/>
            </w:pPr>
            <w:r>
              <w:t>They would like to improve their learning record and knowledge of the course’s area.</w:t>
            </w:r>
          </w:p>
        </w:tc>
        <w:tc>
          <w:tcPr>
            <w:tcW w:w="2298" w:type="dxa"/>
          </w:tcPr>
          <w:p w14:paraId="2355283B" w14:textId="0AFC58FF" w:rsidR="005B2A93" w:rsidRDefault="00412826" w:rsidP="00620CF2">
            <w:pPr>
              <w:pStyle w:val="DisStyle"/>
              <w:spacing w:after="0" w:line="240" w:lineRule="auto"/>
              <w:cnfStyle w:val="000000000000" w:firstRow="0" w:lastRow="0" w:firstColumn="0" w:lastColumn="0" w:oddVBand="0" w:evenVBand="0" w:oddHBand="0" w:evenHBand="0" w:firstRowFirstColumn="0" w:firstRowLastColumn="0" w:lastRowFirstColumn="0" w:lastRowLastColumn="0"/>
            </w:pPr>
            <w:r>
              <w:rPr>
                <w:noProof/>
              </w:rPr>
              <w:t>The u</w:t>
            </w:r>
            <w:r w:rsidR="005B2A93" w:rsidRPr="00412826">
              <w:rPr>
                <w:noProof/>
              </w:rPr>
              <w:t>ser</w:t>
            </w:r>
            <w:r w:rsidR="005B2A93">
              <w:t xml:space="preserve"> completes all of the activities within a course’s completion criteria.</w:t>
            </w:r>
          </w:p>
        </w:tc>
      </w:tr>
      <w:tr w:rsidR="00620CF2" w14:paraId="04E42F03" w14:textId="77777777" w:rsidTr="005B2A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2824D73" w14:textId="77777777" w:rsidR="00620CF2" w:rsidRPr="00620CF2" w:rsidRDefault="00620CF2" w:rsidP="00620CF2">
            <w:pPr>
              <w:pStyle w:val="DisStyle"/>
              <w:spacing w:after="0" w:line="240" w:lineRule="auto"/>
            </w:pPr>
            <w:r w:rsidRPr="00620CF2">
              <w:t>Teacher</w:t>
            </w:r>
          </w:p>
        </w:tc>
        <w:tc>
          <w:tcPr>
            <w:tcW w:w="2571" w:type="dxa"/>
          </w:tcPr>
          <w:p w14:paraId="4BE20C85" w14:textId="3AD27971" w:rsidR="00620CF2" w:rsidRPr="00620CF2" w:rsidRDefault="00620CF2" w:rsidP="00620CF2">
            <w:pPr>
              <w:pStyle w:val="DisStyle"/>
              <w:spacing w:after="0" w:line="240" w:lineRule="auto"/>
              <w:cnfStyle w:val="000000100000" w:firstRow="0" w:lastRow="0" w:firstColumn="0" w:lastColumn="0" w:oddVBand="0" w:evenVBand="0" w:oddHBand="1" w:evenHBand="0" w:firstRowFirstColumn="0" w:firstRowLastColumn="0" w:lastRowFirstColumn="0" w:lastRowLastColumn="0"/>
            </w:pPr>
            <w:r w:rsidRPr="002A5520">
              <w:rPr>
                <w:noProof/>
              </w:rPr>
              <w:t>Set</w:t>
            </w:r>
            <w:r w:rsidR="002A5520" w:rsidRPr="002A5520">
              <w:rPr>
                <w:noProof/>
              </w:rPr>
              <w:t xml:space="preserve"> </w:t>
            </w:r>
            <w:r w:rsidRPr="002A5520">
              <w:rPr>
                <w:noProof/>
              </w:rPr>
              <w:t>up</w:t>
            </w:r>
            <w:r w:rsidRPr="00620CF2">
              <w:t xml:space="preserve"> a course.</w:t>
            </w:r>
          </w:p>
        </w:tc>
        <w:tc>
          <w:tcPr>
            <w:tcW w:w="2572" w:type="dxa"/>
          </w:tcPr>
          <w:p w14:paraId="3A0718B1" w14:textId="0B1B4C80" w:rsidR="00620CF2" w:rsidRPr="00620CF2" w:rsidRDefault="00620CF2" w:rsidP="00620CF2">
            <w:pPr>
              <w:pStyle w:val="DisStyle"/>
              <w:spacing w:after="0" w:line="240" w:lineRule="auto"/>
              <w:cnfStyle w:val="000000100000" w:firstRow="0" w:lastRow="0" w:firstColumn="0" w:lastColumn="0" w:oddVBand="0" w:evenVBand="0" w:oddHBand="1" w:evenHBand="0" w:firstRowFirstColumn="0" w:firstRowLastColumn="0" w:lastRowFirstColumn="0" w:lastRowLastColumn="0"/>
            </w:pPr>
            <w:r w:rsidRPr="00620CF2">
              <w:t xml:space="preserve">It must be </w:t>
            </w:r>
            <w:r w:rsidRPr="002A5520">
              <w:rPr>
                <w:noProof/>
              </w:rPr>
              <w:t>set</w:t>
            </w:r>
            <w:r w:rsidR="002A5520">
              <w:rPr>
                <w:noProof/>
              </w:rPr>
              <w:t xml:space="preserve"> </w:t>
            </w:r>
            <w:r w:rsidRPr="002A5520">
              <w:rPr>
                <w:noProof/>
              </w:rPr>
              <w:t>up</w:t>
            </w:r>
            <w:r w:rsidRPr="00620CF2">
              <w:t xml:space="preserve"> ready for learners to enrol.</w:t>
            </w:r>
          </w:p>
        </w:tc>
        <w:tc>
          <w:tcPr>
            <w:tcW w:w="2298" w:type="dxa"/>
          </w:tcPr>
          <w:p w14:paraId="3D4B17FE" w14:textId="2CF92FC1" w:rsidR="00620CF2" w:rsidRPr="00620CF2" w:rsidRDefault="00620CF2" w:rsidP="00620CF2">
            <w:pPr>
              <w:pStyle w:val="DisStyle"/>
              <w:spacing w:after="0" w:line="240" w:lineRule="auto"/>
              <w:cnfStyle w:val="000000100000" w:firstRow="0" w:lastRow="0" w:firstColumn="0" w:lastColumn="0" w:oddVBand="0" w:evenVBand="0" w:oddHBand="1" w:evenHBand="0" w:firstRowFirstColumn="0" w:firstRowLastColumn="0" w:lastRowFirstColumn="0" w:lastRowLastColumn="0"/>
            </w:pPr>
            <w:r w:rsidRPr="00620CF2">
              <w:t xml:space="preserve">Course settings edited to the </w:t>
            </w:r>
            <w:r w:rsidRPr="002A5520">
              <w:rPr>
                <w:noProof/>
              </w:rPr>
              <w:t>teacher</w:t>
            </w:r>
            <w:r w:rsidR="002A5520">
              <w:rPr>
                <w:noProof/>
              </w:rPr>
              <w:t>'</w:t>
            </w:r>
            <w:r w:rsidRPr="002A5520">
              <w:rPr>
                <w:noProof/>
              </w:rPr>
              <w:t>s</w:t>
            </w:r>
            <w:r w:rsidRPr="00620CF2">
              <w:t xml:space="preserve"> specification, the relevant course elements added and course completion </w:t>
            </w:r>
            <w:r w:rsidRPr="002A5520">
              <w:rPr>
                <w:noProof/>
              </w:rPr>
              <w:t>is configured</w:t>
            </w:r>
            <w:r w:rsidRPr="00620CF2">
              <w:t>.</w:t>
            </w:r>
          </w:p>
        </w:tc>
      </w:tr>
      <w:tr w:rsidR="00620CF2" w14:paraId="2A833A54" w14:textId="77777777" w:rsidTr="005B2A93">
        <w:tc>
          <w:tcPr>
            <w:cnfStyle w:val="001000000000" w:firstRow="0" w:lastRow="0" w:firstColumn="1" w:lastColumn="0" w:oddVBand="0" w:evenVBand="0" w:oddHBand="0" w:evenHBand="0" w:firstRowFirstColumn="0" w:firstRowLastColumn="0" w:lastRowFirstColumn="0" w:lastRowLastColumn="0"/>
            <w:tcW w:w="1613" w:type="dxa"/>
          </w:tcPr>
          <w:p w14:paraId="4D6CEA83" w14:textId="294728D1" w:rsidR="00620CF2" w:rsidRPr="00620CF2" w:rsidRDefault="00C00E66" w:rsidP="00620CF2">
            <w:pPr>
              <w:pStyle w:val="DisStyle"/>
              <w:spacing w:after="0" w:line="240" w:lineRule="auto"/>
              <w:rPr>
                <w:bCs w:val="0"/>
              </w:rPr>
            </w:pPr>
            <w:r>
              <w:rPr>
                <w:bCs w:val="0"/>
              </w:rPr>
              <w:t xml:space="preserve">System </w:t>
            </w:r>
            <w:r w:rsidR="00620CF2" w:rsidRPr="00620CF2">
              <w:rPr>
                <w:bCs w:val="0"/>
              </w:rPr>
              <w:t>Administrator</w:t>
            </w:r>
          </w:p>
        </w:tc>
        <w:tc>
          <w:tcPr>
            <w:tcW w:w="2571" w:type="dxa"/>
          </w:tcPr>
          <w:p w14:paraId="666D879E" w14:textId="2A1ED8E1" w:rsidR="00620CF2" w:rsidRPr="00620CF2" w:rsidRDefault="00620CF2" w:rsidP="00620CF2">
            <w:pPr>
              <w:pStyle w:val="DisStyle"/>
              <w:spacing w:after="0" w:line="240" w:lineRule="auto"/>
              <w:cnfStyle w:val="000000000000" w:firstRow="0" w:lastRow="0" w:firstColumn="0" w:lastColumn="0" w:oddVBand="0" w:evenVBand="0" w:oddHBand="0" w:evenHBand="0" w:firstRowFirstColumn="0" w:firstRowLastColumn="0" w:lastRowFirstColumn="0" w:lastRowLastColumn="0"/>
            </w:pPr>
            <w:r w:rsidRPr="00620CF2">
              <w:t xml:space="preserve">Assign </w:t>
            </w:r>
            <w:r w:rsidR="002A5520">
              <w:t xml:space="preserve">a </w:t>
            </w:r>
            <w:r w:rsidRPr="002A5520">
              <w:rPr>
                <w:noProof/>
              </w:rPr>
              <w:t>teacher</w:t>
            </w:r>
            <w:r w:rsidRPr="00620CF2">
              <w:t xml:space="preserve"> to a course.</w:t>
            </w:r>
          </w:p>
        </w:tc>
        <w:tc>
          <w:tcPr>
            <w:tcW w:w="2572" w:type="dxa"/>
          </w:tcPr>
          <w:p w14:paraId="12F8A50C" w14:textId="733C7F24" w:rsidR="00620CF2" w:rsidRPr="00620CF2" w:rsidRDefault="00620CF2" w:rsidP="00620CF2">
            <w:pPr>
              <w:pStyle w:val="DisStyle"/>
              <w:spacing w:after="0" w:line="240" w:lineRule="auto"/>
              <w:cnfStyle w:val="000000000000" w:firstRow="0" w:lastRow="0" w:firstColumn="0" w:lastColumn="0" w:oddVBand="0" w:evenVBand="0" w:oddHBand="0" w:evenHBand="0" w:firstRowFirstColumn="0" w:firstRowLastColumn="0" w:lastRowFirstColumn="0" w:lastRowLastColumn="0"/>
            </w:pPr>
            <w:r w:rsidRPr="00620CF2">
              <w:t xml:space="preserve">The teacher needs to </w:t>
            </w:r>
            <w:r w:rsidRPr="002A5520">
              <w:rPr>
                <w:noProof/>
              </w:rPr>
              <w:t>set</w:t>
            </w:r>
            <w:r w:rsidR="002A5520">
              <w:rPr>
                <w:noProof/>
              </w:rPr>
              <w:t xml:space="preserve"> </w:t>
            </w:r>
            <w:r w:rsidRPr="002A5520">
              <w:rPr>
                <w:noProof/>
              </w:rPr>
              <w:t>up</w:t>
            </w:r>
            <w:r w:rsidRPr="00620CF2">
              <w:t xml:space="preserve"> </w:t>
            </w:r>
            <w:r w:rsidRPr="00412826">
              <w:rPr>
                <w:noProof/>
              </w:rPr>
              <w:t>course</w:t>
            </w:r>
            <w:r w:rsidRPr="00620CF2">
              <w:t xml:space="preserve"> for learners to enrol.</w:t>
            </w:r>
          </w:p>
        </w:tc>
        <w:tc>
          <w:tcPr>
            <w:tcW w:w="2298" w:type="dxa"/>
          </w:tcPr>
          <w:p w14:paraId="67E07F5E" w14:textId="61F1BDC7" w:rsidR="00620CF2" w:rsidRPr="00620CF2" w:rsidRDefault="005048A4" w:rsidP="005048A4">
            <w:pPr>
              <w:pStyle w:val="DisStyle"/>
              <w:spacing w:after="0" w:line="240" w:lineRule="auto"/>
              <w:cnfStyle w:val="000000000000" w:firstRow="0" w:lastRow="0" w:firstColumn="0" w:lastColumn="0" w:oddVBand="0" w:evenVBand="0" w:oddHBand="0" w:evenHBand="0" w:firstRowFirstColumn="0" w:firstRowLastColumn="0" w:lastRowFirstColumn="0" w:lastRowLastColumn="0"/>
            </w:pPr>
            <w:r>
              <w:t>Enrol</w:t>
            </w:r>
            <w:r w:rsidR="00620CF2" w:rsidRPr="00620CF2">
              <w:t xml:space="preserve"> teacher in course creation or afterwards in the course </w:t>
            </w:r>
            <w:r>
              <w:t>enrolments</w:t>
            </w:r>
            <w:r w:rsidR="00620CF2" w:rsidRPr="00620CF2">
              <w:t xml:space="preserve">. </w:t>
            </w:r>
            <w:r w:rsidR="00620CF2" w:rsidRPr="002A5520">
              <w:rPr>
                <w:noProof/>
              </w:rPr>
              <w:t>T</w:t>
            </w:r>
            <w:r w:rsidR="002A5520">
              <w:rPr>
                <w:noProof/>
              </w:rPr>
              <w:t>he t</w:t>
            </w:r>
            <w:r w:rsidR="00620CF2" w:rsidRPr="002A5520">
              <w:rPr>
                <w:noProof/>
              </w:rPr>
              <w:t>eacher</w:t>
            </w:r>
            <w:r w:rsidR="00620CF2" w:rsidRPr="00620CF2">
              <w:t xml:space="preserve"> will now </w:t>
            </w:r>
            <w:r w:rsidR="00620CF2" w:rsidRPr="002A5520">
              <w:rPr>
                <w:noProof/>
              </w:rPr>
              <w:t>be assigned</w:t>
            </w:r>
            <w:r w:rsidR="00620CF2" w:rsidRPr="00620CF2">
              <w:t xml:space="preserve"> to course.</w:t>
            </w:r>
          </w:p>
        </w:tc>
      </w:tr>
    </w:tbl>
    <w:p w14:paraId="076161B1" w14:textId="77777777" w:rsidR="00620CF2" w:rsidRPr="00495B74" w:rsidRDefault="00620CF2" w:rsidP="00620CF2">
      <w:pPr>
        <w:pStyle w:val="DisStyle"/>
      </w:pPr>
    </w:p>
    <w:p w14:paraId="3DED671E" w14:textId="0BACC8A4" w:rsidR="00620CF2" w:rsidRPr="00C27C86" w:rsidRDefault="00620CF2" w:rsidP="00620CF2">
      <w:pPr>
        <w:pStyle w:val="Heading2"/>
      </w:pPr>
      <w:bookmarkStart w:id="66" w:name="_Toc499212070"/>
      <w:bookmarkStart w:id="67" w:name="_Toc513201974"/>
      <w:r>
        <w:lastRenderedPageBreak/>
        <w:t>3.2</w:t>
      </w:r>
      <w:r>
        <w:tab/>
        <w:t>User Interface Design</w:t>
      </w:r>
      <w:bookmarkEnd w:id="65"/>
      <w:bookmarkEnd w:id="66"/>
      <w:bookmarkEnd w:id="67"/>
    </w:p>
    <w:p w14:paraId="5257695D" w14:textId="62766898" w:rsidR="00864C50" w:rsidRDefault="00864C50" w:rsidP="00864C50">
      <w:pPr>
        <w:pStyle w:val="Heading3Dis"/>
      </w:pPr>
      <w:r>
        <w:t>3.2.1</w:t>
      </w:r>
      <w:r>
        <w:tab/>
        <w:t>Purpose and Communication</w:t>
      </w:r>
    </w:p>
    <w:p w14:paraId="16752DF2" w14:textId="05503406" w:rsidR="00864C50" w:rsidRDefault="00767B5B" w:rsidP="00864C50">
      <w:pPr>
        <w:pStyle w:val="DisStyle"/>
      </w:pPr>
      <w:r>
        <w:t>The site message is c</w:t>
      </w:r>
      <w:r w:rsidR="00864C50">
        <w:t>ourses</w:t>
      </w:r>
      <w:r>
        <w:t>. Courses</w:t>
      </w:r>
      <w:r w:rsidR="00864C50">
        <w:t xml:space="preserve"> are the</w:t>
      </w:r>
      <w:r>
        <w:t xml:space="preserve"> most</w:t>
      </w:r>
      <w:r w:rsidR="00864C50">
        <w:t xml:space="preserve"> integral part of Rocket Learn</w:t>
      </w:r>
      <w:r w:rsidR="002A5520">
        <w:rPr>
          <w:noProof/>
        </w:rPr>
        <w:t>;</w:t>
      </w:r>
      <w:r w:rsidR="00864C50" w:rsidRPr="002A5520">
        <w:rPr>
          <w:noProof/>
        </w:rPr>
        <w:t xml:space="preserve"> it</w:t>
      </w:r>
      <w:r w:rsidR="00864C50">
        <w:t xml:space="preserve"> is the purpose that users </w:t>
      </w:r>
      <w:r>
        <w:t xml:space="preserve">will be </w:t>
      </w:r>
      <w:r w:rsidR="00864C50">
        <w:t>interact</w:t>
      </w:r>
      <w:r>
        <w:t>ing</w:t>
      </w:r>
      <w:r w:rsidR="00864C50">
        <w:t xml:space="preserve"> with the</w:t>
      </w:r>
      <w:r>
        <w:t xml:space="preserve"> system</w:t>
      </w:r>
      <w:r w:rsidR="00864C50">
        <w:t xml:space="preserve">. The pages outside of the </w:t>
      </w:r>
      <w:r w:rsidR="00864C50" w:rsidRPr="003965E4">
        <w:rPr>
          <w:noProof/>
        </w:rPr>
        <w:t>courses</w:t>
      </w:r>
      <w:r w:rsidR="002F254E">
        <w:rPr>
          <w:noProof/>
        </w:rPr>
        <w:t>, including the homepage, dashboard, contact and profile,</w:t>
      </w:r>
      <w:r w:rsidR="00864C50">
        <w:t xml:space="preserve"> play a support-like role. Every page </w:t>
      </w:r>
      <w:r w:rsidR="00065B58">
        <w:t>is</w:t>
      </w:r>
      <w:r w:rsidR="00864C50" w:rsidRPr="002A5520">
        <w:rPr>
          <w:noProof/>
        </w:rPr>
        <w:t xml:space="preserve"> associated</w:t>
      </w:r>
      <w:r w:rsidR="00864C50">
        <w:t xml:space="preserve"> in one way or another with </w:t>
      </w:r>
      <w:r w:rsidR="00864C50" w:rsidRPr="003965E4">
        <w:rPr>
          <w:noProof/>
        </w:rPr>
        <w:t>a course</w:t>
      </w:r>
      <w:r w:rsidR="00864C50">
        <w:t xml:space="preserve">; for example, the homepage allows users to search for </w:t>
      </w:r>
      <w:r w:rsidR="00864C50" w:rsidRPr="003965E4">
        <w:rPr>
          <w:noProof/>
        </w:rPr>
        <w:t>courses</w:t>
      </w:r>
      <w:r w:rsidR="002A5520" w:rsidRPr="002A5520">
        <w:rPr>
          <w:noProof/>
        </w:rPr>
        <w:t>,</w:t>
      </w:r>
      <w:r w:rsidR="00864C50">
        <w:t xml:space="preserve"> </w:t>
      </w:r>
      <w:r w:rsidR="00864C50" w:rsidRPr="002A5520">
        <w:rPr>
          <w:noProof/>
        </w:rPr>
        <w:t>and</w:t>
      </w:r>
      <w:r w:rsidR="00864C50">
        <w:t xml:space="preserve"> the user’s dashboard holds data on the users enrolled </w:t>
      </w:r>
      <w:r w:rsidR="00864C50" w:rsidRPr="003965E4">
        <w:rPr>
          <w:noProof/>
        </w:rPr>
        <w:t>courses</w:t>
      </w:r>
      <w:r w:rsidR="00864C50">
        <w:t xml:space="preserve">, such as completed and actively working on </w:t>
      </w:r>
      <w:r w:rsidR="00864C50" w:rsidRPr="003965E4">
        <w:rPr>
          <w:noProof/>
        </w:rPr>
        <w:t>courses</w:t>
      </w:r>
      <w:r w:rsidR="00864C50">
        <w:t>.</w:t>
      </w:r>
    </w:p>
    <w:p w14:paraId="5F2563D8" w14:textId="6F403641" w:rsidR="00767B5B" w:rsidRDefault="00767B5B" w:rsidP="00864C50">
      <w:pPr>
        <w:pStyle w:val="DisStyle"/>
      </w:pPr>
      <w:r>
        <w:t xml:space="preserve">The use of headings and sub-heading on pages that serve more than one function are essential in communicating page functionality and delivering the intended information to the end-user. Course pages and their elements are sectioned and headed with the use of topics (boxes that differ in colour to the page background). </w:t>
      </w:r>
    </w:p>
    <w:p w14:paraId="299F1AF5" w14:textId="5ED74534" w:rsidR="00767B5B" w:rsidRDefault="00767B5B" w:rsidP="00767B5B">
      <w:pPr>
        <w:pStyle w:val="Heading3Dis"/>
      </w:pPr>
      <w:r>
        <w:t>3.2.2</w:t>
      </w:r>
      <w:r>
        <w:tab/>
        <w:t>Typefaces</w:t>
      </w:r>
    </w:p>
    <w:p w14:paraId="7BF7690D" w14:textId="56CCE5B1" w:rsidR="00864C50" w:rsidRDefault="006C3FF2" w:rsidP="006C3FF2">
      <w:pPr>
        <w:pStyle w:val="DisStyle"/>
        <w:rPr>
          <w:rStyle w:val="body-customChar"/>
        </w:rPr>
      </w:pPr>
      <w:r>
        <w:t xml:space="preserve">The san-serif font-style has </w:t>
      </w:r>
      <w:r w:rsidRPr="002A5520">
        <w:rPr>
          <w:noProof/>
        </w:rPr>
        <w:t>been selected</w:t>
      </w:r>
      <w:r>
        <w:t xml:space="preserve"> for Rocket Learn based on </w:t>
      </w:r>
      <w:r w:rsidR="00065B58">
        <w:t>its</w:t>
      </w:r>
      <w:r>
        <w:t xml:space="preserve"> increased online readability compared to the unnecessarily fancy styles within serif fonts</w:t>
      </w:r>
      <w:r w:rsidR="00584EA0">
        <w:t xml:space="preserve"> </w:t>
      </w:r>
      <w:r w:rsidR="00584EA0">
        <w:rPr>
          <w:rStyle w:val="body-customChar"/>
        </w:rPr>
        <w:fldChar w:fldCharType="begin" w:fldLock="1"/>
      </w:r>
      <w:r w:rsidR="00584EA0">
        <w:rPr>
          <w:rStyle w:val="body-customChar"/>
        </w:rPr>
        <w:instrText>ADDIN CSL_CITATION { "citationItems" : [ { "id" : "ITEM-1", "itemData" : { "URL" : "https://rootid.com/think/web-typography-fonts-best-practices", "author" : [ { "dropping-particle" : "", "family" : "Neumark", "given" : "Valerie", "non-dropping-particle" : "", "parse-names" : false, "suffix" : "" } ], "container-title" : "rootid", "id" : "ITEM-1", "issued" : { "date-parts" : [ [ "2018" ] ] }, "title" : "Web Typography (Fonts) Best Practices", "type" : "webpage" }, "uris" : [ "http://www.mendeley.com/documents/?uuid=3b07fa7a-fee7-4efd-aec9-b356f649c03a" ] } ], "mendeley" : { "formattedCitation" : "(Neumark, 2018)", "plainTextFormattedCitation" : "(Neumark, 2018)", "previouslyFormattedCitation" : "(Neumark, 2018)" }, "properties" : {  }, "schema" : "https://github.com/citation-style-language/schema/raw/master/csl-citation.json" }</w:instrText>
      </w:r>
      <w:r w:rsidR="00584EA0">
        <w:rPr>
          <w:rStyle w:val="body-customChar"/>
        </w:rPr>
        <w:fldChar w:fldCharType="separate"/>
      </w:r>
      <w:r w:rsidR="00584EA0" w:rsidRPr="00584EA0">
        <w:rPr>
          <w:rStyle w:val="body-customChar"/>
          <w:noProof/>
        </w:rPr>
        <w:t>(Neumark, 2018)</w:t>
      </w:r>
      <w:r w:rsidR="00584EA0">
        <w:rPr>
          <w:rStyle w:val="body-customChar"/>
        </w:rPr>
        <w:fldChar w:fldCharType="end"/>
      </w:r>
      <w:r>
        <w:t>. The san-serifs fonts used will be inherited from th</w:t>
      </w:r>
      <w:r w:rsidR="00584EA0">
        <w:t>e Bootstrap CSS (</w:t>
      </w:r>
      <w:r w:rsidRPr="00342893">
        <w:rPr>
          <w:rStyle w:val="body-customChar"/>
        </w:rPr>
        <w:t>"Helvetica Neue</w:t>
      </w:r>
      <w:r w:rsidR="00584EA0">
        <w:rPr>
          <w:rStyle w:val="body-customChar"/>
        </w:rPr>
        <w:t>", Helvetica, Arial, sans-serif)</w:t>
      </w:r>
      <w:r>
        <w:rPr>
          <w:rStyle w:val="body-customChar"/>
        </w:rPr>
        <w:t>.</w:t>
      </w:r>
    </w:p>
    <w:p w14:paraId="3AF8F7E3" w14:textId="060B7845" w:rsidR="00044B66" w:rsidRDefault="00044B66" w:rsidP="00044B66">
      <w:pPr>
        <w:pStyle w:val="Heading3Dis"/>
      </w:pPr>
      <w:r>
        <w:t>3.2.3</w:t>
      </w:r>
      <w:r>
        <w:tab/>
        <w:t>Responsive Design</w:t>
      </w:r>
    </w:p>
    <w:p w14:paraId="24570F76" w14:textId="6E50F0E8" w:rsidR="00044B66" w:rsidRDefault="00044B66" w:rsidP="00044B66">
      <w:pPr>
        <w:pStyle w:val="DisStyle"/>
      </w:pPr>
      <w:r>
        <w:t xml:space="preserve">Responsive design </w:t>
      </w:r>
      <w:r w:rsidR="00065B58">
        <w:t>is</w:t>
      </w:r>
      <w:r w:rsidRPr="002A5520">
        <w:rPr>
          <w:noProof/>
        </w:rPr>
        <w:t xml:space="preserve"> achieved</w:t>
      </w:r>
      <w:r>
        <w:t xml:space="preserve"> by making use of the Bootstrap grid layout. </w:t>
      </w:r>
      <w:r w:rsidR="00146B7A">
        <w:t xml:space="preserve">Along with the use of the </w:t>
      </w:r>
      <w:r w:rsidR="00146B7A" w:rsidRPr="00146B7A">
        <w:rPr>
          <w:i/>
        </w:rPr>
        <w:t>@media</w:t>
      </w:r>
      <w:r w:rsidR="00146B7A">
        <w:t xml:space="preserve"> rule within CSS3 to create specific mobile styling to enhance the grid layout in areas that are visually untidy.</w:t>
      </w:r>
    </w:p>
    <w:p w14:paraId="5B3BD320" w14:textId="5DCB105E" w:rsidR="00412826" w:rsidRDefault="00412826" w:rsidP="00412826">
      <w:pPr>
        <w:pStyle w:val="Heading3Dis"/>
      </w:pPr>
      <w:r>
        <w:t>3.2.4</w:t>
      </w:r>
      <w:r>
        <w:tab/>
        <w:t>HCI Considerations</w:t>
      </w:r>
    </w:p>
    <w:p w14:paraId="77B16529" w14:textId="388DF15B" w:rsidR="00412826" w:rsidRDefault="00412826" w:rsidP="00412826">
      <w:pPr>
        <w:pStyle w:val="Heading4Dis"/>
      </w:pPr>
      <w:r w:rsidRPr="00A31393">
        <w:rPr>
          <w:lang w:val="en-GB"/>
        </w:rPr>
        <w:t>Colours</w:t>
      </w:r>
    </w:p>
    <w:p w14:paraId="6B82BAF8" w14:textId="6E606BA4" w:rsidR="00412826" w:rsidRDefault="00412826" w:rsidP="00412826">
      <w:pPr>
        <w:pStyle w:val="DisStyle"/>
        <w:jc w:val="left"/>
        <w:rPr>
          <w:noProof/>
          <w:lang w:eastAsia="en-GB"/>
        </w:rPr>
      </w:pPr>
      <w:r>
        <w:t xml:space="preserve">The aesthetics of Rocket Learn will </w:t>
      </w:r>
      <w:r w:rsidRPr="002A5520">
        <w:rPr>
          <w:noProof/>
        </w:rPr>
        <w:t>be altered</w:t>
      </w:r>
      <w:r>
        <w:t xml:space="preserve"> by using the Bootstrap framework which will aid the delivery of a neat and tidy, professional system. </w:t>
      </w:r>
      <w:r>
        <w:rPr>
          <w:noProof/>
          <w:lang w:eastAsia="en-GB"/>
        </w:rPr>
        <w:t>The Rocket Learn colour scheme has been selected to set a light tone to the system</w:t>
      </w:r>
      <w:r w:rsidR="00FC2FA8">
        <w:rPr>
          <w:noProof/>
          <w:lang w:eastAsia="en-GB"/>
        </w:rPr>
        <w:t>, this is shown in figure 8</w:t>
      </w:r>
      <w:r>
        <w:rPr>
          <w:noProof/>
          <w:lang w:eastAsia="en-GB"/>
        </w:rPr>
        <w:t xml:space="preserve">. The system will be used for users to learn and </w:t>
      </w:r>
      <w:r w:rsidRPr="002A5520">
        <w:rPr>
          <w:noProof/>
          <w:lang w:eastAsia="en-GB"/>
        </w:rPr>
        <w:t>be assessed</w:t>
      </w:r>
      <w:r>
        <w:rPr>
          <w:noProof/>
          <w:lang w:eastAsia="en-GB"/>
        </w:rPr>
        <w:t xml:space="preserve">, and therefore must be ‘easy on the eye’. The colours do not </w:t>
      </w:r>
      <w:r w:rsidRPr="002A5520">
        <w:rPr>
          <w:noProof/>
          <w:lang w:eastAsia="en-GB"/>
        </w:rPr>
        <w:t>conf</w:t>
      </w:r>
      <w:r>
        <w:rPr>
          <w:noProof/>
          <w:lang w:eastAsia="en-GB"/>
        </w:rPr>
        <w:t>l</w:t>
      </w:r>
      <w:r w:rsidRPr="002A5520">
        <w:rPr>
          <w:noProof/>
          <w:lang w:eastAsia="en-GB"/>
        </w:rPr>
        <w:t>ict</w:t>
      </w:r>
      <w:r>
        <w:rPr>
          <w:noProof/>
          <w:lang w:eastAsia="en-GB"/>
        </w:rPr>
        <w:t xml:space="preserve"> and therefore meet HCI principles of luminance and colour diffusion.</w:t>
      </w:r>
      <w:r>
        <w:t xml:space="preserve"> </w:t>
      </w:r>
      <w:r w:rsidRPr="002A5520">
        <w:rPr>
          <w:noProof/>
        </w:rPr>
        <w:lastRenderedPageBreak/>
        <w:t>This</w:t>
      </w:r>
      <w:r>
        <w:t xml:space="preserve"> was selected following an investigation into light aesthetically pleasing colours and analysing other top sites with the similar colour scheme (such as Facebook, Dell, American Express, GE). </w:t>
      </w:r>
      <w:r w:rsidRPr="002A5520">
        <w:rPr>
          <w:noProof/>
        </w:rPr>
        <w:t>This</w:t>
      </w:r>
      <w:r>
        <w:t xml:space="preserve"> can, however, be changed by a system administrator in the settings to match an </w:t>
      </w:r>
      <w:r w:rsidRPr="002A5520">
        <w:rPr>
          <w:noProof/>
        </w:rPr>
        <w:t>organisation</w:t>
      </w:r>
      <w:r>
        <w:rPr>
          <w:noProof/>
        </w:rPr>
        <w:t>/</w:t>
      </w:r>
      <w:r w:rsidRPr="002A5520">
        <w:rPr>
          <w:noProof/>
        </w:rPr>
        <w:t>school</w:t>
      </w:r>
      <w:r>
        <w:t xml:space="preserve"> branding.</w:t>
      </w:r>
    </w:p>
    <w:p w14:paraId="114BBDA6" w14:textId="77777777" w:rsidR="00412826" w:rsidRDefault="00412826" w:rsidP="00412826">
      <w:pPr>
        <w:pStyle w:val="DisStyle"/>
        <w:keepNext/>
        <w:jc w:val="center"/>
      </w:pPr>
      <w:r>
        <w:rPr>
          <w:noProof/>
          <w:lang w:eastAsia="en-GB"/>
        </w:rPr>
        <w:drawing>
          <wp:inline distT="0" distB="0" distL="0" distR="0" wp14:anchorId="0DF9D274" wp14:editId="440B56A0">
            <wp:extent cx="2247900" cy="105791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lourScheme.png"/>
                    <pic:cNvPicPr/>
                  </pic:nvPicPr>
                  <pic:blipFill rotWithShape="1">
                    <a:blip r:embed="rId22" cstate="print">
                      <a:extLst>
                        <a:ext uri="{28A0092B-C50C-407E-A947-70E740481C1C}">
                          <a14:useLocalDpi xmlns:a14="http://schemas.microsoft.com/office/drawing/2010/main" val="0"/>
                        </a:ext>
                      </a:extLst>
                    </a:blip>
                    <a:srcRect r="5948"/>
                    <a:stretch/>
                  </pic:blipFill>
                  <pic:spPr bwMode="auto">
                    <a:xfrm>
                      <a:off x="0" y="0"/>
                      <a:ext cx="2259449" cy="1063345"/>
                    </a:xfrm>
                    <a:prstGeom prst="rect">
                      <a:avLst/>
                    </a:prstGeom>
                    <a:ln>
                      <a:noFill/>
                    </a:ln>
                    <a:extLst>
                      <a:ext uri="{53640926-AAD7-44D8-BBD7-CCE9431645EC}">
                        <a14:shadowObscured xmlns:a14="http://schemas.microsoft.com/office/drawing/2010/main"/>
                      </a:ext>
                    </a:extLst>
                  </pic:spPr>
                </pic:pic>
              </a:graphicData>
            </a:graphic>
          </wp:inline>
        </w:drawing>
      </w:r>
    </w:p>
    <w:p w14:paraId="21B73F08" w14:textId="77777777" w:rsidR="00412826" w:rsidRDefault="00412826" w:rsidP="00412826">
      <w:pPr>
        <w:pStyle w:val="Caption"/>
        <w:jc w:val="center"/>
      </w:pPr>
      <w:bookmarkStart w:id="68" w:name="_Toc513120673"/>
      <w:bookmarkStart w:id="69" w:name="_Toc513208849"/>
      <w:r>
        <w:t xml:space="preserve">Figure </w:t>
      </w:r>
      <w:fldSimple w:instr=" SEQ Figure \* ARABIC ">
        <w:r>
          <w:rPr>
            <w:noProof/>
          </w:rPr>
          <w:t>8</w:t>
        </w:r>
      </w:fldSimple>
      <w:r>
        <w:t xml:space="preserve"> - Rocket Learn</w:t>
      </w:r>
      <w:r w:rsidRPr="00A31393">
        <w:rPr>
          <w:lang w:val="en-GB"/>
        </w:rPr>
        <w:t xml:space="preserve"> colour</w:t>
      </w:r>
      <w:r>
        <w:t xml:space="preserve"> scheme</w:t>
      </w:r>
      <w:bookmarkEnd w:id="68"/>
      <w:bookmarkEnd w:id="69"/>
    </w:p>
    <w:p w14:paraId="306CA893" w14:textId="2E880E67" w:rsidR="00412826" w:rsidRDefault="00412826" w:rsidP="00412826">
      <w:pPr>
        <w:pStyle w:val="Heading4Dis"/>
      </w:pPr>
      <w:r>
        <w:t>Consistency</w:t>
      </w:r>
    </w:p>
    <w:p w14:paraId="0DA4FCF0" w14:textId="2EDCF2C6" w:rsidR="00412826" w:rsidRPr="00412826" w:rsidRDefault="00412826" w:rsidP="00412826">
      <w:pPr>
        <w:pStyle w:val="DisStyle"/>
      </w:pPr>
      <w:r>
        <w:t xml:space="preserve">The navigation bar will remain consistent throughout all site pages, enabling the user to navigate to any of the core system pages (home, course catalogue, contact and profile, also the </w:t>
      </w:r>
      <w:r w:rsidRPr="003965E4">
        <w:rPr>
          <w:noProof/>
        </w:rPr>
        <w:t>administration</w:t>
      </w:r>
      <w:r>
        <w:t xml:space="preserve"> page for administrators).</w:t>
      </w:r>
    </w:p>
    <w:p w14:paraId="5799BCFE" w14:textId="28C7E600" w:rsidR="00620CF2" w:rsidRDefault="00767B5B" w:rsidP="00620CF2">
      <w:pPr>
        <w:pStyle w:val="Heading3"/>
      </w:pPr>
      <w:r>
        <w:t>3</w:t>
      </w:r>
      <w:r w:rsidR="008B2152">
        <w:t>.2.5</w:t>
      </w:r>
      <w:r w:rsidR="00620CF2">
        <w:tab/>
      </w:r>
      <w:r>
        <w:t xml:space="preserve">Overall </w:t>
      </w:r>
      <w:r w:rsidR="00620CF2">
        <w:t>Layout</w:t>
      </w:r>
    </w:p>
    <w:p w14:paraId="63A88D8B" w14:textId="77777777" w:rsidR="0045557C" w:rsidRDefault="00620CF2" w:rsidP="0045557C">
      <w:pPr>
        <w:pStyle w:val="DisStyle"/>
        <w:keepNext/>
      </w:pPr>
      <w:r>
        <w:rPr>
          <w:noProof/>
          <w:lang w:eastAsia="en-GB"/>
        </w:rPr>
        <w:drawing>
          <wp:inline distT="0" distB="0" distL="0" distR="0" wp14:anchorId="68B2FEC7" wp14:editId="35E518A5">
            <wp:extent cx="5731510" cy="286575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UI-Navigation-FlowDiagram.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19538B1D" w14:textId="22588671" w:rsidR="00620CF2" w:rsidRDefault="0045557C" w:rsidP="0045557C">
      <w:pPr>
        <w:pStyle w:val="Caption"/>
        <w:jc w:val="both"/>
      </w:pPr>
      <w:bookmarkStart w:id="70" w:name="_Toc513120674"/>
      <w:bookmarkStart w:id="71" w:name="_Toc513208850"/>
      <w:r>
        <w:t xml:space="preserve">Figure </w:t>
      </w:r>
      <w:r w:rsidR="009607D4">
        <w:fldChar w:fldCharType="begin"/>
      </w:r>
      <w:r w:rsidR="009607D4">
        <w:instrText xml:space="preserve"> SEQ Figure \* ARABIC </w:instrText>
      </w:r>
      <w:r w:rsidR="009607D4">
        <w:fldChar w:fldCharType="separate"/>
      </w:r>
      <w:r w:rsidR="005E5091">
        <w:rPr>
          <w:noProof/>
        </w:rPr>
        <w:t>9</w:t>
      </w:r>
      <w:r w:rsidR="009607D4">
        <w:rPr>
          <w:noProof/>
        </w:rPr>
        <w:fldChar w:fldCharType="end"/>
      </w:r>
      <w:r>
        <w:t xml:space="preserve"> - Layout flow</w:t>
      </w:r>
      <w:bookmarkEnd w:id="70"/>
      <w:bookmarkEnd w:id="71"/>
    </w:p>
    <w:p w14:paraId="350C840B" w14:textId="2BCC927E" w:rsidR="00620CF2" w:rsidRDefault="00587AD8" w:rsidP="00620CF2">
      <w:pPr>
        <w:pStyle w:val="DisStyle"/>
      </w:pPr>
      <w:r>
        <w:t>Figure 9</w:t>
      </w:r>
      <w:r w:rsidR="00620CF2">
        <w:t xml:space="preserve"> shows the user interface navigation of a learner user (who is using the system to complete courses). Before any</w:t>
      </w:r>
      <w:r w:rsidR="006972FF">
        <w:t xml:space="preserve"> user</w:t>
      </w:r>
      <w:r w:rsidR="00620CF2">
        <w:t xml:space="preserve"> logs </w:t>
      </w:r>
      <w:r w:rsidR="00620CF2" w:rsidRPr="002A5520">
        <w:rPr>
          <w:noProof/>
        </w:rPr>
        <w:t>in</w:t>
      </w:r>
      <w:r w:rsidR="006972FF" w:rsidRPr="002A5520">
        <w:rPr>
          <w:noProof/>
        </w:rPr>
        <w:t>to</w:t>
      </w:r>
      <w:r w:rsidR="006972FF">
        <w:t xml:space="preserve"> the </w:t>
      </w:r>
      <w:r w:rsidR="006972FF" w:rsidRPr="002A5520">
        <w:rPr>
          <w:noProof/>
        </w:rPr>
        <w:t>system</w:t>
      </w:r>
      <w:r w:rsidR="002A5520">
        <w:rPr>
          <w:noProof/>
        </w:rPr>
        <w:t>,</w:t>
      </w:r>
      <w:r w:rsidR="006972FF">
        <w:t xml:space="preserve"> </w:t>
      </w:r>
      <w:r w:rsidR="00620CF2">
        <w:t>they have</w:t>
      </w:r>
      <w:r w:rsidR="002A5520">
        <w:t xml:space="preserve"> access to three </w:t>
      </w:r>
      <w:r w:rsidR="002A5520" w:rsidRPr="003965E4">
        <w:rPr>
          <w:noProof/>
        </w:rPr>
        <w:t>main</w:t>
      </w:r>
      <w:r w:rsidR="002A5520">
        <w:t xml:space="preserve"> functions:</w:t>
      </w:r>
      <w:r w:rsidR="00620CF2">
        <w:t xml:space="preserve"> </w:t>
      </w:r>
      <w:r w:rsidR="00620CF2" w:rsidRPr="002A5520">
        <w:rPr>
          <w:noProof/>
        </w:rPr>
        <w:t>the available courses list, t</w:t>
      </w:r>
      <w:r w:rsidR="002A5520" w:rsidRPr="002A5520">
        <w:rPr>
          <w:noProof/>
        </w:rPr>
        <w:t>he contact page, the login/</w:t>
      </w:r>
      <w:r w:rsidR="00620CF2" w:rsidRPr="002A5520">
        <w:rPr>
          <w:noProof/>
        </w:rPr>
        <w:t>register page</w:t>
      </w:r>
      <w:r w:rsidR="00620CF2">
        <w:t xml:space="preserve">. All other pages will redirect the user to the login page for them to log in or register; if this is a course the user </w:t>
      </w:r>
      <w:r w:rsidR="00620CF2">
        <w:lastRenderedPageBreak/>
        <w:t>will be returned to that course</w:t>
      </w:r>
      <w:r w:rsidR="006972FF">
        <w:t xml:space="preserve"> they attempted to access after</w:t>
      </w:r>
      <w:r w:rsidR="00620CF2">
        <w:t xml:space="preserve"> they have logged in</w:t>
      </w:r>
      <w:r w:rsidR="006972FF">
        <w:t xml:space="preserve"> or registered</w:t>
      </w:r>
      <w:r w:rsidR="00620CF2">
        <w:t xml:space="preserve">. Once logged in the user will have access to their profile, dashboard and the available </w:t>
      </w:r>
      <w:r w:rsidR="00620CF2" w:rsidRPr="003965E4">
        <w:rPr>
          <w:noProof/>
        </w:rPr>
        <w:t>courses</w:t>
      </w:r>
      <w:r w:rsidR="00620CF2">
        <w:t>.</w:t>
      </w:r>
    </w:p>
    <w:p w14:paraId="3C326FCA" w14:textId="317A2DCD" w:rsidR="00620CF2" w:rsidRPr="002B6954" w:rsidRDefault="00620CF2" w:rsidP="00620CF2">
      <w:pPr>
        <w:pStyle w:val="DisStyle"/>
      </w:pPr>
      <w:r w:rsidRPr="006C16B2">
        <w:t xml:space="preserve">Appendix 4 shows the </w:t>
      </w:r>
      <w:r w:rsidRPr="002A5520">
        <w:rPr>
          <w:noProof/>
        </w:rPr>
        <w:t>system administrator user interface navigation</w:t>
      </w:r>
      <w:r w:rsidRPr="006C16B2">
        <w:t xml:space="preserve">. Until they log </w:t>
      </w:r>
      <w:r w:rsidRPr="002A5520">
        <w:rPr>
          <w:noProof/>
        </w:rPr>
        <w:t>in</w:t>
      </w:r>
      <w:r w:rsidR="002A5520">
        <w:rPr>
          <w:noProof/>
        </w:rPr>
        <w:t>,</w:t>
      </w:r>
      <w:r w:rsidRPr="006C16B2">
        <w:t xml:space="preserve"> they are treated </w:t>
      </w:r>
      <w:r w:rsidR="002A5520">
        <w:rPr>
          <w:noProof/>
        </w:rPr>
        <w:t>as</w:t>
      </w:r>
      <w:r w:rsidRPr="006C16B2">
        <w:t xml:space="preserve"> a guest as they have yet to </w:t>
      </w:r>
      <w:r w:rsidRPr="002A5520">
        <w:rPr>
          <w:noProof/>
        </w:rPr>
        <w:t>be authenticated</w:t>
      </w:r>
      <w:r w:rsidRPr="006C16B2">
        <w:t xml:space="preserve"> as a system administrator.</w:t>
      </w:r>
      <w:r>
        <w:t xml:space="preserve"> The system administration options </w:t>
      </w:r>
      <w:r w:rsidRPr="002A5520">
        <w:rPr>
          <w:noProof/>
        </w:rPr>
        <w:t>are shown</w:t>
      </w:r>
      <w:r>
        <w:t xml:space="preserve"> when the administrator access the systems settings</w:t>
      </w:r>
      <w:r w:rsidR="002A5520">
        <w:rPr>
          <w:noProof/>
        </w:rPr>
        <w:t>;</w:t>
      </w:r>
      <w:r w:rsidRPr="002A5520">
        <w:rPr>
          <w:noProof/>
        </w:rPr>
        <w:t xml:space="preserve"> these</w:t>
      </w:r>
      <w:r>
        <w:t xml:space="preserve"> can </w:t>
      </w:r>
      <w:r w:rsidRPr="002A5520">
        <w:rPr>
          <w:noProof/>
        </w:rPr>
        <w:t>be seen</w:t>
      </w:r>
      <w:r>
        <w:t xml:space="preserve"> in the appendix.</w:t>
      </w:r>
    </w:p>
    <w:p w14:paraId="74C08A99" w14:textId="77777777" w:rsidR="006972FF" w:rsidRDefault="00620CF2" w:rsidP="006972FF">
      <w:pPr>
        <w:pStyle w:val="DisStyle"/>
        <w:keepNext/>
      </w:pPr>
      <w:r>
        <w:rPr>
          <w:noProof/>
          <w:lang w:eastAsia="en-GB"/>
        </w:rPr>
        <w:drawing>
          <wp:inline distT="0" distB="0" distL="0" distR="0" wp14:anchorId="30EF518D" wp14:editId="68185F5E">
            <wp:extent cx="5836899" cy="2743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ogin.png"/>
                    <pic:cNvPicPr/>
                  </pic:nvPicPr>
                  <pic:blipFill>
                    <a:blip r:embed="rId24">
                      <a:extLst>
                        <a:ext uri="{28A0092B-C50C-407E-A947-70E740481C1C}">
                          <a14:useLocalDpi xmlns:a14="http://schemas.microsoft.com/office/drawing/2010/main" val="0"/>
                        </a:ext>
                      </a:extLst>
                    </a:blip>
                    <a:stretch>
                      <a:fillRect/>
                    </a:stretch>
                  </pic:blipFill>
                  <pic:spPr>
                    <a:xfrm>
                      <a:off x="0" y="0"/>
                      <a:ext cx="5864675" cy="2756254"/>
                    </a:xfrm>
                    <a:prstGeom prst="rect">
                      <a:avLst/>
                    </a:prstGeom>
                  </pic:spPr>
                </pic:pic>
              </a:graphicData>
            </a:graphic>
          </wp:inline>
        </w:drawing>
      </w:r>
    </w:p>
    <w:p w14:paraId="30C627CD" w14:textId="3C650127" w:rsidR="00620CF2" w:rsidRPr="00C77994" w:rsidRDefault="006972FF" w:rsidP="006972FF">
      <w:pPr>
        <w:pStyle w:val="Caption"/>
        <w:jc w:val="both"/>
      </w:pPr>
      <w:bookmarkStart w:id="72" w:name="_Toc513120675"/>
      <w:bookmarkStart w:id="73" w:name="_Toc513208851"/>
      <w:r>
        <w:t xml:space="preserve">Figure </w:t>
      </w:r>
      <w:r w:rsidR="009607D4">
        <w:fldChar w:fldCharType="begin"/>
      </w:r>
      <w:r w:rsidR="009607D4">
        <w:instrText xml:space="preserve"> SEQ Figure \* ARABIC </w:instrText>
      </w:r>
      <w:r w:rsidR="009607D4">
        <w:fldChar w:fldCharType="separate"/>
      </w:r>
      <w:r w:rsidR="005E5091">
        <w:rPr>
          <w:noProof/>
        </w:rPr>
        <w:t>10</w:t>
      </w:r>
      <w:r w:rsidR="009607D4">
        <w:rPr>
          <w:noProof/>
        </w:rPr>
        <w:fldChar w:fldCharType="end"/>
      </w:r>
      <w:r>
        <w:t xml:space="preserve"> - </w:t>
      </w:r>
      <w:r w:rsidRPr="006022C7">
        <w:t>Layout example, Rocket Learn login page</w:t>
      </w:r>
      <w:bookmarkEnd w:id="72"/>
      <w:bookmarkEnd w:id="73"/>
    </w:p>
    <w:p w14:paraId="3CF1C3E8" w14:textId="153E85C2" w:rsidR="00620CF2" w:rsidRPr="005533C2" w:rsidRDefault="00620CF2" w:rsidP="00620CF2">
      <w:pPr>
        <w:pStyle w:val="DisStyle"/>
        <w:rPr>
          <w:color w:val="FF0000"/>
        </w:rPr>
      </w:pPr>
      <w:r>
        <w:t xml:space="preserve">The application’s navigation bar and footer will predominantly </w:t>
      </w:r>
      <w:r w:rsidRPr="006972FF">
        <w:t>remain consistent throughout</w:t>
      </w:r>
      <w:r w:rsidR="006972FF">
        <w:t xml:space="preserve"> the </w:t>
      </w:r>
      <w:r w:rsidR="006972FF" w:rsidRPr="003965E4">
        <w:rPr>
          <w:noProof/>
        </w:rPr>
        <w:t>application</w:t>
      </w:r>
      <w:r>
        <w:t xml:space="preserve">. The only exceptions to this will be active navigation buttons depending on what page the user is on, whether they are logged in or not and the role they have on the system (for example an administrator will have access to the administration settings). </w:t>
      </w:r>
      <w:r w:rsidR="002A5520">
        <w:rPr>
          <w:noProof/>
        </w:rPr>
        <w:t>Simplicity</w:t>
      </w:r>
      <w:r>
        <w:t xml:space="preserve"> was the </w:t>
      </w:r>
      <w:r w:rsidRPr="003965E4">
        <w:rPr>
          <w:noProof/>
        </w:rPr>
        <w:t>key</w:t>
      </w:r>
      <w:r>
        <w:t xml:space="preserve"> element for the </w:t>
      </w:r>
      <w:r w:rsidRPr="002A5520">
        <w:rPr>
          <w:noProof/>
        </w:rPr>
        <w:t>navigation</w:t>
      </w:r>
      <w:r>
        <w:t xml:space="preserve">, as complicated navigation areas </w:t>
      </w:r>
      <w:r w:rsidR="002A5520">
        <w:rPr>
          <w:noProof/>
        </w:rPr>
        <w:t>are</w:t>
      </w:r>
      <w:r>
        <w:t xml:space="preserve"> something that was picked up during the competitive analysis of learning management systems; for a standard </w:t>
      </w:r>
      <w:r w:rsidRPr="002A5520">
        <w:rPr>
          <w:noProof/>
        </w:rPr>
        <w:t>user</w:t>
      </w:r>
      <w:r w:rsidR="002A5520">
        <w:rPr>
          <w:noProof/>
        </w:rPr>
        <w:t>,</w:t>
      </w:r>
      <w:r>
        <w:t xml:space="preserve"> there will only be five option to choose from in the navigation, all of which contain no convoluted LMS jargon. The footer follows the same principles as the navigation bar, simplistic. The footer features a </w:t>
      </w:r>
      <w:r w:rsidRPr="002A5520">
        <w:rPr>
          <w:noProof/>
        </w:rPr>
        <w:t>login</w:t>
      </w:r>
      <w:r>
        <w:t xml:space="preserve"> link, which changes to “Logged in as &lt;</w:t>
      </w:r>
      <w:r w:rsidRPr="003965E4">
        <w:rPr>
          <w:noProof/>
        </w:rPr>
        <w:t>user full</w:t>
      </w:r>
      <w:r>
        <w:t xml:space="preserve"> n</w:t>
      </w:r>
      <w:r w:rsidR="006F0406">
        <w:t xml:space="preserve">ame&gt;” when a user </w:t>
      </w:r>
      <w:r w:rsidR="006F0406" w:rsidRPr="002A5520">
        <w:rPr>
          <w:noProof/>
        </w:rPr>
        <w:t>is logged</w:t>
      </w:r>
      <w:r w:rsidR="006F0406">
        <w:t xml:space="preserve"> in; alongside the top layer page links.</w:t>
      </w:r>
    </w:p>
    <w:p w14:paraId="21F56C5B" w14:textId="01551210" w:rsidR="00620CF2" w:rsidRDefault="00620CF2" w:rsidP="00620CF2">
      <w:pPr>
        <w:pStyle w:val="DisStyle"/>
      </w:pPr>
      <w:r>
        <w:lastRenderedPageBreak/>
        <w:t xml:space="preserve">The application layout changes depending on the screen size of the device that the user has logged in </w:t>
      </w:r>
      <w:r w:rsidRPr="002A5520">
        <w:rPr>
          <w:noProof/>
        </w:rPr>
        <w:t>with</w:t>
      </w:r>
      <w:r w:rsidR="00587AD8">
        <w:t>. As you can see in figure 11</w:t>
      </w:r>
      <w:r w:rsidR="002A5520">
        <w:rPr>
          <w:noProof/>
        </w:rPr>
        <w:t>,</w:t>
      </w:r>
      <w:r>
        <w:t xml:space="preserve"> the navigation bar</w:t>
      </w:r>
      <w:r w:rsidR="00044B66">
        <w:t xml:space="preserve"> will become</w:t>
      </w:r>
      <w:r>
        <w:t xml:space="preserve"> condensed and the buttons transferred into a </w:t>
      </w:r>
      <w:r w:rsidRPr="002A5520">
        <w:rPr>
          <w:noProof/>
        </w:rPr>
        <w:t>drop</w:t>
      </w:r>
      <w:r w:rsidR="002A5520">
        <w:rPr>
          <w:noProof/>
        </w:rPr>
        <w:t>-</w:t>
      </w:r>
      <w:r w:rsidRPr="002A5520">
        <w:rPr>
          <w:noProof/>
        </w:rPr>
        <w:t>down</w:t>
      </w:r>
      <w:r>
        <w:t xml:space="preserve"> menu. The remaining wireframes for the main site pages can </w:t>
      </w:r>
      <w:r w:rsidRPr="002A5520">
        <w:rPr>
          <w:noProof/>
        </w:rPr>
        <w:t>be viewed</w:t>
      </w:r>
      <w:r>
        <w:t xml:space="preserve"> in </w:t>
      </w:r>
      <w:r w:rsidR="002A5520">
        <w:rPr>
          <w:noProof/>
        </w:rPr>
        <w:t>A</w:t>
      </w:r>
      <w:r w:rsidRPr="002A5520">
        <w:rPr>
          <w:noProof/>
        </w:rPr>
        <w:t>ppendix</w:t>
      </w:r>
      <w:r>
        <w:t xml:space="preserve"> 3.</w:t>
      </w:r>
    </w:p>
    <w:p w14:paraId="57C970CC" w14:textId="77777777" w:rsidR="006972FF" w:rsidRDefault="006972FF" w:rsidP="006972FF">
      <w:pPr>
        <w:pStyle w:val="DisStyle"/>
        <w:keepNext/>
        <w:jc w:val="center"/>
      </w:pPr>
      <w:r>
        <w:rPr>
          <w:noProof/>
          <w:lang w:eastAsia="en-GB"/>
        </w:rPr>
        <w:drawing>
          <wp:inline distT="0" distB="0" distL="0" distR="0" wp14:anchorId="00BF2903" wp14:editId="40950F50">
            <wp:extent cx="1638300" cy="3192145"/>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urse_page_-_Mobile.png"/>
                    <pic:cNvPicPr/>
                  </pic:nvPicPr>
                  <pic:blipFill>
                    <a:blip r:embed="rId25">
                      <a:extLst>
                        <a:ext uri="{28A0092B-C50C-407E-A947-70E740481C1C}">
                          <a14:useLocalDpi xmlns:a14="http://schemas.microsoft.com/office/drawing/2010/main" val="0"/>
                        </a:ext>
                      </a:extLst>
                    </a:blip>
                    <a:stretch>
                      <a:fillRect/>
                    </a:stretch>
                  </pic:blipFill>
                  <pic:spPr>
                    <a:xfrm>
                      <a:off x="0" y="0"/>
                      <a:ext cx="1638300" cy="3192145"/>
                    </a:xfrm>
                    <a:prstGeom prst="rect">
                      <a:avLst/>
                    </a:prstGeom>
                  </pic:spPr>
                </pic:pic>
              </a:graphicData>
            </a:graphic>
          </wp:inline>
        </w:drawing>
      </w:r>
    </w:p>
    <w:p w14:paraId="4EEA4C3A" w14:textId="769DC8E8" w:rsidR="006972FF" w:rsidRDefault="006972FF" w:rsidP="006972FF">
      <w:pPr>
        <w:pStyle w:val="Caption"/>
        <w:jc w:val="center"/>
      </w:pPr>
      <w:bookmarkStart w:id="74" w:name="_Toc513120676"/>
      <w:bookmarkStart w:id="75" w:name="_Toc513208852"/>
      <w:r>
        <w:t xml:space="preserve">Figure </w:t>
      </w:r>
      <w:r w:rsidR="009607D4">
        <w:fldChar w:fldCharType="begin"/>
      </w:r>
      <w:r w:rsidR="009607D4">
        <w:instrText xml:space="preserve"> SEQ</w:instrText>
      </w:r>
      <w:r w:rsidR="009607D4">
        <w:instrText xml:space="preserve"> Figure \* ARABIC </w:instrText>
      </w:r>
      <w:r w:rsidR="009607D4">
        <w:fldChar w:fldCharType="separate"/>
      </w:r>
      <w:r w:rsidR="005E5091">
        <w:rPr>
          <w:noProof/>
        </w:rPr>
        <w:t>11</w:t>
      </w:r>
      <w:r w:rsidR="009607D4">
        <w:rPr>
          <w:noProof/>
        </w:rPr>
        <w:fldChar w:fldCharType="end"/>
      </w:r>
      <w:r>
        <w:t xml:space="preserve"> - Mobile layout wireframe (course page)</w:t>
      </w:r>
      <w:bookmarkEnd w:id="74"/>
      <w:bookmarkEnd w:id="75"/>
    </w:p>
    <w:p w14:paraId="0D6E4929" w14:textId="068E1CCC" w:rsidR="00767B5B" w:rsidRDefault="00767B5B" w:rsidP="008B2152">
      <w:pPr>
        <w:pStyle w:val="Heading3Dis"/>
      </w:pPr>
      <w:r>
        <w:lastRenderedPageBreak/>
        <w:t>3.2.</w:t>
      </w:r>
      <w:r w:rsidR="008B2152">
        <w:t>6</w:t>
      </w:r>
      <w:r>
        <w:tab/>
        <w:t>Course pages</w:t>
      </w:r>
    </w:p>
    <w:p w14:paraId="7B9A3574" w14:textId="77777777" w:rsidR="003256CA" w:rsidRDefault="008B2152" w:rsidP="003256CA">
      <w:pPr>
        <w:pStyle w:val="DisStyle"/>
        <w:keepNext/>
        <w:jc w:val="center"/>
      </w:pPr>
      <w:r>
        <w:rPr>
          <w:noProof/>
          <w:lang w:eastAsia="en-GB"/>
        </w:rPr>
        <w:drawing>
          <wp:inline distT="0" distB="0" distL="0" distR="0" wp14:anchorId="7DA5441B" wp14:editId="28434806">
            <wp:extent cx="4614384" cy="3922227"/>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ourse_page.png"/>
                    <pic:cNvPicPr/>
                  </pic:nvPicPr>
                  <pic:blipFill>
                    <a:blip r:embed="rId26">
                      <a:extLst>
                        <a:ext uri="{28A0092B-C50C-407E-A947-70E740481C1C}">
                          <a14:useLocalDpi xmlns:a14="http://schemas.microsoft.com/office/drawing/2010/main" val="0"/>
                        </a:ext>
                      </a:extLst>
                    </a:blip>
                    <a:stretch>
                      <a:fillRect/>
                    </a:stretch>
                  </pic:blipFill>
                  <pic:spPr>
                    <a:xfrm>
                      <a:off x="0" y="0"/>
                      <a:ext cx="4614384" cy="3922227"/>
                    </a:xfrm>
                    <a:prstGeom prst="rect">
                      <a:avLst/>
                    </a:prstGeom>
                  </pic:spPr>
                </pic:pic>
              </a:graphicData>
            </a:graphic>
          </wp:inline>
        </w:drawing>
      </w:r>
    </w:p>
    <w:p w14:paraId="02A7D69B" w14:textId="272D1B4C" w:rsidR="008B2152" w:rsidRDefault="003256CA" w:rsidP="003256CA">
      <w:pPr>
        <w:pStyle w:val="Caption"/>
        <w:jc w:val="center"/>
      </w:pPr>
      <w:bookmarkStart w:id="76" w:name="_Toc513120677"/>
      <w:bookmarkStart w:id="77" w:name="_Toc513208853"/>
      <w:r>
        <w:t xml:space="preserve">Figure </w:t>
      </w:r>
      <w:r w:rsidR="009607D4">
        <w:fldChar w:fldCharType="begin"/>
      </w:r>
      <w:r w:rsidR="009607D4">
        <w:instrText xml:space="preserve"> SEQ Figure \* ARABIC </w:instrText>
      </w:r>
      <w:r w:rsidR="009607D4">
        <w:fldChar w:fldCharType="separate"/>
      </w:r>
      <w:r w:rsidR="005E5091">
        <w:rPr>
          <w:noProof/>
        </w:rPr>
        <w:t>12</w:t>
      </w:r>
      <w:r w:rsidR="009607D4">
        <w:rPr>
          <w:noProof/>
        </w:rPr>
        <w:fldChar w:fldCharType="end"/>
      </w:r>
      <w:r>
        <w:t xml:space="preserve"> - Course page wireframe</w:t>
      </w:r>
      <w:bookmarkEnd w:id="76"/>
      <w:bookmarkEnd w:id="77"/>
    </w:p>
    <w:p w14:paraId="082D8C1B" w14:textId="651461D5" w:rsidR="003256CA" w:rsidRDefault="003256CA" w:rsidP="003256CA">
      <w:pPr>
        <w:pStyle w:val="DisStyle"/>
      </w:pPr>
      <w:r>
        <w:t>The course page is the one that deserves the most design attention due to its importance within the system and the fact that users will spend the majority of their ti</w:t>
      </w:r>
      <w:r w:rsidR="008523B3">
        <w:t xml:space="preserve">me on the </w:t>
      </w:r>
      <w:r w:rsidR="008523B3" w:rsidRPr="003965E4">
        <w:rPr>
          <w:noProof/>
        </w:rPr>
        <w:t>system</w:t>
      </w:r>
      <w:r w:rsidR="008523B3">
        <w:t xml:space="preserve"> on these pages.</w:t>
      </w:r>
    </w:p>
    <w:p w14:paraId="59FA0CA2" w14:textId="31DF5028" w:rsidR="008523B3" w:rsidRDefault="008523B3" w:rsidP="003256CA">
      <w:pPr>
        <w:pStyle w:val="DisStyle"/>
      </w:pPr>
      <w:r>
        <w:t xml:space="preserve">The course page </w:t>
      </w:r>
      <w:r w:rsidRPr="002A5520">
        <w:rPr>
          <w:noProof/>
        </w:rPr>
        <w:t>is headed</w:t>
      </w:r>
      <w:r>
        <w:t xml:space="preserve"> with the name of the course</w:t>
      </w:r>
      <w:r w:rsidR="002A5520">
        <w:rPr>
          <w:noProof/>
        </w:rPr>
        <w:t>;</w:t>
      </w:r>
      <w:r w:rsidRPr="002A5520">
        <w:rPr>
          <w:noProof/>
        </w:rPr>
        <w:t xml:space="preserve"> this</w:t>
      </w:r>
      <w:r>
        <w:t xml:space="preserve"> is </w:t>
      </w:r>
      <w:r w:rsidRPr="003965E4">
        <w:rPr>
          <w:noProof/>
        </w:rPr>
        <w:t>important</w:t>
      </w:r>
      <w:r>
        <w:t xml:space="preserve"> information that indicates what the </w:t>
      </w:r>
      <w:r w:rsidRPr="003965E4">
        <w:rPr>
          <w:noProof/>
        </w:rPr>
        <w:t>course</w:t>
      </w:r>
      <w:r>
        <w:t xml:space="preserve"> the user is on. It is the first thing the user should see </w:t>
      </w:r>
      <w:r w:rsidRPr="003965E4">
        <w:rPr>
          <w:noProof/>
        </w:rPr>
        <w:t>as</w:t>
      </w:r>
      <w:r>
        <w:t xml:space="preserve"> the page loads, which is </w:t>
      </w:r>
      <w:r w:rsidR="002A5520">
        <w:rPr>
          <w:noProof/>
        </w:rPr>
        <w:t>essential</w:t>
      </w:r>
      <w:r>
        <w:t xml:space="preserve"> (to know that the page you are on is the intended one).</w:t>
      </w:r>
    </w:p>
    <w:p w14:paraId="366AAFA9" w14:textId="15376845" w:rsidR="008523B3" w:rsidRDefault="008523B3" w:rsidP="003256CA">
      <w:pPr>
        <w:pStyle w:val="DisStyle"/>
      </w:pPr>
      <w:r>
        <w:t xml:space="preserve">The next element is the course description that will be set by the teacher/admin to communicate what the course entails to the user; this will also be displayed on the enrolment page to aid a learner’s decision on whether to enrol onto the </w:t>
      </w:r>
      <w:r w:rsidRPr="003965E4">
        <w:rPr>
          <w:noProof/>
        </w:rPr>
        <w:t>course</w:t>
      </w:r>
      <w:r>
        <w:t xml:space="preserve"> or not.</w:t>
      </w:r>
    </w:p>
    <w:p w14:paraId="09A7D9AA" w14:textId="44BE2869" w:rsidR="008523B3" w:rsidRDefault="008523B3" w:rsidP="003256CA">
      <w:pPr>
        <w:pStyle w:val="DisStyle"/>
      </w:pPr>
      <w:r>
        <w:t xml:space="preserve">The course progress bar </w:t>
      </w:r>
      <w:r w:rsidRPr="00E2703F">
        <w:rPr>
          <w:noProof/>
        </w:rPr>
        <w:t>is located</w:t>
      </w:r>
      <w:r>
        <w:t xml:space="preserve"> under the description, this takes into account the course completion criteria (as set by the teacher/admin) and works out how many of </w:t>
      </w:r>
      <w:r w:rsidRPr="00E2703F">
        <w:rPr>
          <w:noProof/>
        </w:rPr>
        <w:t>those element</w:t>
      </w:r>
      <w:r w:rsidR="002A5520" w:rsidRPr="002A5520">
        <w:rPr>
          <w:noProof/>
        </w:rPr>
        <w:t>s</w:t>
      </w:r>
      <w:r>
        <w:t xml:space="preserve"> the current user has completed; this progress will then </w:t>
      </w:r>
      <w:r w:rsidRPr="00E2703F">
        <w:rPr>
          <w:noProof/>
        </w:rPr>
        <w:t>be depicted</w:t>
      </w:r>
      <w:r>
        <w:t xml:space="preserve"> on the progress bar. It helps the user understand how much of a course they have completed/still to </w:t>
      </w:r>
      <w:r w:rsidRPr="003965E4">
        <w:rPr>
          <w:noProof/>
        </w:rPr>
        <w:t>complete</w:t>
      </w:r>
      <w:r>
        <w:t>.</w:t>
      </w:r>
    </w:p>
    <w:p w14:paraId="35FF03B3" w14:textId="77777777" w:rsidR="00E2703F" w:rsidRDefault="008523B3" w:rsidP="003256CA">
      <w:pPr>
        <w:pStyle w:val="DisStyle"/>
        <w:rPr>
          <w:noProof/>
        </w:rPr>
      </w:pPr>
      <w:r>
        <w:lastRenderedPageBreak/>
        <w:t xml:space="preserve">The course topics then take up the remainder of the page. These are the sections where the course elements are placed in by the teacher/admin. The </w:t>
      </w:r>
      <w:r w:rsidRPr="003965E4">
        <w:rPr>
          <w:noProof/>
        </w:rPr>
        <w:t>topics</w:t>
      </w:r>
      <w:r>
        <w:t xml:space="preserve"> are made up of </w:t>
      </w:r>
      <w:r w:rsidR="002A5520">
        <w:t xml:space="preserve">the </w:t>
      </w:r>
      <w:r w:rsidRPr="002A5520">
        <w:rPr>
          <w:noProof/>
        </w:rPr>
        <w:t>header</w:t>
      </w:r>
      <w:r>
        <w:t xml:space="preserve">, summary (to describe the </w:t>
      </w:r>
      <w:r w:rsidRPr="003965E4">
        <w:rPr>
          <w:noProof/>
        </w:rPr>
        <w:t>section</w:t>
      </w:r>
      <w:r>
        <w:t>) and the course elements.</w:t>
      </w:r>
      <w:r w:rsidR="005A361D">
        <w:t xml:space="preserve"> </w:t>
      </w:r>
      <w:r w:rsidR="005A361D" w:rsidRPr="002A5520">
        <w:rPr>
          <w:noProof/>
        </w:rPr>
        <w:t xml:space="preserve">The course elements will </w:t>
      </w:r>
      <w:r w:rsidR="005A361D" w:rsidRPr="00E2703F">
        <w:rPr>
          <w:noProof/>
        </w:rPr>
        <w:t>be accompanied</w:t>
      </w:r>
      <w:r w:rsidR="005A361D" w:rsidRPr="002A5520">
        <w:rPr>
          <w:noProof/>
        </w:rPr>
        <w:t xml:space="preserve"> by</w:t>
      </w:r>
      <w:r w:rsidR="00E2703F">
        <w:rPr>
          <w:noProof/>
        </w:rPr>
        <w:t>:</w:t>
      </w:r>
      <w:r w:rsidR="005A361D" w:rsidRPr="002A5520">
        <w:rPr>
          <w:noProof/>
        </w:rPr>
        <w:t xml:space="preserve"> </w:t>
      </w:r>
    </w:p>
    <w:p w14:paraId="1479D601" w14:textId="232833C7" w:rsidR="00E2703F" w:rsidRDefault="00E2703F" w:rsidP="00E2703F">
      <w:pPr>
        <w:pStyle w:val="DisStyle"/>
        <w:numPr>
          <w:ilvl w:val="0"/>
          <w:numId w:val="24"/>
        </w:numPr>
        <w:spacing w:line="240" w:lineRule="auto"/>
      </w:pPr>
      <w:r>
        <w:rPr>
          <w:noProof/>
        </w:rPr>
        <w:t>A</w:t>
      </w:r>
      <w:r w:rsidR="005A361D" w:rsidRPr="002A5520">
        <w:rPr>
          <w:noProof/>
        </w:rPr>
        <w:t>n ico</w:t>
      </w:r>
      <w:r>
        <w:rPr>
          <w:noProof/>
        </w:rPr>
        <w:t>n that matches the element type</w:t>
      </w:r>
    </w:p>
    <w:p w14:paraId="5431E7D4" w14:textId="77777777" w:rsidR="00E2703F" w:rsidRDefault="002A5520" w:rsidP="00E2703F">
      <w:pPr>
        <w:pStyle w:val="DisStyle"/>
        <w:numPr>
          <w:ilvl w:val="0"/>
          <w:numId w:val="24"/>
        </w:numPr>
        <w:spacing w:line="240" w:lineRule="auto"/>
      </w:pPr>
      <w:r w:rsidRPr="002A5520">
        <w:rPr>
          <w:noProof/>
        </w:rPr>
        <w:t>A</w:t>
      </w:r>
      <w:r w:rsidR="005A361D" w:rsidRPr="002A5520">
        <w:rPr>
          <w:noProof/>
        </w:rPr>
        <w:t xml:space="preserve"> link for the user to access the </w:t>
      </w:r>
      <w:r w:rsidR="005A361D" w:rsidRPr="003965E4">
        <w:rPr>
          <w:noProof/>
        </w:rPr>
        <w:t>element</w:t>
      </w:r>
    </w:p>
    <w:p w14:paraId="0AE89E6F" w14:textId="66D259BE" w:rsidR="008523B3" w:rsidRDefault="00E2703F" w:rsidP="00E2703F">
      <w:pPr>
        <w:pStyle w:val="DisStyle"/>
        <w:numPr>
          <w:ilvl w:val="0"/>
          <w:numId w:val="24"/>
        </w:numPr>
        <w:spacing w:line="240" w:lineRule="auto"/>
      </w:pPr>
      <w:r>
        <w:rPr>
          <w:noProof/>
        </w:rPr>
        <w:t xml:space="preserve">A </w:t>
      </w:r>
      <w:r w:rsidR="005A361D" w:rsidRPr="002A5520">
        <w:rPr>
          <w:noProof/>
        </w:rPr>
        <w:t xml:space="preserve">checkbox that indicates whether the user has completed the </w:t>
      </w:r>
      <w:r w:rsidR="005A361D" w:rsidRPr="003965E4">
        <w:rPr>
          <w:noProof/>
        </w:rPr>
        <w:t>element</w:t>
      </w:r>
      <w:r w:rsidR="005A361D" w:rsidRPr="002A5520">
        <w:rPr>
          <w:noProof/>
        </w:rPr>
        <w:t xml:space="preserve">; this makes it simple for the user to see which </w:t>
      </w:r>
      <w:r w:rsidR="005A361D" w:rsidRPr="003965E4">
        <w:rPr>
          <w:noProof/>
        </w:rPr>
        <w:t>elements</w:t>
      </w:r>
      <w:r w:rsidR="005A361D" w:rsidRPr="002A5520">
        <w:rPr>
          <w:noProof/>
        </w:rPr>
        <w:t xml:space="preserve"> they have </w:t>
      </w:r>
      <w:r w:rsidR="005A361D" w:rsidRPr="003965E4">
        <w:rPr>
          <w:noProof/>
        </w:rPr>
        <w:t>completed</w:t>
      </w:r>
      <w:r w:rsidR="005A361D" w:rsidRPr="002A5520">
        <w:rPr>
          <w:noProof/>
        </w:rPr>
        <w:t xml:space="preserve"> and yet to complete, which only adds to the </w:t>
      </w:r>
      <w:r w:rsidR="005A361D" w:rsidRPr="003965E4">
        <w:rPr>
          <w:noProof/>
        </w:rPr>
        <w:t>completion</w:t>
      </w:r>
      <w:r w:rsidR="005A361D" w:rsidRPr="002A5520">
        <w:rPr>
          <w:noProof/>
        </w:rPr>
        <w:t xml:space="preserve"> visibility as provided by the progress bar.</w:t>
      </w:r>
    </w:p>
    <w:p w14:paraId="7226C81F" w14:textId="72850067" w:rsidR="005A361D" w:rsidRDefault="00587AD8" w:rsidP="003256CA">
      <w:pPr>
        <w:pStyle w:val="DisStyle"/>
      </w:pPr>
      <w:r>
        <w:t>Figure 12</w:t>
      </w:r>
      <w:r w:rsidR="005A361D">
        <w:t xml:space="preserve"> shows a student’s view of the course page. When administrators or teachers (on a course they are assigned to) access a course page they will be presented with </w:t>
      </w:r>
      <w:r w:rsidR="005A361D" w:rsidRPr="003965E4">
        <w:rPr>
          <w:noProof/>
        </w:rPr>
        <w:t>course</w:t>
      </w:r>
      <w:r w:rsidR="005A361D">
        <w:t xml:space="preserve"> administrative options that allow them to edit the course settings, add/remove/edit a topic, add/remove/edit a course element on </w:t>
      </w:r>
      <w:r w:rsidR="005A361D" w:rsidRPr="003965E4">
        <w:rPr>
          <w:noProof/>
        </w:rPr>
        <w:t>a topic</w:t>
      </w:r>
      <w:r w:rsidR="005A361D">
        <w:t>.</w:t>
      </w:r>
    </w:p>
    <w:p w14:paraId="11A69F1E" w14:textId="77777777" w:rsidR="005A361D" w:rsidRPr="003256CA" w:rsidRDefault="005A361D" w:rsidP="003256CA">
      <w:pPr>
        <w:pStyle w:val="DisStyle"/>
      </w:pPr>
    </w:p>
    <w:p w14:paraId="72CD0C86" w14:textId="5D057A62" w:rsidR="00767B5B" w:rsidRDefault="008B2152" w:rsidP="008B2152">
      <w:pPr>
        <w:pStyle w:val="Heading3Dis"/>
      </w:pPr>
      <w:r>
        <w:t>3.2.7</w:t>
      </w:r>
      <w:r w:rsidR="00767B5B">
        <w:tab/>
        <w:t>Dashboard</w:t>
      </w:r>
    </w:p>
    <w:p w14:paraId="5A92CFA8" w14:textId="77777777" w:rsidR="003256CA" w:rsidRDefault="008B2152" w:rsidP="003256CA">
      <w:pPr>
        <w:pStyle w:val="DisStyle"/>
        <w:keepNext/>
        <w:jc w:val="center"/>
      </w:pPr>
      <w:r>
        <w:rPr>
          <w:noProof/>
          <w:lang w:eastAsia="en-GB"/>
        </w:rPr>
        <w:drawing>
          <wp:inline distT="0" distB="0" distL="0" distR="0" wp14:anchorId="5E61D381" wp14:editId="69FBD447">
            <wp:extent cx="4543425" cy="320294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ashboar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63972" cy="3217433"/>
                    </a:xfrm>
                    <a:prstGeom prst="rect">
                      <a:avLst/>
                    </a:prstGeom>
                  </pic:spPr>
                </pic:pic>
              </a:graphicData>
            </a:graphic>
          </wp:inline>
        </w:drawing>
      </w:r>
    </w:p>
    <w:p w14:paraId="7A021706" w14:textId="27830FD5" w:rsidR="008B2152" w:rsidRDefault="003256CA" w:rsidP="003256CA">
      <w:pPr>
        <w:pStyle w:val="Caption"/>
        <w:jc w:val="center"/>
        <w:rPr>
          <w:b/>
        </w:rPr>
      </w:pPr>
      <w:bookmarkStart w:id="78" w:name="_Toc513120678"/>
      <w:bookmarkStart w:id="79" w:name="_Toc513208854"/>
      <w:r>
        <w:t xml:space="preserve">Figure </w:t>
      </w:r>
      <w:r w:rsidR="009607D4">
        <w:fldChar w:fldCharType="begin"/>
      </w:r>
      <w:r w:rsidR="009607D4">
        <w:instrText xml:space="preserve"> SEQ Figure \* ARABIC </w:instrText>
      </w:r>
      <w:r w:rsidR="009607D4">
        <w:fldChar w:fldCharType="separate"/>
      </w:r>
      <w:r w:rsidR="005E5091">
        <w:rPr>
          <w:noProof/>
        </w:rPr>
        <w:t>13</w:t>
      </w:r>
      <w:r w:rsidR="009607D4">
        <w:rPr>
          <w:noProof/>
        </w:rPr>
        <w:fldChar w:fldCharType="end"/>
      </w:r>
      <w:r>
        <w:t xml:space="preserve"> - User dashboard wireframe</w:t>
      </w:r>
      <w:bookmarkEnd w:id="78"/>
      <w:bookmarkEnd w:id="79"/>
    </w:p>
    <w:p w14:paraId="51BD4BEE" w14:textId="4A11C2E1" w:rsidR="00B33A80" w:rsidRPr="00B33A80" w:rsidRDefault="00B33A80" w:rsidP="00B33A80">
      <w:pPr>
        <w:pStyle w:val="DisStyle"/>
        <w:jc w:val="left"/>
      </w:pPr>
      <w:r>
        <w:lastRenderedPageBreak/>
        <w:t xml:space="preserve">The user’s dashboard is their system activity overview. </w:t>
      </w:r>
      <w:r w:rsidR="003256CA">
        <w:t>Users can access this page to</w:t>
      </w:r>
      <w:r>
        <w:t xml:space="preserve"> view their progress on any courses they have </w:t>
      </w:r>
      <w:r w:rsidRPr="00E2703F">
        <w:rPr>
          <w:noProof/>
        </w:rPr>
        <w:t>been enrolled</w:t>
      </w:r>
      <w:r>
        <w:t xml:space="preserve"> </w:t>
      </w:r>
      <w:r w:rsidRPr="00E2703F">
        <w:rPr>
          <w:noProof/>
        </w:rPr>
        <w:t>on</w:t>
      </w:r>
      <w:r>
        <w:t xml:space="preserve">. Two tables will be used to show the user their completed courses and any that are currently in </w:t>
      </w:r>
      <w:r w:rsidRPr="003965E4">
        <w:rPr>
          <w:noProof/>
        </w:rPr>
        <w:t>progress</w:t>
      </w:r>
      <w:r>
        <w:t xml:space="preserve">. A progress bar will also be </w:t>
      </w:r>
      <w:r w:rsidR="00E2703F">
        <w:rPr>
          <w:noProof/>
        </w:rPr>
        <w:t>displayed</w:t>
      </w:r>
      <w:r>
        <w:t xml:space="preserve"> to indicate whether the course is in progress or complete. </w:t>
      </w:r>
      <w:r w:rsidRPr="003965E4">
        <w:rPr>
          <w:noProof/>
        </w:rPr>
        <w:t>Courses</w:t>
      </w:r>
      <w:r>
        <w:t xml:space="preserve"> in </w:t>
      </w:r>
      <w:r w:rsidRPr="003965E4">
        <w:rPr>
          <w:noProof/>
        </w:rPr>
        <w:t>progress</w:t>
      </w:r>
      <w:r>
        <w:t xml:space="preserve"> will be marked with an orange progress bar, whereas complete </w:t>
      </w:r>
      <w:r w:rsidRPr="003965E4">
        <w:rPr>
          <w:noProof/>
        </w:rPr>
        <w:t>courses</w:t>
      </w:r>
      <w:r>
        <w:t xml:space="preserve"> will have a full green progress bar. Users will also be able to access their learning record from their dashboard, which will contain their completed </w:t>
      </w:r>
      <w:r w:rsidRPr="003965E4">
        <w:rPr>
          <w:noProof/>
        </w:rPr>
        <w:t>courses</w:t>
      </w:r>
      <w:r>
        <w:t xml:space="preserve">, this can </w:t>
      </w:r>
      <w:r w:rsidRPr="00E2703F">
        <w:rPr>
          <w:noProof/>
        </w:rPr>
        <w:t>be exported</w:t>
      </w:r>
      <w:r>
        <w:t xml:space="preserve"> from the system for use in the user’s portfolio or CV.</w:t>
      </w:r>
    </w:p>
    <w:p w14:paraId="57BD8328" w14:textId="274033CA" w:rsidR="00767B5B" w:rsidRDefault="008B2152" w:rsidP="008B2152">
      <w:pPr>
        <w:pStyle w:val="Heading3Dis"/>
      </w:pPr>
      <w:r>
        <w:t>3.2.8</w:t>
      </w:r>
      <w:r w:rsidR="00767B5B">
        <w:tab/>
        <w:t>Settings pages</w:t>
      </w:r>
    </w:p>
    <w:p w14:paraId="3917D6B9" w14:textId="77777777" w:rsidR="003256CA" w:rsidRDefault="00B33A80" w:rsidP="003256CA">
      <w:pPr>
        <w:pStyle w:val="DisStyle"/>
        <w:keepNext/>
        <w:jc w:val="center"/>
      </w:pPr>
      <w:r>
        <w:rPr>
          <w:noProof/>
          <w:lang w:eastAsia="en-GB"/>
        </w:rPr>
        <w:drawing>
          <wp:inline distT="0" distB="0" distL="0" distR="0" wp14:anchorId="35666392" wp14:editId="19FE7438">
            <wp:extent cx="4563972" cy="2852482"/>
            <wp:effectExtent l="0" t="0" r="825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ashboard.png"/>
                    <pic:cNvPicPr/>
                  </pic:nvPicPr>
                  <pic:blipFill>
                    <a:blip r:embed="rId28">
                      <a:extLst>
                        <a:ext uri="{28A0092B-C50C-407E-A947-70E740481C1C}">
                          <a14:useLocalDpi xmlns:a14="http://schemas.microsoft.com/office/drawing/2010/main" val="0"/>
                        </a:ext>
                      </a:extLst>
                    </a:blip>
                    <a:stretch>
                      <a:fillRect/>
                    </a:stretch>
                  </pic:blipFill>
                  <pic:spPr>
                    <a:xfrm>
                      <a:off x="0" y="0"/>
                      <a:ext cx="4563972" cy="2852482"/>
                    </a:xfrm>
                    <a:prstGeom prst="rect">
                      <a:avLst/>
                    </a:prstGeom>
                  </pic:spPr>
                </pic:pic>
              </a:graphicData>
            </a:graphic>
          </wp:inline>
        </w:drawing>
      </w:r>
    </w:p>
    <w:p w14:paraId="3D3A4D39" w14:textId="611E4D80" w:rsidR="008B2152" w:rsidRDefault="003256CA" w:rsidP="003256CA">
      <w:pPr>
        <w:pStyle w:val="Caption"/>
        <w:jc w:val="center"/>
      </w:pPr>
      <w:bookmarkStart w:id="80" w:name="_Toc513120679"/>
      <w:bookmarkStart w:id="81" w:name="_Toc513208855"/>
      <w:r>
        <w:t xml:space="preserve">Figure </w:t>
      </w:r>
      <w:r w:rsidR="009607D4">
        <w:fldChar w:fldCharType="begin"/>
      </w:r>
      <w:r w:rsidR="009607D4">
        <w:instrText xml:space="preserve"> SEQ Figure \* ARABIC </w:instrText>
      </w:r>
      <w:r w:rsidR="009607D4">
        <w:fldChar w:fldCharType="separate"/>
      </w:r>
      <w:r w:rsidR="005E5091">
        <w:rPr>
          <w:noProof/>
        </w:rPr>
        <w:t>14</w:t>
      </w:r>
      <w:r w:rsidR="009607D4">
        <w:rPr>
          <w:noProof/>
        </w:rPr>
        <w:fldChar w:fldCharType="end"/>
      </w:r>
      <w:r>
        <w:t xml:space="preserve"> - </w:t>
      </w:r>
      <w:r w:rsidRPr="00E2703F">
        <w:rPr>
          <w:noProof/>
        </w:rPr>
        <w:t>User management admin page wireframe</w:t>
      </w:r>
      <w:bookmarkEnd w:id="80"/>
      <w:bookmarkEnd w:id="81"/>
    </w:p>
    <w:p w14:paraId="7F6A1BD7" w14:textId="4994447C" w:rsidR="00B33A80" w:rsidRDefault="00B33A80" w:rsidP="008B2152">
      <w:pPr>
        <w:pStyle w:val="DisStyle"/>
      </w:pPr>
      <w:r>
        <w:t xml:space="preserve">Settings pages are accessible to site administrators from the </w:t>
      </w:r>
      <w:r w:rsidRPr="00B33A80">
        <w:rPr>
          <w:i/>
        </w:rPr>
        <w:t>administration</w:t>
      </w:r>
      <w:r>
        <w:t xml:space="preserve"> page</w:t>
      </w:r>
      <w:r w:rsidR="003256CA">
        <w:t>. Each of the settings pages can go several pages deep and could leave the user feeling lost had page breadcrumb not been added; this shows the pages the user has traversed from the top level administration page, making it easier to navigate back to a previous page via the breadcrumb links.</w:t>
      </w:r>
    </w:p>
    <w:p w14:paraId="58141F70" w14:textId="45EA74C2" w:rsidR="003256CA" w:rsidRDefault="003256CA" w:rsidP="008B2152">
      <w:pPr>
        <w:pStyle w:val="DisStyle"/>
      </w:pPr>
      <w:r>
        <w:t>Each of the settings pages have different elements that correspond to the functio</w:t>
      </w:r>
      <w:r w:rsidR="00587AD8">
        <w:t>nality in question. In figure 14</w:t>
      </w:r>
      <w:r>
        <w:t xml:space="preserve"> the user management </w:t>
      </w:r>
      <w:r w:rsidRPr="003965E4">
        <w:rPr>
          <w:noProof/>
        </w:rPr>
        <w:t>administrative</w:t>
      </w:r>
      <w:r>
        <w:t xml:space="preserve"> page wireframe can be seen, which includes a table with </w:t>
      </w:r>
      <w:r w:rsidRPr="003965E4">
        <w:rPr>
          <w:noProof/>
        </w:rPr>
        <w:t>administrative</w:t>
      </w:r>
      <w:r>
        <w:t xml:space="preserve"> actions and the breadcrumb links as mentioned previously.</w:t>
      </w:r>
    </w:p>
    <w:p w14:paraId="742B5A46" w14:textId="312B7817" w:rsidR="006F0406" w:rsidRDefault="006F0406" w:rsidP="006F0406">
      <w:pPr>
        <w:pStyle w:val="Heading3Dis"/>
      </w:pPr>
      <w:r>
        <w:lastRenderedPageBreak/>
        <w:t>3.2.9</w:t>
      </w:r>
      <w:r>
        <w:tab/>
        <w:t>Actor Use Cases</w:t>
      </w:r>
    </w:p>
    <w:p w14:paraId="3C1BE442" w14:textId="77777777" w:rsidR="006F0406" w:rsidRDefault="006F0406" w:rsidP="006F0406">
      <w:pPr>
        <w:pStyle w:val="DisStyle"/>
        <w:keepNext/>
        <w:jc w:val="center"/>
      </w:pPr>
      <w:r>
        <w:rPr>
          <w:noProof/>
          <w:lang w:eastAsia="en-GB"/>
        </w:rPr>
        <w:drawing>
          <wp:inline distT="0" distB="0" distL="0" distR="0" wp14:anchorId="47A22492" wp14:editId="4F4848A6">
            <wp:extent cx="5314950" cy="40671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seCaseDiagram.png"/>
                    <pic:cNvPicPr/>
                  </pic:nvPicPr>
                  <pic:blipFill rotWithShape="1">
                    <a:blip r:embed="rId29" cstate="print">
                      <a:extLst>
                        <a:ext uri="{28A0092B-C50C-407E-A947-70E740481C1C}">
                          <a14:useLocalDpi xmlns:a14="http://schemas.microsoft.com/office/drawing/2010/main" val="0"/>
                        </a:ext>
                      </a:extLst>
                    </a:blip>
                    <a:srcRect t="6853" r="7657" b="1699"/>
                    <a:stretch/>
                  </pic:blipFill>
                  <pic:spPr bwMode="auto">
                    <a:xfrm>
                      <a:off x="0" y="0"/>
                      <a:ext cx="5314950" cy="4067175"/>
                    </a:xfrm>
                    <a:prstGeom prst="rect">
                      <a:avLst/>
                    </a:prstGeom>
                    <a:ln>
                      <a:noFill/>
                    </a:ln>
                    <a:extLst>
                      <a:ext uri="{53640926-AAD7-44D8-BBD7-CCE9431645EC}">
                        <a14:shadowObscured xmlns:a14="http://schemas.microsoft.com/office/drawing/2010/main"/>
                      </a:ext>
                    </a:extLst>
                  </pic:spPr>
                </pic:pic>
              </a:graphicData>
            </a:graphic>
          </wp:inline>
        </w:drawing>
      </w:r>
    </w:p>
    <w:p w14:paraId="27C423A8" w14:textId="616AA6A5" w:rsidR="006F0406" w:rsidRDefault="006F0406" w:rsidP="006F0406">
      <w:pPr>
        <w:pStyle w:val="Caption"/>
        <w:jc w:val="center"/>
      </w:pPr>
      <w:bookmarkStart w:id="82" w:name="_Toc513120680"/>
      <w:bookmarkStart w:id="83" w:name="_Toc513208856"/>
      <w:r>
        <w:t xml:space="preserve">Figure </w:t>
      </w:r>
      <w:r w:rsidR="009607D4">
        <w:fldChar w:fldCharType="begin"/>
      </w:r>
      <w:r w:rsidR="009607D4">
        <w:instrText xml:space="preserve"> SEQ Figure \* ARABIC </w:instrText>
      </w:r>
      <w:r w:rsidR="009607D4">
        <w:fldChar w:fldCharType="separate"/>
      </w:r>
      <w:r w:rsidR="005E5091">
        <w:rPr>
          <w:noProof/>
        </w:rPr>
        <w:t>15</w:t>
      </w:r>
      <w:r w:rsidR="009607D4">
        <w:rPr>
          <w:noProof/>
        </w:rPr>
        <w:fldChar w:fldCharType="end"/>
      </w:r>
      <w:r>
        <w:t xml:space="preserve"> - Rocket Learn use case diagram</w:t>
      </w:r>
      <w:bookmarkEnd w:id="82"/>
      <w:bookmarkEnd w:id="83"/>
    </w:p>
    <w:p w14:paraId="3E25157B" w14:textId="3362BAB9" w:rsidR="00620CF2" w:rsidRPr="00E2703F" w:rsidRDefault="006F0406" w:rsidP="00620CF2">
      <w:pPr>
        <w:pStyle w:val="DisStyle"/>
      </w:pPr>
      <w:r>
        <w:t>The use case diagram</w:t>
      </w:r>
      <w:r w:rsidR="000A3281">
        <w:t xml:space="preserve"> (shown in figure 15)</w:t>
      </w:r>
      <w:r>
        <w:t xml:space="preserve"> indicates which actors have access to </w:t>
      </w:r>
      <w:r w:rsidR="00E2703F">
        <w:rPr>
          <w:noProof/>
        </w:rPr>
        <w:t>specific</w:t>
      </w:r>
      <w:r>
        <w:t xml:space="preserve"> core functionalities, revolving around courses. Administrative roles and </w:t>
      </w:r>
      <w:r w:rsidRPr="003965E4">
        <w:rPr>
          <w:noProof/>
        </w:rPr>
        <w:t>functionalities</w:t>
      </w:r>
      <w:r>
        <w:t xml:space="preserve"> </w:t>
      </w:r>
      <w:r w:rsidRPr="00E2703F">
        <w:rPr>
          <w:noProof/>
        </w:rPr>
        <w:t>are segregated</w:t>
      </w:r>
      <w:r>
        <w:t xml:space="preserve"> to the right of the </w:t>
      </w:r>
      <w:r w:rsidRPr="003965E4">
        <w:rPr>
          <w:noProof/>
        </w:rPr>
        <w:t>diagram</w:t>
      </w:r>
      <w:r>
        <w:t xml:space="preserve">, with standard </w:t>
      </w:r>
      <w:r w:rsidRPr="003965E4">
        <w:rPr>
          <w:noProof/>
        </w:rPr>
        <w:t>functionalities</w:t>
      </w:r>
      <w:r>
        <w:t xml:space="preserve"> on the left; it should </w:t>
      </w:r>
      <w:r w:rsidRPr="00E2703F">
        <w:rPr>
          <w:noProof/>
        </w:rPr>
        <w:t>be noted</w:t>
      </w:r>
      <w:r>
        <w:t xml:space="preserve"> that the </w:t>
      </w:r>
      <w:r w:rsidRPr="003965E4">
        <w:rPr>
          <w:noProof/>
        </w:rPr>
        <w:t>administrative</w:t>
      </w:r>
      <w:r>
        <w:t xml:space="preserve"> actors (administrator and teacher) </w:t>
      </w:r>
      <w:r w:rsidR="00E2703F">
        <w:rPr>
          <w:noProof/>
        </w:rPr>
        <w:t>can</w:t>
      </w:r>
      <w:r>
        <w:t xml:space="preserve"> access all of the </w:t>
      </w:r>
      <w:r w:rsidRPr="003965E4">
        <w:rPr>
          <w:noProof/>
        </w:rPr>
        <w:t>functionalities</w:t>
      </w:r>
      <w:r>
        <w:t xml:space="preserve"> listed on the left, the connecting lines were left out for tidiness.</w:t>
      </w:r>
    </w:p>
    <w:p w14:paraId="2FB5F7D6" w14:textId="1860F5ED" w:rsidR="00620CF2" w:rsidRDefault="00D425F1" w:rsidP="00D425F1">
      <w:pPr>
        <w:pStyle w:val="Heading2"/>
      </w:pPr>
      <w:bookmarkStart w:id="84" w:name="_Toc395095306"/>
      <w:bookmarkStart w:id="85" w:name="_Toc499212074"/>
      <w:bookmarkStart w:id="86" w:name="_Toc513201975"/>
      <w:r>
        <w:t>3.3</w:t>
      </w:r>
      <w:r w:rsidR="000F6956">
        <w:tab/>
      </w:r>
      <w:r w:rsidR="00620CF2">
        <w:t>Architectural Design</w:t>
      </w:r>
      <w:bookmarkEnd w:id="84"/>
      <w:bookmarkEnd w:id="85"/>
      <w:bookmarkEnd w:id="86"/>
    </w:p>
    <w:p w14:paraId="3893D634" w14:textId="14D2A6AA" w:rsidR="00620CF2" w:rsidRDefault="00620CF2" w:rsidP="00620CF2">
      <w:pPr>
        <w:pStyle w:val="DisStyle"/>
      </w:pPr>
      <w:r>
        <w:t xml:space="preserve">The application </w:t>
      </w:r>
      <w:r w:rsidRPr="00E2703F">
        <w:rPr>
          <w:noProof/>
        </w:rPr>
        <w:t>is hosted</w:t>
      </w:r>
      <w:r>
        <w:t xml:space="preserve"> on </w:t>
      </w:r>
      <w:r w:rsidRPr="003965E4">
        <w:rPr>
          <w:noProof/>
        </w:rPr>
        <w:t>a</w:t>
      </w:r>
      <w:r w:rsidR="003965E4" w:rsidRPr="003965E4">
        <w:rPr>
          <w:noProof/>
        </w:rPr>
        <w:t>n</w:t>
      </w:r>
      <w:r w:rsidRPr="003965E4">
        <w:rPr>
          <w:noProof/>
        </w:rPr>
        <w:t xml:space="preserve"> </w:t>
      </w:r>
      <w:r w:rsidR="00EF6CB3" w:rsidRPr="003965E4">
        <w:rPr>
          <w:noProof/>
        </w:rPr>
        <w:t>Ubuntu</w:t>
      </w:r>
      <w:r w:rsidR="00EF6CB3">
        <w:t xml:space="preserve"> 16.04 </w:t>
      </w:r>
      <w:r>
        <w:t xml:space="preserve">Linux server running PHP 7.1 which has significantly better performance statistics that PHP 5.6. The application’s database runs on MySQL 5.5. The front-end will be developed in HTML, CSS, JavaScript and PHP (with Bootstrap 4). The backend will </w:t>
      </w:r>
      <w:r w:rsidRPr="00E2703F">
        <w:rPr>
          <w:noProof/>
        </w:rPr>
        <w:t xml:space="preserve">be </w:t>
      </w:r>
      <w:r w:rsidRPr="003965E4">
        <w:rPr>
          <w:noProof/>
        </w:rPr>
        <w:t>developed</w:t>
      </w:r>
      <w:r w:rsidR="003965E4">
        <w:t xml:space="preserve"> in PHP and </w:t>
      </w:r>
      <w:r>
        <w:t>SQL, wi</w:t>
      </w:r>
      <w:r w:rsidR="00E2703F">
        <w:t>th use of the PHPMyAdmin panel.</w:t>
      </w:r>
      <w:r w:rsidR="00EF6CB3">
        <w:t xml:space="preserve"> The web server making the application </w:t>
      </w:r>
      <w:r w:rsidR="003965E4">
        <w:t xml:space="preserve">publically </w:t>
      </w:r>
      <w:r w:rsidR="00EF6CB3">
        <w:t>available on the web is Apache.</w:t>
      </w:r>
    </w:p>
    <w:p w14:paraId="6096B7B1" w14:textId="3A6F8FE6" w:rsidR="00E2703F" w:rsidRDefault="00E2703F" w:rsidP="00620CF2">
      <w:pPr>
        <w:pStyle w:val="DisStyle"/>
        <w:rPr>
          <w:color w:val="FF0000"/>
        </w:rPr>
      </w:pPr>
    </w:p>
    <w:p w14:paraId="2BA5A000" w14:textId="7826B59B" w:rsidR="00E2703F" w:rsidRDefault="00EC0D6F" w:rsidP="00EC0D6F">
      <w:pPr>
        <w:pStyle w:val="Heading3Dis"/>
      </w:pPr>
      <w:r>
        <w:rPr>
          <w:noProof/>
          <w:lang w:val="en-GB" w:eastAsia="en-GB"/>
        </w:rPr>
        <w:lastRenderedPageBreak/>
        <w:drawing>
          <wp:anchor distT="0" distB="0" distL="114300" distR="114300" simplePos="0" relativeHeight="251668480" behindDoc="0" locked="0" layoutInCell="1" allowOverlap="1" wp14:anchorId="2F451AA7" wp14:editId="180AFA08">
            <wp:simplePos x="0" y="0"/>
            <wp:positionH relativeFrom="margin">
              <wp:align>center</wp:align>
            </wp:positionH>
            <wp:positionV relativeFrom="paragraph">
              <wp:posOffset>358882</wp:posOffset>
            </wp:positionV>
            <wp:extent cx="6695102" cy="705587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atabasedesign.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695102" cy="7055870"/>
                    </a:xfrm>
                    <a:prstGeom prst="rect">
                      <a:avLst/>
                    </a:prstGeom>
                  </pic:spPr>
                </pic:pic>
              </a:graphicData>
            </a:graphic>
            <wp14:sizeRelH relativeFrom="page">
              <wp14:pctWidth>0</wp14:pctWidth>
            </wp14:sizeRelH>
            <wp14:sizeRelV relativeFrom="page">
              <wp14:pctHeight>0</wp14:pctHeight>
            </wp14:sizeRelV>
          </wp:anchor>
        </w:drawing>
      </w:r>
      <w:r w:rsidR="00A60F75">
        <w:t>3.3.1</w:t>
      </w:r>
      <w:r w:rsidR="00A60F75">
        <w:tab/>
        <w:t>Database</w:t>
      </w:r>
    </w:p>
    <w:p w14:paraId="0BF7E46A" w14:textId="5A5DD509" w:rsidR="00E2703F" w:rsidRDefault="00E2703F" w:rsidP="00E2703F">
      <w:pPr>
        <w:pStyle w:val="Caption"/>
        <w:jc w:val="center"/>
      </w:pPr>
      <w:bookmarkStart w:id="87" w:name="_Toc513120681"/>
      <w:bookmarkStart w:id="88" w:name="_Toc513208857"/>
      <w:r>
        <w:t xml:space="preserve">Figure </w:t>
      </w:r>
      <w:r w:rsidR="009607D4">
        <w:fldChar w:fldCharType="begin"/>
      </w:r>
      <w:r w:rsidR="009607D4">
        <w:instrText xml:space="preserve"> SEQ Figure \* ARABIC </w:instrText>
      </w:r>
      <w:r w:rsidR="009607D4">
        <w:fldChar w:fldCharType="separate"/>
      </w:r>
      <w:r w:rsidR="005E5091">
        <w:rPr>
          <w:noProof/>
        </w:rPr>
        <w:t>16</w:t>
      </w:r>
      <w:r w:rsidR="009607D4">
        <w:rPr>
          <w:noProof/>
        </w:rPr>
        <w:fldChar w:fldCharType="end"/>
      </w:r>
      <w:r>
        <w:t xml:space="preserve"> - Database Design</w:t>
      </w:r>
      <w:bookmarkEnd w:id="87"/>
      <w:bookmarkEnd w:id="88"/>
    </w:p>
    <w:p w14:paraId="116D13D6" w14:textId="7CE4D806" w:rsidR="00620CF2" w:rsidRDefault="000A3281" w:rsidP="00620CF2">
      <w:pPr>
        <w:pStyle w:val="DisStyle"/>
      </w:pPr>
      <w:r>
        <w:t>Figure 16</w:t>
      </w:r>
      <w:r w:rsidR="00620CF2">
        <w:t xml:space="preserve"> shows t</w:t>
      </w:r>
      <w:r w:rsidR="0059678A">
        <w:t>he applications database design. The keys have been noted as PK and FK.</w:t>
      </w:r>
      <w:r w:rsidR="00620CF2">
        <w:t xml:space="preserve"> PK indicates a unique field, the primary key. FK </w:t>
      </w:r>
      <w:r w:rsidR="00620CF2" w:rsidRPr="003965E4">
        <w:rPr>
          <w:noProof/>
        </w:rPr>
        <w:t>indicates</w:t>
      </w:r>
      <w:r w:rsidR="00620CF2">
        <w:t xml:space="preserve"> a foreign key, </w:t>
      </w:r>
      <w:r w:rsidR="00620CF2" w:rsidRPr="00C72F4F">
        <w:rPr>
          <w:noProof/>
        </w:rPr>
        <w:t>in reference to</w:t>
      </w:r>
      <w:r w:rsidR="00620CF2">
        <w:t xml:space="preserve"> the primary key of another table.</w:t>
      </w:r>
      <w:r w:rsidR="0059678A">
        <w:t xml:space="preserve"> The relationships are shown via the one-to-one and one-to-many lines.</w:t>
      </w:r>
    </w:p>
    <w:p w14:paraId="65E97B4F" w14:textId="1CEA1BA9" w:rsidR="007B4097" w:rsidRDefault="007B4097" w:rsidP="007B4097">
      <w:pPr>
        <w:pStyle w:val="Heading3Dis"/>
      </w:pPr>
      <w:r>
        <w:lastRenderedPageBreak/>
        <w:t>3.3.2</w:t>
      </w:r>
      <w:r>
        <w:tab/>
        <w:t>Database Tables (Core Components)</w:t>
      </w:r>
    </w:p>
    <w:p w14:paraId="0291C038" w14:textId="749F7C43" w:rsidR="00D67843" w:rsidRDefault="00D67843" w:rsidP="00D67843">
      <w:pPr>
        <w:pStyle w:val="Caption"/>
        <w:keepNext/>
      </w:pPr>
      <w:bookmarkStart w:id="89" w:name="_Toc513208836"/>
      <w:r>
        <w:t xml:space="preserve">Table </w:t>
      </w:r>
      <w:r w:rsidR="009607D4">
        <w:fldChar w:fldCharType="begin"/>
      </w:r>
      <w:r w:rsidR="009607D4">
        <w:instrText xml:space="preserve"> SEQ Table \* ARABIC </w:instrText>
      </w:r>
      <w:r w:rsidR="009607D4">
        <w:fldChar w:fldCharType="separate"/>
      </w:r>
      <w:r w:rsidR="005E5091">
        <w:rPr>
          <w:noProof/>
        </w:rPr>
        <w:t>6</w:t>
      </w:r>
      <w:r w:rsidR="009607D4">
        <w:rPr>
          <w:noProof/>
        </w:rPr>
        <w:fldChar w:fldCharType="end"/>
      </w:r>
      <w:r>
        <w:t xml:space="preserve"> – Core components database tables</w:t>
      </w:r>
      <w:bookmarkEnd w:id="89"/>
    </w:p>
    <w:tbl>
      <w:tblPr>
        <w:tblStyle w:val="GridTable5Dark-Accent1"/>
        <w:tblW w:w="0" w:type="auto"/>
        <w:tblLook w:val="04A0" w:firstRow="1" w:lastRow="0" w:firstColumn="1" w:lastColumn="0" w:noHBand="0" w:noVBand="1"/>
      </w:tblPr>
      <w:tblGrid>
        <w:gridCol w:w="2960"/>
        <w:gridCol w:w="6094"/>
      </w:tblGrid>
      <w:tr w:rsidR="007B4097" w:rsidRPr="001169E6" w14:paraId="070073EB" w14:textId="77777777" w:rsidTr="005E50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14:paraId="255D8C26" w14:textId="77777777" w:rsidR="007B4097" w:rsidRPr="001169E6" w:rsidRDefault="007B4097" w:rsidP="00C915BE">
            <w:pPr>
              <w:pStyle w:val="DisStyle"/>
              <w:spacing w:after="0" w:line="240" w:lineRule="auto"/>
            </w:pPr>
            <w:r w:rsidRPr="001169E6">
              <w:t>Table</w:t>
            </w:r>
          </w:p>
        </w:tc>
        <w:tc>
          <w:tcPr>
            <w:tcW w:w="6094" w:type="dxa"/>
          </w:tcPr>
          <w:p w14:paraId="10D64422" w14:textId="77777777" w:rsidR="007B4097" w:rsidRPr="001169E6" w:rsidRDefault="007B4097" w:rsidP="00C915BE">
            <w:pPr>
              <w:pStyle w:val="DisStyle"/>
              <w:spacing w:after="0" w:line="240" w:lineRule="auto"/>
              <w:cnfStyle w:val="100000000000" w:firstRow="1" w:lastRow="0" w:firstColumn="0" w:lastColumn="0" w:oddVBand="0" w:evenVBand="0" w:oddHBand="0" w:evenHBand="0" w:firstRowFirstColumn="0" w:firstRowLastColumn="0" w:lastRowFirstColumn="0" w:lastRowLastColumn="0"/>
            </w:pPr>
            <w:r w:rsidRPr="001169E6">
              <w:t>Description</w:t>
            </w:r>
          </w:p>
        </w:tc>
      </w:tr>
      <w:tr w:rsidR="007B4097" w:rsidRPr="001169E6" w14:paraId="1C638A81" w14:textId="77777777" w:rsidTr="005E50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14:paraId="376BAE40" w14:textId="77777777" w:rsidR="007B4097" w:rsidRPr="001169E6" w:rsidRDefault="007B4097" w:rsidP="00C915BE">
            <w:pPr>
              <w:pStyle w:val="DisStyle"/>
              <w:spacing w:after="0" w:line="240" w:lineRule="auto"/>
            </w:pPr>
            <w:r w:rsidRPr="001169E6">
              <w:t>user</w:t>
            </w:r>
          </w:p>
        </w:tc>
        <w:tc>
          <w:tcPr>
            <w:tcW w:w="6094" w:type="dxa"/>
          </w:tcPr>
          <w:p w14:paraId="3908A9B6" w14:textId="75F61178" w:rsidR="007B4097" w:rsidRPr="001169E6" w:rsidRDefault="007B4097" w:rsidP="00B55512">
            <w:pPr>
              <w:pStyle w:val="DisStyle"/>
              <w:spacing w:after="0" w:line="240" w:lineRule="auto"/>
              <w:cnfStyle w:val="000000100000" w:firstRow="0" w:lastRow="0" w:firstColumn="0" w:lastColumn="0" w:oddVBand="0" w:evenVBand="0" w:oddHBand="1" w:evenHBand="0" w:firstRowFirstColumn="0" w:firstRowLastColumn="0" w:lastRowFirstColumn="0" w:lastRowLastColumn="0"/>
            </w:pPr>
            <w:r w:rsidRPr="001169E6">
              <w:t>This table will store</w:t>
            </w:r>
            <w:r w:rsidR="00B55512">
              <w:t xml:space="preserve"> user’s information, along with unique fields such as</w:t>
            </w:r>
            <w:r w:rsidRPr="001169E6">
              <w:t xml:space="preserve"> </w:t>
            </w:r>
            <w:r w:rsidRPr="003965E4">
              <w:rPr>
                <w:i/>
                <w:noProof/>
              </w:rPr>
              <w:t>lastlogin</w:t>
            </w:r>
            <w:r w:rsidRPr="001169E6">
              <w:t xml:space="preserve"> which will hold the last time the user logged in, this </w:t>
            </w:r>
            <w:r w:rsidRPr="00C72F4F">
              <w:rPr>
                <w:noProof/>
              </w:rPr>
              <w:t>is stamped</w:t>
            </w:r>
            <w:r w:rsidRPr="001169E6">
              <w:t xml:space="preserve"> on every user login.</w:t>
            </w:r>
          </w:p>
        </w:tc>
      </w:tr>
      <w:tr w:rsidR="007B4097" w:rsidRPr="001169E6" w14:paraId="29FC6B64" w14:textId="77777777" w:rsidTr="005E5091">
        <w:tc>
          <w:tcPr>
            <w:cnfStyle w:val="001000000000" w:firstRow="0" w:lastRow="0" w:firstColumn="1" w:lastColumn="0" w:oddVBand="0" w:evenVBand="0" w:oddHBand="0" w:evenHBand="0" w:firstRowFirstColumn="0" w:firstRowLastColumn="0" w:lastRowFirstColumn="0" w:lastRowLastColumn="0"/>
            <w:tcW w:w="2960" w:type="dxa"/>
          </w:tcPr>
          <w:p w14:paraId="31C5331B" w14:textId="77777777" w:rsidR="007B4097" w:rsidRPr="001169E6" w:rsidRDefault="007B4097" w:rsidP="00C915BE">
            <w:pPr>
              <w:pStyle w:val="DisStyle"/>
              <w:spacing w:after="0" w:line="240" w:lineRule="auto"/>
            </w:pPr>
            <w:r w:rsidRPr="001169E6">
              <w:t>groups</w:t>
            </w:r>
          </w:p>
        </w:tc>
        <w:tc>
          <w:tcPr>
            <w:tcW w:w="6094" w:type="dxa"/>
          </w:tcPr>
          <w:p w14:paraId="75466E25" w14:textId="77777777" w:rsidR="007B4097" w:rsidRPr="001169E6" w:rsidRDefault="007B4097" w:rsidP="00C915BE">
            <w:pPr>
              <w:pStyle w:val="DisStyle"/>
              <w:spacing w:after="0" w:line="240" w:lineRule="auto"/>
              <w:cnfStyle w:val="000000000000" w:firstRow="0" w:lastRow="0" w:firstColumn="0" w:lastColumn="0" w:oddVBand="0" w:evenVBand="0" w:oddHBand="0" w:evenHBand="0" w:firstRowFirstColumn="0" w:firstRowLastColumn="0" w:lastRowFirstColumn="0" w:lastRowLastColumn="0"/>
            </w:pPr>
            <w:r w:rsidRPr="001169E6">
              <w:t xml:space="preserve">This table stores data on all the system groups and any </w:t>
            </w:r>
            <w:r w:rsidRPr="003965E4">
              <w:rPr>
                <w:noProof/>
              </w:rPr>
              <w:t>exclusive</w:t>
            </w:r>
            <w:r w:rsidRPr="001169E6">
              <w:t xml:space="preserve"> settings the group may have (such as different theme colours/logos).</w:t>
            </w:r>
          </w:p>
        </w:tc>
      </w:tr>
      <w:tr w:rsidR="007B4097" w:rsidRPr="001169E6" w14:paraId="0B44594D" w14:textId="77777777" w:rsidTr="005E50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14:paraId="54C24D38" w14:textId="77777777" w:rsidR="007B4097" w:rsidRPr="001169E6" w:rsidRDefault="007B4097" w:rsidP="00C915BE">
            <w:pPr>
              <w:pStyle w:val="DisStyle"/>
              <w:spacing w:after="0" w:line="240" w:lineRule="auto"/>
            </w:pPr>
            <w:r w:rsidRPr="001169E6">
              <w:t>roles</w:t>
            </w:r>
          </w:p>
        </w:tc>
        <w:tc>
          <w:tcPr>
            <w:tcW w:w="6094" w:type="dxa"/>
          </w:tcPr>
          <w:p w14:paraId="3D193649" w14:textId="77777777" w:rsidR="007B4097" w:rsidRPr="001169E6" w:rsidRDefault="007B4097" w:rsidP="00C915BE">
            <w:pPr>
              <w:pStyle w:val="DisStyle"/>
              <w:spacing w:after="0" w:line="240" w:lineRule="auto"/>
              <w:cnfStyle w:val="000000100000" w:firstRow="0" w:lastRow="0" w:firstColumn="0" w:lastColumn="0" w:oddVBand="0" w:evenVBand="0" w:oddHBand="1" w:evenHBand="0" w:firstRowFirstColumn="0" w:firstRowLastColumn="0" w:lastRowFirstColumn="0" w:lastRowLastColumn="0"/>
            </w:pPr>
            <w:r w:rsidRPr="001169E6">
              <w:t xml:space="preserve">The roles table stores the data on each </w:t>
            </w:r>
            <w:r w:rsidRPr="003965E4">
              <w:rPr>
                <w:noProof/>
              </w:rPr>
              <w:t>role</w:t>
            </w:r>
            <w:r w:rsidRPr="001169E6">
              <w:t xml:space="preserve"> including the context it can be assigned (i.e. is it a system or course role).</w:t>
            </w:r>
          </w:p>
        </w:tc>
      </w:tr>
      <w:tr w:rsidR="007B4097" w:rsidRPr="001169E6" w14:paraId="3CF42CA4" w14:textId="77777777" w:rsidTr="005E5091">
        <w:tc>
          <w:tcPr>
            <w:cnfStyle w:val="001000000000" w:firstRow="0" w:lastRow="0" w:firstColumn="1" w:lastColumn="0" w:oddVBand="0" w:evenVBand="0" w:oddHBand="0" w:evenHBand="0" w:firstRowFirstColumn="0" w:firstRowLastColumn="0" w:lastRowFirstColumn="0" w:lastRowLastColumn="0"/>
            <w:tcW w:w="2960" w:type="dxa"/>
          </w:tcPr>
          <w:p w14:paraId="58229D16" w14:textId="77777777" w:rsidR="007B4097" w:rsidRPr="001169E6" w:rsidRDefault="007B4097" w:rsidP="00C915BE">
            <w:pPr>
              <w:pStyle w:val="DisStyle"/>
              <w:spacing w:after="0" w:line="240" w:lineRule="auto"/>
            </w:pPr>
            <w:r w:rsidRPr="001169E6">
              <w:t>role_assignments</w:t>
            </w:r>
          </w:p>
        </w:tc>
        <w:tc>
          <w:tcPr>
            <w:tcW w:w="6094" w:type="dxa"/>
          </w:tcPr>
          <w:p w14:paraId="42F14516" w14:textId="0FFC3C88" w:rsidR="007B4097" w:rsidRPr="001169E6" w:rsidRDefault="007B4097" w:rsidP="00B55512">
            <w:pPr>
              <w:pStyle w:val="DisStyle"/>
              <w:spacing w:after="0" w:line="240" w:lineRule="auto"/>
              <w:cnfStyle w:val="000000000000" w:firstRow="0" w:lastRow="0" w:firstColumn="0" w:lastColumn="0" w:oddVBand="0" w:evenVBand="0" w:oddHBand="0" w:evenHBand="0" w:firstRowFirstColumn="0" w:firstRowLastColumn="0" w:lastRowFirstColumn="0" w:lastRowLastColumn="0"/>
            </w:pPr>
            <w:r w:rsidRPr="001169E6">
              <w:t xml:space="preserve">This table is a log of all the role assignments. The foreign keys of </w:t>
            </w:r>
            <w:r w:rsidRPr="003965E4">
              <w:rPr>
                <w:i/>
                <w:noProof/>
              </w:rPr>
              <w:t>userid</w:t>
            </w:r>
            <w:r w:rsidRPr="001169E6">
              <w:t xml:space="preserve"> and </w:t>
            </w:r>
            <w:r w:rsidRPr="003965E4">
              <w:rPr>
                <w:i/>
                <w:noProof/>
              </w:rPr>
              <w:t>roleid</w:t>
            </w:r>
            <w:r w:rsidRPr="001169E6">
              <w:t xml:space="preserve"> refer to the user and role tables to reference the user and the role the</w:t>
            </w:r>
            <w:r w:rsidR="00B55512">
              <w:t>y were assigned.</w:t>
            </w:r>
          </w:p>
        </w:tc>
      </w:tr>
      <w:tr w:rsidR="007B4097" w:rsidRPr="007B4097" w14:paraId="1234597C" w14:textId="77777777" w:rsidTr="005E50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14:paraId="5C07FDA9" w14:textId="6FEC9522" w:rsidR="007B4097" w:rsidRPr="007B4097" w:rsidRDefault="007B4097" w:rsidP="00C915BE">
            <w:pPr>
              <w:pStyle w:val="DisStyle"/>
              <w:spacing w:after="0" w:line="240" w:lineRule="auto"/>
            </w:pPr>
            <w:r>
              <w:t>role_capabilities</w:t>
            </w:r>
          </w:p>
        </w:tc>
        <w:tc>
          <w:tcPr>
            <w:tcW w:w="6094" w:type="dxa"/>
          </w:tcPr>
          <w:p w14:paraId="399B345B" w14:textId="22CB8C71" w:rsidR="007B4097" w:rsidRPr="007B4097" w:rsidRDefault="007B4097" w:rsidP="00C84CCA">
            <w:pPr>
              <w:pStyle w:val="DisStyle"/>
              <w:spacing w:after="0" w:line="240" w:lineRule="auto"/>
              <w:cnfStyle w:val="000000100000" w:firstRow="0" w:lastRow="0" w:firstColumn="0" w:lastColumn="0" w:oddVBand="0" w:evenVBand="0" w:oddHBand="1" w:evenHBand="0" w:firstRowFirstColumn="0" w:firstRowLastColumn="0" w:lastRowFirstColumn="0" w:lastRowLastColumn="0"/>
            </w:pPr>
            <w:r>
              <w:t xml:space="preserve">This table holds the specific system capabilities that are required for users to access </w:t>
            </w:r>
            <w:r w:rsidR="00C84CCA" w:rsidRPr="003965E4">
              <w:rPr>
                <w:noProof/>
              </w:rPr>
              <w:t>specific</w:t>
            </w:r>
            <w:r>
              <w:t xml:space="preserve"> functionalities. Each </w:t>
            </w:r>
            <w:r w:rsidRPr="003965E4">
              <w:rPr>
                <w:noProof/>
              </w:rPr>
              <w:t>capability</w:t>
            </w:r>
            <w:r>
              <w:t xml:space="preserve"> is assigned to a </w:t>
            </w:r>
            <w:r w:rsidRPr="003965E4">
              <w:rPr>
                <w:i/>
                <w:noProof/>
              </w:rPr>
              <w:t>roleid</w:t>
            </w:r>
            <w:r>
              <w:t xml:space="preserve"> and therefore may appear in the table more than once (if it </w:t>
            </w:r>
            <w:r w:rsidRPr="00C84CCA">
              <w:rPr>
                <w:noProof/>
              </w:rPr>
              <w:t xml:space="preserve">is </w:t>
            </w:r>
            <w:r w:rsidRPr="003965E4">
              <w:rPr>
                <w:noProof/>
              </w:rPr>
              <w:t>assigned</w:t>
            </w:r>
            <w:r>
              <w:t xml:space="preserve"> to more than one role).</w:t>
            </w:r>
          </w:p>
        </w:tc>
      </w:tr>
      <w:tr w:rsidR="007B4097" w:rsidRPr="001169E6" w14:paraId="3ECD1A42" w14:textId="77777777" w:rsidTr="005E5091">
        <w:tc>
          <w:tcPr>
            <w:cnfStyle w:val="001000000000" w:firstRow="0" w:lastRow="0" w:firstColumn="1" w:lastColumn="0" w:oddVBand="0" w:evenVBand="0" w:oddHBand="0" w:evenHBand="0" w:firstRowFirstColumn="0" w:firstRowLastColumn="0" w:lastRowFirstColumn="0" w:lastRowLastColumn="0"/>
            <w:tcW w:w="2960" w:type="dxa"/>
          </w:tcPr>
          <w:p w14:paraId="7E616CA3" w14:textId="77777777" w:rsidR="007B4097" w:rsidRPr="001169E6" w:rsidRDefault="007B4097" w:rsidP="00C915BE">
            <w:pPr>
              <w:pStyle w:val="DisStyle"/>
              <w:spacing w:after="0" w:line="240" w:lineRule="auto"/>
            </w:pPr>
            <w:r w:rsidRPr="001169E6">
              <w:t>contexts</w:t>
            </w:r>
          </w:p>
        </w:tc>
        <w:tc>
          <w:tcPr>
            <w:tcW w:w="6094" w:type="dxa"/>
          </w:tcPr>
          <w:p w14:paraId="7A9199FB" w14:textId="77777777" w:rsidR="007B4097" w:rsidRPr="001169E6" w:rsidRDefault="007B4097" w:rsidP="00C915BE">
            <w:pPr>
              <w:pStyle w:val="DisStyle"/>
              <w:spacing w:after="0" w:line="240" w:lineRule="auto"/>
              <w:cnfStyle w:val="000000000000" w:firstRow="0" w:lastRow="0" w:firstColumn="0" w:lastColumn="0" w:oddVBand="0" w:evenVBand="0" w:oddHBand="0" w:evenHBand="0" w:firstRowFirstColumn="0" w:firstRowLastColumn="0" w:lastRowFirstColumn="0" w:lastRowLastColumn="0"/>
            </w:pPr>
            <w:r w:rsidRPr="001169E6">
              <w:t xml:space="preserve">The contexts table is a collection of all the </w:t>
            </w:r>
            <w:r w:rsidRPr="003965E4">
              <w:rPr>
                <w:noProof/>
              </w:rPr>
              <w:t>contexts</w:t>
            </w:r>
            <w:r w:rsidRPr="001169E6">
              <w:t xml:space="preserve"> within the system. </w:t>
            </w:r>
            <w:r w:rsidRPr="00C72F4F">
              <w:rPr>
                <w:noProof/>
              </w:rPr>
              <w:t>Contexts</w:t>
            </w:r>
            <w:r w:rsidRPr="001169E6">
              <w:t xml:space="preserve"> are predominantly used to reference where something has been assigned (is it system-wide or specific to an area such as a course).</w:t>
            </w:r>
          </w:p>
        </w:tc>
      </w:tr>
      <w:tr w:rsidR="007B4097" w:rsidRPr="001169E6" w14:paraId="536F1822" w14:textId="77777777" w:rsidTr="005E50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14:paraId="5D753B5A" w14:textId="1C7A5C8C" w:rsidR="007B4097" w:rsidRPr="001169E6" w:rsidRDefault="00BD4D6D" w:rsidP="00C915BE">
            <w:pPr>
              <w:pStyle w:val="DisStyle"/>
              <w:spacing w:after="0" w:line="240" w:lineRule="auto"/>
            </w:pPr>
            <w:r>
              <w:t>e</w:t>
            </w:r>
            <w:r w:rsidR="007B4097">
              <w:t>lements</w:t>
            </w:r>
            <w:r>
              <w:t>_type</w:t>
            </w:r>
          </w:p>
        </w:tc>
        <w:tc>
          <w:tcPr>
            <w:tcW w:w="6094" w:type="dxa"/>
          </w:tcPr>
          <w:p w14:paraId="7572E2AE" w14:textId="23C067DA" w:rsidR="007B4097" w:rsidRPr="001169E6" w:rsidRDefault="007B4097" w:rsidP="00BD4D6D">
            <w:pPr>
              <w:pStyle w:val="DisStyle"/>
              <w:spacing w:after="0" w:line="240" w:lineRule="auto"/>
              <w:cnfStyle w:val="000000100000" w:firstRow="0" w:lastRow="0" w:firstColumn="0" w:lastColumn="0" w:oddVBand="0" w:evenVBand="0" w:oddHBand="1" w:evenHBand="0" w:firstRowFirstColumn="0" w:firstRowLastColumn="0" w:lastRowFirstColumn="0" w:lastRowLastColumn="0"/>
            </w:pPr>
            <w:r w:rsidRPr="001169E6">
              <w:t>This table is a collection of all the course elements that can be added to courses for users to complete.</w:t>
            </w:r>
            <w:r>
              <w:t xml:space="preserve"> </w:t>
            </w:r>
            <w:r w:rsidR="00BD4D6D">
              <w:t>The table holds each element’s specific database table; this is used to populate certain system queries dynamically, depending on the element selected within the application.</w:t>
            </w:r>
          </w:p>
        </w:tc>
      </w:tr>
      <w:tr w:rsidR="007B4097" w:rsidRPr="001169E6" w14:paraId="7ECF5EF9" w14:textId="77777777" w:rsidTr="005E5091">
        <w:tc>
          <w:tcPr>
            <w:cnfStyle w:val="001000000000" w:firstRow="0" w:lastRow="0" w:firstColumn="1" w:lastColumn="0" w:oddVBand="0" w:evenVBand="0" w:oddHBand="0" w:evenHBand="0" w:firstRowFirstColumn="0" w:firstRowLastColumn="0" w:lastRowFirstColumn="0" w:lastRowLastColumn="0"/>
            <w:tcW w:w="2960" w:type="dxa"/>
          </w:tcPr>
          <w:p w14:paraId="67FDB1FB" w14:textId="77777777" w:rsidR="007B4097" w:rsidRPr="001169E6" w:rsidRDefault="007B4097" w:rsidP="00C915BE">
            <w:pPr>
              <w:pStyle w:val="DisStyle"/>
              <w:spacing w:after="0" w:line="240" w:lineRule="auto"/>
            </w:pPr>
            <w:r w:rsidRPr="001169E6">
              <w:t>courses</w:t>
            </w:r>
          </w:p>
        </w:tc>
        <w:tc>
          <w:tcPr>
            <w:tcW w:w="6094" w:type="dxa"/>
          </w:tcPr>
          <w:p w14:paraId="0AA1DE07" w14:textId="663C92E9" w:rsidR="007B4097" w:rsidRPr="001169E6" w:rsidRDefault="007B4097" w:rsidP="00BD4D6D">
            <w:pPr>
              <w:pStyle w:val="DisStyle"/>
              <w:spacing w:after="0" w:line="240" w:lineRule="auto"/>
              <w:cnfStyle w:val="000000000000" w:firstRow="0" w:lastRow="0" w:firstColumn="0" w:lastColumn="0" w:oddVBand="0" w:evenVBand="0" w:oddHBand="0" w:evenHBand="0" w:firstRowFirstColumn="0" w:firstRowLastColumn="0" w:lastRowFirstColumn="0" w:lastRowLastColumn="0"/>
            </w:pPr>
            <w:r w:rsidRPr="001169E6">
              <w:t xml:space="preserve">The courses table is a collection of all the </w:t>
            </w:r>
            <w:r w:rsidRPr="00C72F4F">
              <w:rPr>
                <w:noProof/>
              </w:rPr>
              <w:t>courses</w:t>
            </w:r>
            <w:r w:rsidRPr="001169E6">
              <w:t xml:space="preserve"> created on the system</w:t>
            </w:r>
            <w:r w:rsidR="00BD4D6D">
              <w:t xml:space="preserve"> and their </w:t>
            </w:r>
            <w:r w:rsidR="00BD4D6D" w:rsidRPr="00C72F4F">
              <w:rPr>
                <w:noProof/>
              </w:rPr>
              <w:t>individual</w:t>
            </w:r>
            <w:r w:rsidR="00BD4D6D">
              <w:t xml:space="preserve"> settings.</w:t>
            </w:r>
          </w:p>
        </w:tc>
      </w:tr>
      <w:tr w:rsidR="007B4097" w:rsidRPr="001169E6" w14:paraId="7407AEB6" w14:textId="77777777" w:rsidTr="005E50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14:paraId="747B6BA4" w14:textId="77777777" w:rsidR="007B4097" w:rsidRPr="001169E6" w:rsidRDefault="007B4097" w:rsidP="00C915BE">
            <w:pPr>
              <w:pStyle w:val="DisStyle"/>
              <w:spacing w:after="0" w:line="240" w:lineRule="auto"/>
            </w:pPr>
            <w:r w:rsidRPr="001169E6">
              <w:t>enrolments</w:t>
            </w:r>
          </w:p>
        </w:tc>
        <w:tc>
          <w:tcPr>
            <w:tcW w:w="6094" w:type="dxa"/>
          </w:tcPr>
          <w:p w14:paraId="3DDD7614" w14:textId="77777777" w:rsidR="007B4097" w:rsidRPr="001169E6" w:rsidRDefault="007B4097" w:rsidP="00C915BE">
            <w:pPr>
              <w:pStyle w:val="DisStyle"/>
              <w:spacing w:after="0" w:line="240" w:lineRule="auto"/>
              <w:cnfStyle w:val="000000100000" w:firstRow="0" w:lastRow="0" w:firstColumn="0" w:lastColumn="0" w:oddVBand="0" w:evenVBand="0" w:oddHBand="1" w:evenHBand="0" w:firstRowFirstColumn="0" w:firstRowLastColumn="0" w:lastRowFirstColumn="0" w:lastRowLastColumn="0"/>
            </w:pPr>
            <w:r w:rsidRPr="001169E6">
              <w:t xml:space="preserve">The enrolments table contains a log of all course enrolments. </w:t>
            </w:r>
            <w:r w:rsidRPr="00C72F4F">
              <w:rPr>
                <w:noProof/>
              </w:rPr>
              <w:t>This</w:t>
            </w:r>
            <w:r w:rsidRPr="001169E6">
              <w:t xml:space="preserve"> will be any user </w:t>
            </w:r>
            <w:r w:rsidRPr="003965E4">
              <w:rPr>
                <w:noProof/>
              </w:rPr>
              <w:t>than</w:t>
            </w:r>
            <w:r w:rsidRPr="001169E6">
              <w:t xml:space="preserve"> is enrolled </w:t>
            </w:r>
            <w:r w:rsidRPr="00C72F4F">
              <w:rPr>
                <w:noProof/>
              </w:rPr>
              <w:t>on</w:t>
            </w:r>
            <w:r w:rsidRPr="001169E6">
              <w:t xml:space="preserve"> a course.</w:t>
            </w:r>
          </w:p>
        </w:tc>
      </w:tr>
      <w:tr w:rsidR="007B4097" w:rsidRPr="001169E6" w14:paraId="1E8E7753" w14:textId="77777777" w:rsidTr="005E5091">
        <w:tc>
          <w:tcPr>
            <w:cnfStyle w:val="001000000000" w:firstRow="0" w:lastRow="0" w:firstColumn="1" w:lastColumn="0" w:oddVBand="0" w:evenVBand="0" w:oddHBand="0" w:evenHBand="0" w:firstRowFirstColumn="0" w:firstRowLastColumn="0" w:lastRowFirstColumn="0" w:lastRowLastColumn="0"/>
            <w:tcW w:w="2960" w:type="dxa"/>
          </w:tcPr>
          <w:p w14:paraId="645B4331" w14:textId="77777777" w:rsidR="007B4097" w:rsidRPr="001169E6" w:rsidRDefault="007B4097" w:rsidP="00C915BE">
            <w:pPr>
              <w:pStyle w:val="DisStyle"/>
              <w:spacing w:after="0" w:line="240" w:lineRule="auto"/>
            </w:pPr>
            <w:r w:rsidRPr="001169E6">
              <w:t>course_completions</w:t>
            </w:r>
          </w:p>
        </w:tc>
        <w:tc>
          <w:tcPr>
            <w:tcW w:w="6094" w:type="dxa"/>
          </w:tcPr>
          <w:p w14:paraId="1C2DA7E3" w14:textId="77777777" w:rsidR="007B4097" w:rsidRPr="001169E6" w:rsidRDefault="007B4097" w:rsidP="00C915BE">
            <w:pPr>
              <w:pStyle w:val="DisStyle"/>
              <w:spacing w:after="0" w:line="240" w:lineRule="auto"/>
              <w:cnfStyle w:val="000000000000" w:firstRow="0" w:lastRow="0" w:firstColumn="0" w:lastColumn="0" w:oddVBand="0" w:evenVBand="0" w:oddHBand="0" w:evenHBand="0" w:firstRowFirstColumn="0" w:firstRowLastColumn="0" w:lastRowFirstColumn="0" w:lastRowLastColumn="0"/>
            </w:pPr>
            <w:r w:rsidRPr="001169E6">
              <w:t xml:space="preserve">This table is a log of all the course completions on the system. When a user meets a course’s completion </w:t>
            </w:r>
            <w:r w:rsidRPr="00C72F4F">
              <w:rPr>
                <w:noProof/>
              </w:rPr>
              <w:t>criteria</w:t>
            </w:r>
            <w:r w:rsidRPr="001169E6">
              <w:t xml:space="preserve"> a new entry will be added to this table. </w:t>
            </w:r>
            <w:r w:rsidRPr="00C72F4F">
              <w:rPr>
                <w:noProof/>
              </w:rPr>
              <w:t>This</w:t>
            </w:r>
            <w:r w:rsidRPr="001169E6">
              <w:t xml:space="preserve"> will </w:t>
            </w:r>
            <w:r w:rsidRPr="00C72F4F">
              <w:rPr>
                <w:noProof/>
              </w:rPr>
              <w:t>be used</w:t>
            </w:r>
            <w:r w:rsidRPr="001169E6">
              <w:t xml:space="preserve"> in user’s Learning Record.</w:t>
            </w:r>
          </w:p>
        </w:tc>
      </w:tr>
      <w:tr w:rsidR="007B4097" w:rsidRPr="001169E6" w14:paraId="05F9A977" w14:textId="77777777" w:rsidTr="005E50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14:paraId="5A84660B" w14:textId="77777777" w:rsidR="007B4097" w:rsidRPr="001169E6" w:rsidRDefault="007B4097" w:rsidP="00C915BE">
            <w:pPr>
              <w:pStyle w:val="DisStyle"/>
              <w:spacing w:after="0" w:line="240" w:lineRule="auto"/>
            </w:pPr>
            <w:r w:rsidRPr="001169E6">
              <w:t>course_completion_criteria</w:t>
            </w:r>
          </w:p>
        </w:tc>
        <w:tc>
          <w:tcPr>
            <w:tcW w:w="6094" w:type="dxa"/>
          </w:tcPr>
          <w:p w14:paraId="244BAB5C" w14:textId="77777777" w:rsidR="007B4097" w:rsidRPr="001169E6" w:rsidRDefault="007B4097" w:rsidP="00C915BE">
            <w:pPr>
              <w:pStyle w:val="DisStyle"/>
              <w:spacing w:after="0" w:line="240" w:lineRule="auto"/>
              <w:cnfStyle w:val="000000100000" w:firstRow="0" w:lastRow="0" w:firstColumn="0" w:lastColumn="0" w:oddVBand="0" w:evenVBand="0" w:oddHBand="1" w:evenHBand="0" w:firstRowFirstColumn="0" w:firstRowLastColumn="0" w:lastRowFirstColumn="0" w:lastRowLastColumn="0"/>
            </w:pPr>
            <w:r w:rsidRPr="001169E6">
              <w:t xml:space="preserve">This table keeps a log of the completion criteria that have </w:t>
            </w:r>
            <w:r w:rsidRPr="00C72F4F">
              <w:rPr>
                <w:noProof/>
              </w:rPr>
              <w:t>been added</w:t>
            </w:r>
            <w:r w:rsidRPr="001169E6">
              <w:t xml:space="preserve"> to courses.</w:t>
            </w:r>
          </w:p>
        </w:tc>
      </w:tr>
      <w:tr w:rsidR="007B4097" w:rsidRPr="001169E6" w14:paraId="115FABCC" w14:textId="77777777" w:rsidTr="005E5091">
        <w:tc>
          <w:tcPr>
            <w:cnfStyle w:val="001000000000" w:firstRow="0" w:lastRow="0" w:firstColumn="1" w:lastColumn="0" w:oddVBand="0" w:evenVBand="0" w:oddHBand="0" w:evenHBand="0" w:firstRowFirstColumn="0" w:firstRowLastColumn="0" w:lastRowFirstColumn="0" w:lastRowLastColumn="0"/>
            <w:tcW w:w="2960" w:type="dxa"/>
          </w:tcPr>
          <w:p w14:paraId="55E6E0D1" w14:textId="77777777" w:rsidR="007B4097" w:rsidRPr="001169E6" w:rsidRDefault="007B4097" w:rsidP="00C915BE">
            <w:pPr>
              <w:pStyle w:val="DisStyle"/>
              <w:spacing w:after="0" w:line="240" w:lineRule="auto"/>
            </w:pPr>
            <w:r w:rsidRPr="001169E6">
              <w:t>config</w:t>
            </w:r>
          </w:p>
        </w:tc>
        <w:tc>
          <w:tcPr>
            <w:tcW w:w="6094" w:type="dxa"/>
          </w:tcPr>
          <w:p w14:paraId="154BA0AC" w14:textId="77777777" w:rsidR="007B4097" w:rsidRPr="001169E6" w:rsidRDefault="007B4097" w:rsidP="00C915BE">
            <w:pPr>
              <w:pStyle w:val="DisStyle"/>
              <w:spacing w:after="0" w:line="240" w:lineRule="auto"/>
              <w:cnfStyle w:val="000000000000" w:firstRow="0" w:lastRow="0" w:firstColumn="0" w:lastColumn="0" w:oddVBand="0" w:evenVBand="0" w:oddHBand="0" w:evenHBand="0" w:firstRowFirstColumn="0" w:firstRowLastColumn="0" w:lastRowFirstColumn="0" w:lastRowLastColumn="0"/>
            </w:pPr>
            <w:r w:rsidRPr="001169E6">
              <w:t>The config table holds all of the system settings and their values. This table will be used heavily throughout the system settings.</w:t>
            </w:r>
          </w:p>
        </w:tc>
      </w:tr>
    </w:tbl>
    <w:p w14:paraId="60A719AD" w14:textId="77777777" w:rsidR="00D67843" w:rsidRDefault="00D67843" w:rsidP="00D425F1">
      <w:pPr>
        <w:pStyle w:val="Heading3Dis"/>
      </w:pPr>
      <w:r>
        <w:br w:type="page"/>
      </w:r>
    </w:p>
    <w:p w14:paraId="209EB3B7" w14:textId="05E29627" w:rsidR="00620CF2" w:rsidRDefault="00A60F75" w:rsidP="00D425F1">
      <w:pPr>
        <w:pStyle w:val="Heading3Dis"/>
      </w:pPr>
      <w:r>
        <w:lastRenderedPageBreak/>
        <w:t>3.3.2</w:t>
      </w:r>
      <w:r w:rsidR="0015594F">
        <w:tab/>
      </w:r>
      <w:r w:rsidR="00065114">
        <w:t>Database Tables</w:t>
      </w:r>
      <w:r>
        <w:t xml:space="preserve"> (Course Elements)</w:t>
      </w:r>
    </w:p>
    <w:p w14:paraId="7AFE8F10" w14:textId="0A790400" w:rsidR="0015594F" w:rsidRDefault="0015594F" w:rsidP="0015594F">
      <w:pPr>
        <w:pStyle w:val="DisStyle"/>
      </w:pPr>
      <w:r>
        <w:t xml:space="preserve">The tables for course elements are made up of </w:t>
      </w:r>
      <w:r w:rsidR="00065114">
        <w:t xml:space="preserve">a group of core fields (on top of their specific </w:t>
      </w:r>
      <w:r w:rsidR="00065114" w:rsidRPr="003965E4">
        <w:rPr>
          <w:noProof/>
        </w:rPr>
        <w:t>fields</w:t>
      </w:r>
      <w:r w:rsidR="00065114">
        <w:t>)</w:t>
      </w:r>
      <w:r>
        <w:t xml:space="preserve">: </w:t>
      </w:r>
    </w:p>
    <w:p w14:paraId="5F15BE85" w14:textId="5B73213A" w:rsidR="0015594F" w:rsidRPr="00133FD8" w:rsidRDefault="0015594F" w:rsidP="00133FD8">
      <w:pPr>
        <w:pStyle w:val="DisStyle"/>
        <w:numPr>
          <w:ilvl w:val="0"/>
          <w:numId w:val="40"/>
        </w:numPr>
        <w:spacing w:after="0"/>
        <w:rPr>
          <w:b/>
        </w:rPr>
      </w:pPr>
      <w:r w:rsidRPr="0015594F">
        <w:rPr>
          <w:b/>
        </w:rPr>
        <w:t>Title/Heading</w:t>
      </w:r>
      <w:r w:rsidR="00133FD8">
        <w:rPr>
          <w:b/>
        </w:rPr>
        <w:t xml:space="preserve"> - </w:t>
      </w:r>
      <w:r w:rsidRPr="00C72F4F">
        <w:rPr>
          <w:noProof/>
        </w:rPr>
        <w:t>This</w:t>
      </w:r>
      <w:r>
        <w:t xml:space="preserve"> is used to identify the </w:t>
      </w:r>
      <w:r w:rsidR="00C84CCA">
        <w:rPr>
          <w:noProof/>
        </w:rPr>
        <w:t>particular</w:t>
      </w:r>
      <w:r>
        <w:t xml:space="preserve"> instance of the element </w:t>
      </w:r>
      <w:r w:rsidRPr="00C72039">
        <w:rPr>
          <w:noProof/>
        </w:rPr>
        <w:t>on</w:t>
      </w:r>
      <w:r>
        <w:t xml:space="preserve"> the GUI.</w:t>
      </w:r>
    </w:p>
    <w:p w14:paraId="1CA3B3E1" w14:textId="7D91730F" w:rsidR="0015594F" w:rsidRPr="00133FD8" w:rsidRDefault="0015594F" w:rsidP="00133FD8">
      <w:pPr>
        <w:pStyle w:val="DisStyle"/>
        <w:numPr>
          <w:ilvl w:val="0"/>
          <w:numId w:val="40"/>
        </w:numPr>
        <w:spacing w:after="0"/>
        <w:rPr>
          <w:b/>
        </w:rPr>
      </w:pPr>
      <w:r w:rsidRPr="0015594F">
        <w:rPr>
          <w:b/>
        </w:rPr>
        <w:t>Summary, Content or Brief</w:t>
      </w:r>
      <w:r w:rsidR="00133FD8">
        <w:rPr>
          <w:b/>
        </w:rPr>
        <w:t xml:space="preserve"> - </w:t>
      </w:r>
      <w:r w:rsidRPr="00C72F4F">
        <w:rPr>
          <w:noProof/>
        </w:rPr>
        <w:t>This</w:t>
      </w:r>
      <w:r>
        <w:t xml:space="preserve"> is the text used to describe, instruct, or inform the user when the element has </w:t>
      </w:r>
      <w:r w:rsidRPr="00C72F4F">
        <w:rPr>
          <w:noProof/>
        </w:rPr>
        <w:t>been accessed</w:t>
      </w:r>
      <w:r>
        <w:t>.</w:t>
      </w:r>
    </w:p>
    <w:p w14:paraId="0BC3709D" w14:textId="29BCBA7A" w:rsidR="0015594F" w:rsidRPr="00133FD8" w:rsidRDefault="00133FD8" w:rsidP="00133FD8">
      <w:pPr>
        <w:pStyle w:val="DisStyle"/>
        <w:numPr>
          <w:ilvl w:val="0"/>
          <w:numId w:val="40"/>
        </w:numPr>
        <w:spacing w:after="0"/>
        <w:rPr>
          <w:b/>
        </w:rPr>
      </w:pPr>
      <w:r>
        <w:rPr>
          <w:b/>
        </w:rPr>
        <w:t xml:space="preserve">Course ID - </w:t>
      </w:r>
      <w:r w:rsidR="00C72039">
        <w:rPr>
          <w:noProof/>
        </w:rPr>
        <w:t>The course ID</w:t>
      </w:r>
      <w:r w:rsidR="0015594F">
        <w:t xml:space="preserve"> is used to check if the user attempting to access the element </w:t>
      </w:r>
      <w:r w:rsidR="0015594F" w:rsidRPr="00C72F4F">
        <w:rPr>
          <w:noProof/>
        </w:rPr>
        <w:t>is enrolled</w:t>
      </w:r>
      <w:r w:rsidR="0015594F">
        <w:t xml:space="preserve"> on the course on which the </w:t>
      </w:r>
      <w:r w:rsidR="0015594F" w:rsidRPr="003965E4">
        <w:rPr>
          <w:noProof/>
        </w:rPr>
        <w:t>element</w:t>
      </w:r>
      <w:r w:rsidR="0015594F">
        <w:t xml:space="preserve"> </w:t>
      </w:r>
      <w:r w:rsidR="0015594F" w:rsidRPr="00C72F4F">
        <w:rPr>
          <w:noProof/>
        </w:rPr>
        <w:t>was created</w:t>
      </w:r>
      <w:r w:rsidR="0015594F">
        <w:t>.</w:t>
      </w:r>
    </w:p>
    <w:p w14:paraId="06605E63" w14:textId="376E882B" w:rsidR="0015594F" w:rsidRPr="00133FD8" w:rsidRDefault="0015594F" w:rsidP="00133FD8">
      <w:pPr>
        <w:pStyle w:val="DisStyle"/>
        <w:numPr>
          <w:ilvl w:val="0"/>
          <w:numId w:val="40"/>
        </w:numPr>
        <w:spacing w:after="0"/>
        <w:rPr>
          <w:b/>
        </w:rPr>
      </w:pPr>
      <w:r w:rsidRPr="0015594F">
        <w:rPr>
          <w:b/>
        </w:rPr>
        <w:t>Visibility</w:t>
      </w:r>
      <w:r w:rsidR="00133FD8">
        <w:rPr>
          <w:b/>
        </w:rPr>
        <w:t xml:space="preserve"> - </w:t>
      </w:r>
      <w:r w:rsidRPr="00C72F4F">
        <w:rPr>
          <w:noProof/>
        </w:rPr>
        <w:t>This</w:t>
      </w:r>
      <w:r>
        <w:t xml:space="preserve"> indicated whether standard system users (non-admins) </w:t>
      </w:r>
      <w:r w:rsidRPr="003965E4">
        <w:rPr>
          <w:noProof/>
        </w:rPr>
        <w:t>can</w:t>
      </w:r>
      <w:r>
        <w:t xml:space="preserve"> access the element. If set to ‘1’ the element is considered visible otherwise it will be set to ‘0’ indicating that the </w:t>
      </w:r>
      <w:r w:rsidRPr="003965E4">
        <w:rPr>
          <w:noProof/>
        </w:rPr>
        <w:t>element</w:t>
      </w:r>
      <w:r>
        <w:t xml:space="preserve"> should </w:t>
      </w:r>
      <w:r w:rsidRPr="00C72F4F">
        <w:rPr>
          <w:noProof/>
        </w:rPr>
        <w:t>be hidden</w:t>
      </w:r>
      <w:r>
        <w:t>.</w:t>
      </w:r>
    </w:p>
    <w:p w14:paraId="349D79B9" w14:textId="38159C84" w:rsidR="00065114" w:rsidRPr="00133FD8" w:rsidRDefault="00065114" w:rsidP="00133FD8">
      <w:pPr>
        <w:pStyle w:val="DisStyle"/>
        <w:numPr>
          <w:ilvl w:val="0"/>
          <w:numId w:val="40"/>
        </w:numPr>
        <w:rPr>
          <w:b/>
        </w:rPr>
      </w:pPr>
      <w:r w:rsidRPr="00065114">
        <w:rPr>
          <w:b/>
        </w:rPr>
        <w:t>Specific fields</w:t>
      </w:r>
      <w:r w:rsidR="00133FD8">
        <w:rPr>
          <w:b/>
        </w:rPr>
        <w:t xml:space="preserve"> - </w:t>
      </w:r>
      <w:r>
        <w:t xml:space="preserve">Most elements will have their </w:t>
      </w:r>
      <w:r w:rsidRPr="00C72F4F">
        <w:rPr>
          <w:noProof/>
        </w:rPr>
        <w:t>own</w:t>
      </w:r>
      <w:r>
        <w:t xml:space="preserve"> </w:t>
      </w:r>
      <w:r w:rsidRPr="003965E4">
        <w:rPr>
          <w:noProof/>
        </w:rPr>
        <w:t>specific</w:t>
      </w:r>
      <w:r>
        <w:t xml:space="preserve"> </w:t>
      </w:r>
      <w:r w:rsidRPr="003965E4">
        <w:rPr>
          <w:noProof/>
        </w:rPr>
        <w:t>fields</w:t>
      </w:r>
      <w:r>
        <w:t xml:space="preserve"> to meet their unique functionalities</w:t>
      </w:r>
      <w:r w:rsidR="00C72039" w:rsidRPr="00D864BA">
        <w:rPr>
          <w:noProof/>
        </w:rPr>
        <w:t>;</w:t>
      </w:r>
      <w:r w:rsidRPr="00D864BA">
        <w:rPr>
          <w:noProof/>
        </w:rPr>
        <w:t xml:space="preserve"> these</w:t>
      </w:r>
      <w:r>
        <w:t xml:space="preserve"> </w:t>
      </w:r>
      <w:r w:rsidRPr="00C72F4F">
        <w:rPr>
          <w:noProof/>
        </w:rPr>
        <w:t>are outlined</w:t>
      </w:r>
      <w:r>
        <w:t xml:space="preserve"> along with a des</w:t>
      </w:r>
      <w:r w:rsidR="009F2EC4">
        <w:t>cription of the table in table 7</w:t>
      </w:r>
      <w:r>
        <w:t xml:space="preserve"> below.</w:t>
      </w:r>
    </w:p>
    <w:p w14:paraId="5006370B" w14:textId="5DF77B5D" w:rsidR="00065114" w:rsidRDefault="00065114" w:rsidP="00065114">
      <w:pPr>
        <w:pStyle w:val="Caption"/>
        <w:keepNext/>
      </w:pPr>
      <w:bookmarkStart w:id="90" w:name="_Toc513120810"/>
      <w:bookmarkStart w:id="91" w:name="_Toc513208837"/>
      <w:r>
        <w:t xml:space="preserve">Table </w:t>
      </w:r>
      <w:r w:rsidR="009607D4">
        <w:fldChar w:fldCharType="begin"/>
      </w:r>
      <w:r w:rsidR="009607D4">
        <w:instrText xml:space="preserve"> SEQ Table \* ARABIC </w:instrText>
      </w:r>
      <w:r w:rsidR="009607D4">
        <w:fldChar w:fldCharType="separate"/>
      </w:r>
      <w:r w:rsidR="005E5091">
        <w:rPr>
          <w:noProof/>
        </w:rPr>
        <w:t>7</w:t>
      </w:r>
      <w:r w:rsidR="009607D4">
        <w:rPr>
          <w:noProof/>
        </w:rPr>
        <w:fldChar w:fldCharType="end"/>
      </w:r>
      <w:r>
        <w:t xml:space="preserve"> - Course element database tables</w:t>
      </w:r>
      <w:bookmarkEnd w:id="90"/>
      <w:bookmarkEnd w:id="91"/>
    </w:p>
    <w:tbl>
      <w:tblPr>
        <w:tblStyle w:val="GridTable5Dark-Accent1"/>
        <w:tblW w:w="0" w:type="auto"/>
        <w:tblLook w:val="04A0" w:firstRow="1" w:lastRow="0" w:firstColumn="1" w:lastColumn="0" w:noHBand="0" w:noVBand="1"/>
      </w:tblPr>
      <w:tblGrid>
        <w:gridCol w:w="1696"/>
        <w:gridCol w:w="7358"/>
      </w:tblGrid>
      <w:tr w:rsidR="0015594F" w:rsidRPr="001169E6" w14:paraId="53E59711" w14:textId="77777777" w:rsidTr="005E50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7CFE663" w14:textId="77777777" w:rsidR="0015594F" w:rsidRPr="001169E6" w:rsidRDefault="0015594F" w:rsidP="00C915BE">
            <w:pPr>
              <w:pStyle w:val="DisStyle"/>
              <w:spacing w:after="0" w:line="240" w:lineRule="auto"/>
            </w:pPr>
            <w:r w:rsidRPr="001169E6">
              <w:t>Table</w:t>
            </w:r>
          </w:p>
        </w:tc>
        <w:tc>
          <w:tcPr>
            <w:tcW w:w="7358" w:type="dxa"/>
          </w:tcPr>
          <w:p w14:paraId="1DC61A24" w14:textId="77777777" w:rsidR="0015594F" w:rsidRPr="001169E6" w:rsidRDefault="0015594F" w:rsidP="00C915BE">
            <w:pPr>
              <w:pStyle w:val="DisStyle"/>
              <w:spacing w:after="0" w:line="240" w:lineRule="auto"/>
              <w:cnfStyle w:val="100000000000" w:firstRow="1" w:lastRow="0" w:firstColumn="0" w:lastColumn="0" w:oddVBand="0" w:evenVBand="0" w:oddHBand="0" w:evenHBand="0" w:firstRowFirstColumn="0" w:firstRowLastColumn="0" w:lastRowFirstColumn="0" w:lastRowLastColumn="0"/>
            </w:pPr>
            <w:r w:rsidRPr="001169E6">
              <w:t>Description</w:t>
            </w:r>
          </w:p>
        </w:tc>
      </w:tr>
      <w:tr w:rsidR="0015594F" w:rsidRPr="001169E6" w14:paraId="4FBA323C" w14:textId="77777777" w:rsidTr="005E50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29E145A9" w14:textId="77777777" w:rsidR="0015594F" w:rsidRPr="001169E6" w:rsidRDefault="0015594F" w:rsidP="00C915BE">
            <w:pPr>
              <w:pStyle w:val="DisStyle"/>
              <w:spacing w:after="0" w:line="240" w:lineRule="auto"/>
            </w:pPr>
            <w:r>
              <w:t>assignments</w:t>
            </w:r>
          </w:p>
        </w:tc>
        <w:tc>
          <w:tcPr>
            <w:tcW w:w="7358" w:type="dxa"/>
          </w:tcPr>
          <w:p w14:paraId="423A401B" w14:textId="6D8C8CE8" w:rsidR="0015594F" w:rsidRPr="001169E6" w:rsidRDefault="0015594F" w:rsidP="00C915BE">
            <w:pPr>
              <w:pStyle w:val="DisStyle"/>
              <w:spacing w:after="0" w:line="240" w:lineRule="auto"/>
              <w:cnfStyle w:val="000000100000" w:firstRow="0" w:lastRow="0" w:firstColumn="0" w:lastColumn="0" w:oddVBand="0" w:evenVBand="0" w:oddHBand="1" w:evenHBand="0" w:firstRowFirstColumn="0" w:firstRowLastColumn="0" w:lastRowFirstColumn="0" w:lastRowLastColumn="0"/>
            </w:pPr>
            <w:r>
              <w:t xml:space="preserve">This table stores any </w:t>
            </w:r>
            <w:r w:rsidRPr="003965E4">
              <w:rPr>
                <w:noProof/>
              </w:rPr>
              <w:t>assignments</w:t>
            </w:r>
            <w:r>
              <w:t xml:space="preserve"> created, along with their settings</w:t>
            </w:r>
            <w:r w:rsidR="00065114">
              <w:t xml:space="preserve">. The assignments table has a unique deadline field that indicates when the </w:t>
            </w:r>
            <w:r w:rsidR="00065114" w:rsidRPr="003965E4">
              <w:rPr>
                <w:noProof/>
              </w:rPr>
              <w:t>assignment</w:t>
            </w:r>
            <w:r w:rsidR="00065114">
              <w:t xml:space="preserve"> will no longer be available to students for submission.</w:t>
            </w:r>
          </w:p>
        </w:tc>
      </w:tr>
      <w:tr w:rsidR="00065114" w:rsidRPr="00065114" w14:paraId="19049FE6" w14:textId="77777777" w:rsidTr="005E5091">
        <w:tc>
          <w:tcPr>
            <w:cnfStyle w:val="001000000000" w:firstRow="0" w:lastRow="0" w:firstColumn="1" w:lastColumn="0" w:oddVBand="0" w:evenVBand="0" w:oddHBand="0" w:evenHBand="0" w:firstRowFirstColumn="0" w:firstRowLastColumn="0" w:lastRowFirstColumn="0" w:lastRowLastColumn="0"/>
            <w:tcW w:w="1696" w:type="dxa"/>
          </w:tcPr>
          <w:p w14:paraId="237BD35C" w14:textId="4091AF23" w:rsidR="00065114" w:rsidRPr="00065114" w:rsidRDefault="00A60F75" w:rsidP="00C915BE">
            <w:pPr>
              <w:pStyle w:val="DisStyle"/>
              <w:spacing w:after="0" w:line="240" w:lineRule="auto"/>
            </w:pPr>
            <w:r>
              <w:t>files</w:t>
            </w:r>
          </w:p>
        </w:tc>
        <w:tc>
          <w:tcPr>
            <w:tcW w:w="7358" w:type="dxa"/>
          </w:tcPr>
          <w:p w14:paraId="606836A1" w14:textId="695229C5" w:rsidR="00065114" w:rsidRPr="00065114" w:rsidRDefault="00A60F75" w:rsidP="00185364">
            <w:pPr>
              <w:pStyle w:val="DisStyle"/>
              <w:spacing w:after="0" w:line="240" w:lineRule="auto"/>
              <w:cnfStyle w:val="000000000000" w:firstRow="0" w:lastRow="0" w:firstColumn="0" w:lastColumn="0" w:oddVBand="0" w:evenVBand="0" w:oddHBand="0" w:evenHBand="0" w:firstRowFirstColumn="0" w:firstRowLastColumn="0" w:lastRowFirstColumn="0" w:lastRowLastColumn="0"/>
            </w:pPr>
            <w:r>
              <w:t xml:space="preserve">This table holds the data relating to files that have </w:t>
            </w:r>
            <w:r w:rsidRPr="00C72F4F">
              <w:rPr>
                <w:noProof/>
              </w:rPr>
              <w:t>been added</w:t>
            </w:r>
            <w:r>
              <w:t xml:space="preserve"> to courses. The </w:t>
            </w:r>
            <w:r w:rsidR="00185364">
              <w:t xml:space="preserve">files table has a filename field that is specific to its functionality, </w:t>
            </w:r>
            <w:r w:rsidR="00185364" w:rsidRPr="00C72F4F">
              <w:rPr>
                <w:noProof/>
              </w:rPr>
              <w:t>to</w:t>
            </w:r>
            <w:r w:rsidR="00185364">
              <w:t xml:space="preserve"> reference the </w:t>
            </w:r>
            <w:r w:rsidR="00185364" w:rsidRPr="003965E4">
              <w:rPr>
                <w:noProof/>
              </w:rPr>
              <w:t>file</w:t>
            </w:r>
            <w:r w:rsidR="00185364">
              <w:t xml:space="preserve"> that has </w:t>
            </w:r>
            <w:r w:rsidR="00185364" w:rsidRPr="00C72F4F">
              <w:rPr>
                <w:noProof/>
              </w:rPr>
              <w:t>been stored</w:t>
            </w:r>
            <w:r w:rsidR="00185364">
              <w:t xml:space="preserve"> on the server.</w:t>
            </w:r>
          </w:p>
        </w:tc>
      </w:tr>
      <w:tr w:rsidR="00A60F75" w:rsidRPr="00A60F75" w14:paraId="56F85E38" w14:textId="77777777" w:rsidTr="005E50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62AECF9C" w14:textId="114380CF" w:rsidR="00A60F75" w:rsidRPr="00A60F75" w:rsidRDefault="00A60F75" w:rsidP="00C915BE">
            <w:pPr>
              <w:pStyle w:val="DisStyle"/>
              <w:spacing w:after="0" w:line="240" w:lineRule="auto"/>
            </w:pPr>
            <w:r>
              <w:t>quiz</w:t>
            </w:r>
          </w:p>
        </w:tc>
        <w:tc>
          <w:tcPr>
            <w:tcW w:w="7358" w:type="dxa"/>
          </w:tcPr>
          <w:p w14:paraId="675F882F" w14:textId="5ABC65B2" w:rsidR="00A60F75" w:rsidRPr="00A60F75" w:rsidRDefault="00A60F75" w:rsidP="00C915BE">
            <w:pPr>
              <w:pStyle w:val="DisStyle"/>
              <w:spacing w:after="0" w:line="240" w:lineRule="auto"/>
              <w:cnfStyle w:val="000000100000" w:firstRow="0" w:lastRow="0" w:firstColumn="0" w:lastColumn="0" w:oddVBand="0" w:evenVBand="0" w:oddHBand="1" w:evenHBand="0" w:firstRowFirstColumn="0" w:firstRowLastColumn="0" w:lastRowFirstColumn="0" w:lastRowLastColumn="0"/>
            </w:pPr>
            <w:r>
              <w:t xml:space="preserve">This table holds the data </w:t>
            </w:r>
            <w:r w:rsidR="0037745D">
              <w:t xml:space="preserve">for </w:t>
            </w:r>
            <w:r w:rsidR="0037745D" w:rsidRPr="003552EF">
              <w:rPr>
                <w:noProof/>
              </w:rPr>
              <w:t>quizzes</w:t>
            </w:r>
            <w:r w:rsidR="0037745D">
              <w:t xml:space="preserve">, on top of the standard course element fields the quiz table has multiple unique fields; the start and end fields mark when the </w:t>
            </w:r>
            <w:r w:rsidR="0037745D" w:rsidRPr="003552EF">
              <w:rPr>
                <w:noProof/>
              </w:rPr>
              <w:t>quiz</w:t>
            </w:r>
            <w:r w:rsidR="0037745D">
              <w:t xml:space="preserve"> opens and closes for student attempt</w:t>
            </w:r>
            <w:r w:rsidR="00C72F4F">
              <w:t>,</w:t>
            </w:r>
            <w:r w:rsidR="0037745D">
              <w:t xml:space="preserve"> </w:t>
            </w:r>
            <w:r w:rsidR="0037745D" w:rsidRPr="00C72F4F">
              <w:rPr>
                <w:noProof/>
              </w:rPr>
              <w:t>and</w:t>
            </w:r>
            <w:r w:rsidR="0037745D">
              <w:t xml:space="preserve"> the pass field indicates what score is required for the user to complete the </w:t>
            </w:r>
            <w:r w:rsidR="0037745D" w:rsidRPr="003552EF">
              <w:rPr>
                <w:noProof/>
              </w:rPr>
              <w:t>quiz</w:t>
            </w:r>
            <w:r w:rsidR="0037745D">
              <w:t>.</w:t>
            </w:r>
          </w:p>
        </w:tc>
      </w:tr>
      <w:tr w:rsidR="0037745D" w:rsidRPr="0037745D" w14:paraId="04C17F04" w14:textId="77777777" w:rsidTr="005E5091">
        <w:tc>
          <w:tcPr>
            <w:cnfStyle w:val="001000000000" w:firstRow="0" w:lastRow="0" w:firstColumn="1" w:lastColumn="0" w:oddVBand="0" w:evenVBand="0" w:oddHBand="0" w:evenHBand="0" w:firstRowFirstColumn="0" w:firstRowLastColumn="0" w:lastRowFirstColumn="0" w:lastRowLastColumn="0"/>
            <w:tcW w:w="1696" w:type="dxa"/>
          </w:tcPr>
          <w:p w14:paraId="2752B5A5" w14:textId="4254C433" w:rsidR="0037745D" w:rsidRPr="0037745D" w:rsidRDefault="00972B38" w:rsidP="00C915BE">
            <w:pPr>
              <w:pStyle w:val="DisStyle"/>
              <w:spacing w:after="0" w:line="240" w:lineRule="auto"/>
            </w:pPr>
            <w:r>
              <w:t>s</w:t>
            </w:r>
            <w:r w:rsidR="0037745D">
              <w:t>ite_pages</w:t>
            </w:r>
          </w:p>
        </w:tc>
        <w:tc>
          <w:tcPr>
            <w:tcW w:w="7358" w:type="dxa"/>
          </w:tcPr>
          <w:p w14:paraId="2B0F4B1E" w14:textId="26FDD3D2" w:rsidR="0037745D" w:rsidRPr="0037745D" w:rsidRDefault="00C72F4F" w:rsidP="00C915BE">
            <w:pPr>
              <w:pStyle w:val="DisStyle"/>
              <w:spacing w:after="0" w:line="240" w:lineRule="auto"/>
              <w:cnfStyle w:val="000000000000" w:firstRow="0" w:lastRow="0" w:firstColumn="0" w:lastColumn="0" w:oddVBand="0" w:evenVBand="0" w:oddHBand="0" w:evenHBand="0" w:firstRowFirstColumn="0" w:firstRowLastColumn="0" w:lastRowFirstColumn="0" w:lastRowLastColumn="0"/>
            </w:pPr>
            <w:r w:rsidRPr="00C72F4F">
              <w:rPr>
                <w:noProof/>
              </w:rPr>
              <w:t>This</w:t>
            </w:r>
            <w:r>
              <w:rPr>
                <w:noProof/>
              </w:rPr>
              <w:t xml:space="preserve"> is </w:t>
            </w:r>
            <w:r w:rsidRPr="003552EF">
              <w:rPr>
                <w:noProof/>
              </w:rPr>
              <w:t>a</w:t>
            </w:r>
            <w:r w:rsidR="007B4097" w:rsidRPr="003552EF">
              <w:rPr>
                <w:noProof/>
              </w:rPr>
              <w:t xml:space="preserve"> basic</w:t>
            </w:r>
            <w:r w:rsidR="007B4097" w:rsidRPr="00C72F4F">
              <w:rPr>
                <w:noProof/>
              </w:rPr>
              <w:t xml:space="preserve"> table that holds the data related to site pages</w:t>
            </w:r>
            <w:r w:rsidR="007B4097">
              <w:t xml:space="preserve">. </w:t>
            </w:r>
            <w:r w:rsidR="007B4097" w:rsidRPr="00C72F4F">
              <w:rPr>
                <w:noProof/>
              </w:rPr>
              <w:t>These</w:t>
            </w:r>
            <w:r w:rsidRPr="00C72F4F">
              <w:rPr>
                <w:noProof/>
              </w:rPr>
              <w:t xml:space="preserve"> can be created </w:t>
            </w:r>
            <w:r>
              <w:rPr>
                <w:noProof/>
              </w:rPr>
              <w:t>to</w:t>
            </w:r>
            <w:r w:rsidR="007B4097" w:rsidRPr="00C72F4F">
              <w:rPr>
                <w:noProof/>
              </w:rPr>
              <w:t xml:space="preserve"> stand</w:t>
            </w:r>
            <w:r>
              <w:rPr>
                <w:noProof/>
              </w:rPr>
              <w:t xml:space="preserve"> </w:t>
            </w:r>
            <w:r w:rsidR="007B4097" w:rsidRPr="00C72F4F">
              <w:rPr>
                <w:noProof/>
              </w:rPr>
              <w:t>alone</w:t>
            </w:r>
            <w:r>
              <w:rPr>
                <w:noProof/>
              </w:rPr>
              <w:t>,</w:t>
            </w:r>
            <w:r w:rsidR="007B4097">
              <w:t xml:space="preserve"> </w:t>
            </w:r>
            <w:r w:rsidR="007B4097" w:rsidRPr="00C72F4F">
              <w:rPr>
                <w:noProof/>
              </w:rPr>
              <w:t>or</w:t>
            </w:r>
            <w:r w:rsidR="007B4097">
              <w:t xml:space="preserve"> on a course, therefore the </w:t>
            </w:r>
            <w:r w:rsidR="007B4097" w:rsidRPr="003552EF">
              <w:rPr>
                <w:i/>
                <w:noProof/>
              </w:rPr>
              <w:t>courseid</w:t>
            </w:r>
            <w:r w:rsidR="007B4097">
              <w:t xml:space="preserve"> is set to null by </w:t>
            </w:r>
            <w:r w:rsidR="007B4097" w:rsidRPr="00C72F4F">
              <w:rPr>
                <w:noProof/>
              </w:rPr>
              <w:t>default</w:t>
            </w:r>
            <w:r w:rsidR="007B4097">
              <w:t xml:space="preserve"> and only populated when a site page </w:t>
            </w:r>
            <w:r w:rsidR="007B4097" w:rsidRPr="00C72F4F">
              <w:rPr>
                <w:noProof/>
              </w:rPr>
              <w:t xml:space="preserve">is </w:t>
            </w:r>
            <w:r w:rsidR="007B4097" w:rsidRPr="003552EF">
              <w:rPr>
                <w:noProof/>
              </w:rPr>
              <w:t>created</w:t>
            </w:r>
            <w:r w:rsidR="007B4097">
              <w:t xml:space="preserve"> on </w:t>
            </w:r>
            <w:r w:rsidR="007B4097" w:rsidRPr="003552EF">
              <w:rPr>
                <w:noProof/>
              </w:rPr>
              <w:t>a course</w:t>
            </w:r>
            <w:r w:rsidR="007B4097">
              <w:t>.</w:t>
            </w:r>
          </w:p>
        </w:tc>
      </w:tr>
      <w:tr w:rsidR="0037745D" w:rsidRPr="00972B38" w14:paraId="21470F14" w14:textId="77777777" w:rsidTr="005E50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CF00A49" w14:textId="2C4F5E82" w:rsidR="0037745D" w:rsidRPr="00972B38" w:rsidRDefault="00972B38" w:rsidP="00C915BE">
            <w:pPr>
              <w:pStyle w:val="DisStyle"/>
              <w:spacing w:after="0" w:line="240" w:lineRule="auto"/>
            </w:pPr>
            <w:r w:rsidRPr="00972B38">
              <w:t>videos</w:t>
            </w:r>
          </w:p>
        </w:tc>
        <w:tc>
          <w:tcPr>
            <w:tcW w:w="7358" w:type="dxa"/>
          </w:tcPr>
          <w:p w14:paraId="7FC77100" w14:textId="0F074CF8" w:rsidR="0037745D" w:rsidRPr="00972B38" w:rsidRDefault="007B4097" w:rsidP="007B4097">
            <w:pPr>
              <w:pStyle w:val="DisStyle"/>
              <w:spacing w:after="0" w:line="240" w:lineRule="auto"/>
              <w:cnfStyle w:val="000000100000" w:firstRow="0" w:lastRow="0" w:firstColumn="0" w:lastColumn="0" w:oddVBand="0" w:evenVBand="0" w:oddHBand="1" w:evenHBand="0" w:firstRowFirstColumn="0" w:firstRowLastColumn="0" w:lastRowFirstColumn="0" w:lastRowLastColumn="0"/>
            </w:pPr>
            <w:r>
              <w:t xml:space="preserve">The videos table holds the data in relation to youtube videos added to courses, stores the original link, and the video embed code, in addition to </w:t>
            </w:r>
            <w:r w:rsidRPr="003552EF">
              <w:rPr>
                <w:noProof/>
              </w:rPr>
              <w:t>common</w:t>
            </w:r>
            <w:r>
              <w:t xml:space="preserve"> fields.</w:t>
            </w:r>
          </w:p>
        </w:tc>
      </w:tr>
      <w:tr w:rsidR="00AC4756" w:rsidRPr="00AC4756" w14:paraId="1084A5BF" w14:textId="77777777" w:rsidTr="005E5091">
        <w:tc>
          <w:tcPr>
            <w:cnfStyle w:val="001000000000" w:firstRow="0" w:lastRow="0" w:firstColumn="1" w:lastColumn="0" w:oddVBand="0" w:evenVBand="0" w:oddHBand="0" w:evenHBand="0" w:firstRowFirstColumn="0" w:firstRowLastColumn="0" w:lastRowFirstColumn="0" w:lastRowLastColumn="0"/>
            <w:tcW w:w="1696" w:type="dxa"/>
          </w:tcPr>
          <w:p w14:paraId="7B5F8304" w14:textId="4BD751E0" w:rsidR="00AC4756" w:rsidRPr="00AC4756" w:rsidRDefault="00AC4756" w:rsidP="00C915BE">
            <w:pPr>
              <w:pStyle w:val="DisStyle"/>
              <w:spacing w:after="0" w:line="240" w:lineRule="auto"/>
            </w:pPr>
            <w:r>
              <w:t>links</w:t>
            </w:r>
          </w:p>
        </w:tc>
        <w:tc>
          <w:tcPr>
            <w:tcW w:w="7358" w:type="dxa"/>
          </w:tcPr>
          <w:p w14:paraId="1A322365" w14:textId="5B114F7B" w:rsidR="00AC4756" w:rsidRPr="00AC4756" w:rsidRDefault="008F7FC6" w:rsidP="007B4097">
            <w:pPr>
              <w:pStyle w:val="DisStyle"/>
              <w:spacing w:after="0" w:line="240" w:lineRule="auto"/>
              <w:cnfStyle w:val="000000000000" w:firstRow="0" w:lastRow="0" w:firstColumn="0" w:lastColumn="0" w:oddVBand="0" w:evenVBand="0" w:oddHBand="0" w:evenHBand="0" w:firstRowFirstColumn="0" w:firstRowLastColumn="0" w:lastRowFirstColumn="0" w:lastRowLastColumn="0"/>
            </w:pPr>
            <w:r>
              <w:t xml:space="preserve">The links table works in a similar manner to the videos table, with the embed column being used to hold the HTML links that will be embedded </w:t>
            </w:r>
            <w:r w:rsidRPr="003552EF">
              <w:rPr>
                <w:noProof/>
              </w:rPr>
              <w:t>on</w:t>
            </w:r>
            <w:r>
              <w:t xml:space="preserve"> to the course page.</w:t>
            </w:r>
          </w:p>
        </w:tc>
      </w:tr>
    </w:tbl>
    <w:p w14:paraId="6B0E926A" w14:textId="6E10C11E" w:rsidR="00B55512" w:rsidRDefault="00B55512" w:rsidP="002A32CA">
      <w:pPr>
        <w:pStyle w:val="Heading3Dis"/>
      </w:pPr>
      <w:r>
        <w:lastRenderedPageBreak/>
        <w:t>3.3.3</w:t>
      </w:r>
      <w:r>
        <w:tab/>
        <w:t>Database Tables (Course Topics)</w:t>
      </w:r>
    </w:p>
    <w:p w14:paraId="62B76587" w14:textId="6EC366A0" w:rsidR="00B55512" w:rsidRDefault="00B55512" w:rsidP="00B55512">
      <w:pPr>
        <w:pStyle w:val="DisStyle"/>
      </w:pPr>
      <w:r>
        <w:t xml:space="preserve">Four tables (including the element type’s table, such as assignments) </w:t>
      </w:r>
      <w:r w:rsidRPr="00C72F4F">
        <w:rPr>
          <w:noProof/>
        </w:rPr>
        <w:t>are used</w:t>
      </w:r>
      <w:r>
        <w:t xml:space="preserve"> </w:t>
      </w:r>
      <w:r w:rsidRPr="00C72F4F">
        <w:rPr>
          <w:noProof/>
        </w:rPr>
        <w:t>to</w:t>
      </w:r>
      <w:r>
        <w:t xml:space="preserve"> connect a course element to a specific course topic. </w:t>
      </w:r>
    </w:p>
    <w:p w14:paraId="1FF5C883" w14:textId="70D2FD76" w:rsidR="005C1B29" w:rsidRPr="0035470E" w:rsidRDefault="0035470E" w:rsidP="00B55512">
      <w:pPr>
        <w:pStyle w:val="DisStyle"/>
        <w:rPr>
          <w:b/>
        </w:rPr>
      </w:pPr>
      <w:r w:rsidRPr="0035470E">
        <w:t>Firstly, w</w:t>
      </w:r>
      <w:r w:rsidR="00B55512" w:rsidRPr="0035470E">
        <w:t>hen an element</w:t>
      </w:r>
      <w:r w:rsidR="00B55512">
        <w:t xml:space="preserve"> </w:t>
      </w:r>
      <w:r w:rsidR="00B55512" w:rsidRPr="00C72F4F">
        <w:rPr>
          <w:noProof/>
        </w:rPr>
        <w:t>is added</w:t>
      </w:r>
      <w:r w:rsidR="00B55512">
        <w:t xml:space="preserve"> to a </w:t>
      </w:r>
      <w:r w:rsidR="00B55512" w:rsidRPr="00C72F4F">
        <w:rPr>
          <w:noProof/>
        </w:rPr>
        <w:t>course</w:t>
      </w:r>
      <w:r w:rsidR="00C72F4F">
        <w:rPr>
          <w:noProof/>
        </w:rPr>
        <w:t>,</w:t>
      </w:r>
      <w:r w:rsidR="00B55512">
        <w:t xml:space="preserve"> the element type table</w:t>
      </w:r>
      <w:r>
        <w:t xml:space="preserve"> (e.g. </w:t>
      </w:r>
      <w:r w:rsidR="00F81354">
        <w:t>assignments</w:t>
      </w:r>
      <w:r>
        <w:t>)</w:t>
      </w:r>
      <w:r w:rsidR="00B55512">
        <w:t xml:space="preserve"> is populated with the settings input by the creator. </w:t>
      </w:r>
    </w:p>
    <w:p w14:paraId="15F74BC5" w14:textId="33DFE4CF" w:rsidR="00D67843" w:rsidRDefault="00D67843" w:rsidP="00D67843">
      <w:pPr>
        <w:pStyle w:val="Caption"/>
        <w:keepNext/>
      </w:pPr>
      <w:bookmarkStart w:id="92" w:name="_Toc513208838"/>
      <w:r>
        <w:t xml:space="preserve">Table </w:t>
      </w:r>
      <w:r w:rsidR="009607D4">
        <w:fldChar w:fldCharType="begin"/>
      </w:r>
      <w:r w:rsidR="009607D4">
        <w:instrText xml:space="preserve"> SEQ Table \* ARABIC </w:instrText>
      </w:r>
      <w:r w:rsidR="009607D4">
        <w:fldChar w:fldCharType="separate"/>
      </w:r>
      <w:r w:rsidR="005E5091">
        <w:rPr>
          <w:noProof/>
        </w:rPr>
        <w:t>8</w:t>
      </w:r>
      <w:r w:rsidR="009607D4">
        <w:rPr>
          <w:noProof/>
        </w:rPr>
        <w:fldChar w:fldCharType="end"/>
      </w:r>
      <w:r>
        <w:t xml:space="preserve"> - Course topics database tables</w:t>
      </w:r>
      <w:bookmarkEnd w:id="92"/>
    </w:p>
    <w:tbl>
      <w:tblPr>
        <w:tblStyle w:val="GridTable5Dark-Accent1"/>
        <w:tblW w:w="0" w:type="auto"/>
        <w:tblLook w:val="04A0" w:firstRow="1" w:lastRow="0" w:firstColumn="1" w:lastColumn="0" w:noHBand="0" w:noVBand="1"/>
      </w:tblPr>
      <w:tblGrid>
        <w:gridCol w:w="1838"/>
        <w:gridCol w:w="7216"/>
      </w:tblGrid>
      <w:tr w:rsidR="0035470E" w:rsidRPr="0035470E" w14:paraId="4990884B" w14:textId="77777777" w:rsidTr="005E50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37073A1" w14:textId="77777777" w:rsidR="00B55512" w:rsidRPr="0035470E" w:rsidRDefault="00B55512" w:rsidP="0035470E">
            <w:pPr>
              <w:pStyle w:val="DisStyle"/>
              <w:spacing w:after="0" w:line="240" w:lineRule="auto"/>
            </w:pPr>
            <w:r w:rsidRPr="0035470E">
              <w:t>Table</w:t>
            </w:r>
          </w:p>
        </w:tc>
        <w:tc>
          <w:tcPr>
            <w:tcW w:w="7216" w:type="dxa"/>
          </w:tcPr>
          <w:p w14:paraId="1C10BF88" w14:textId="77777777" w:rsidR="00B55512" w:rsidRPr="0035470E" w:rsidRDefault="00B55512" w:rsidP="0035470E">
            <w:pPr>
              <w:pStyle w:val="DisStyle"/>
              <w:spacing w:after="0" w:line="240" w:lineRule="auto"/>
              <w:cnfStyle w:val="100000000000" w:firstRow="1" w:lastRow="0" w:firstColumn="0" w:lastColumn="0" w:oddVBand="0" w:evenVBand="0" w:oddHBand="0" w:evenHBand="0" w:firstRowFirstColumn="0" w:firstRowLastColumn="0" w:lastRowFirstColumn="0" w:lastRowLastColumn="0"/>
            </w:pPr>
            <w:r w:rsidRPr="0035470E">
              <w:t>Description</w:t>
            </w:r>
          </w:p>
        </w:tc>
      </w:tr>
      <w:tr w:rsidR="00B55512" w:rsidRPr="0035470E" w14:paraId="5D36BF6B" w14:textId="77777777" w:rsidTr="005E50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8C96E73" w14:textId="38E79F32" w:rsidR="00B55512" w:rsidRPr="0035470E" w:rsidRDefault="00B55512" w:rsidP="0035470E">
            <w:pPr>
              <w:pStyle w:val="DisStyle"/>
              <w:spacing w:after="0" w:line="240" w:lineRule="auto"/>
            </w:pPr>
            <w:r w:rsidRPr="0035470E">
              <w:t>elements</w:t>
            </w:r>
          </w:p>
        </w:tc>
        <w:tc>
          <w:tcPr>
            <w:tcW w:w="7216" w:type="dxa"/>
          </w:tcPr>
          <w:p w14:paraId="729F1D5F" w14:textId="57D7C7FD" w:rsidR="00B55512" w:rsidRPr="0035470E" w:rsidRDefault="00DB0227" w:rsidP="0035470E">
            <w:pPr>
              <w:pStyle w:val="DisStyle"/>
              <w:spacing w:after="0" w:line="240" w:lineRule="auto"/>
              <w:cnfStyle w:val="000000100000" w:firstRow="0" w:lastRow="0" w:firstColumn="0" w:lastColumn="0" w:oddVBand="0" w:evenVBand="0" w:oddHBand="1" w:evenHBand="0" w:firstRowFirstColumn="0" w:firstRowLastColumn="0" w:lastRowFirstColumn="0" w:lastRowLastColumn="0"/>
            </w:pPr>
            <w:r w:rsidRPr="0035470E">
              <w:t xml:space="preserve">The id from the newly inserted row in the element type table </w:t>
            </w:r>
            <w:r w:rsidRPr="00C72F4F">
              <w:rPr>
                <w:noProof/>
              </w:rPr>
              <w:t>is then input</w:t>
            </w:r>
            <w:r w:rsidR="00C72F4F" w:rsidRPr="00C72F4F">
              <w:rPr>
                <w:noProof/>
              </w:rPr>
              <w:t>ted</w:t>
            </w:r>
            <w:r w:rsidRPr="0035470E">
              <w:t xml:space="preserve"> into the </w:t>
            </w:r>
            <w:r w:rsidRPr="0035470E">
              <w:rPr>
                <w:i/>
              </w:rPr>
              <w:t>elements</w:t>
            </w:r>
            <w:r w:rsidRPr="0035470E">
              <w:t xml:space="preserve"> table (</w:t>
            </w:r>
            <w:r w:rsidRPr="003552EF">
              <w:rPr>
                <w:i/>
                <w:noProof/>
              </w:rPr>
              <w:t>contentid</w:t>
            </w:r>
            <w:r w:rsidRPr="0035470E">
              <w:t>) where a unique element ID will be automatically assigned (</w:t>
            </w:r>
            <w:r w:rsidRPr="00C72F4F">
              <w:rPr>
                <w:i/>
              </w:rPr>
              <w:t>id</w:t>
            </w:r>
            <w:r w:rsidRPr="0035470E">
              <w:t>) along with the ID associated with the element type (</w:t>
            </w:r>
            <w:r w:rsidRPr="003552EF">
              <w:rPr>
                <w:i/>
                <w:noProof/>
              </w:rPr>
              <w:t>typeid</w:t>
            </w:r>
            <w:r w:rsidRPr="0035470E">
              <w:t xml:space="preserve">), this allows an element’s </w:t>
            </w:r>
            <w:r w:rsidRPr="003552EF">
              <w:rPr>
                <w:noProof/>
              </w:rPr>
              <w:t>type</w:t>
            </w:r>
            <w:r w:rsidRPr="0035470E">
              <w:t xml:space="preserve"> to </w:t>
            </w:r>
            <w:r w:rsidRPr="00C72F4F">
              <w:rPr>
                <w:noProof/>
              </w:rPr>
              <w:t>be identified</w:t>
            </w:r>
            <w:r w:rsidRPr="0035470E">
              <w:t xml:space="preserve"> from this table.</w:t>
            </w:r>
          </w:p>
        </w:tc>
      </w:tr>
      <w:tr w:rsidR="00B55512" w:rsidRPr="0035470E" w14:paraId="55C72908" w14:textId="77777777" w:rsidTr="005E5091">
        <w:tc>
          <w:tcPr>
            <w:cnfStyle w:val="001000000000" w:firstRow="0" w:lastRow="0" w:firstColumn="1" w:lastColumn="0" w:oddVBand="0" w:evenVBand="0" w:oddHBand="0" w:evenHBand="0" w:firstRowFirstColumn="0" w:firstRowLastColumn="0" w:lastRowFirstColumn="0" w:lastRowLastColumn="0"/>
            <w:tcW w:w="1838" w:type="dxa"/>
          </w:tcPr>
          <w:p w14:paraId="185A5A18" w14:textId="45D9A5DF" w:rsidR="00B55512" w:rsidRPr="0035470E" w:rsidRDefault="00B55512" w:rsidP="0035470E">
            <w:pPr>
              <w:pStyle w:val="DisStyle"/>
              <w:spacing w:after="0" w:line="240" w:lineRule="auto"/>
            </w:pPr>
            <w:r w:rsidRPr="0035470E">
              <w:t>topics</w:t>
            </w:r>
          </w:p>
        </w:tc>
        <w:tc>
          <w:tcPr>
            <w:tcW w:w="7216" w:type="dxa"/>
          </w:tcPr>
          <w:p w14:paraId="5D3F059C" w14:textId="61B96F11" w:rsidR="00B55512" w:rsidRPr="0035470E" w:rsidRDefault="0035470E" w:rsidP="0035470E">
            <w:pPr>
              <w:pStyle w:val="DisStyle"/>
              <w:spacing w:after="0" w:line="240" w:lineRule="auto"/>
              <w:cnfStyle w:val="000000000000" w:firstRow="0" w:lastRow="0" w:firstColumn="0" w:lastColumn="0" w:oddVBand="0" w:evenVBand="0" w:oddHBand="0" w:evenHBand="0" w:firstRowFirstColumn="0" w:firstRowLastColumn="0" w:lastRowFirstColumn="0" w:lastRowLastColumn="0"/>
            </w:pPr>
            <w:r>
              <w:t xml:space="preserve">This table holds the data associated with </w:t>
            </w:r>
            <w:r w:rsidRPr="00D61EDD">
              <w:rPr>
                <w:noProof/>
              </w:rPr>
              <w:t>a topic</w:t>
            </w:r>
            <w:r>
              <w:t xml:space="preserve"> on a course. The </w:t>
            </w:r>
            <w:r w:rsidRPr="0035470E">
              <w:rPr>
                <w:i/>
              </w:rPr>
              <w:t>order</w:t>
            </w:r>
            <w:r>
              <w:t xml:space="preserve"> field allows for the </w:t>
            </w:r>
            <w:r w:rsidRPr="00D61EDD">
              <w:rPr>
                <w:noProof/>
              </w:rPr>
              <w:t>topics</w:t>
            </w:r>
            <w:r>
              <w:t xml:space="preserve"> to be reordered on the course page, as the SQL query includes an </w:t>
            </w:r>
            <w:r w:rsidRPr="0035470E">
              <w:rPr>
                <w:i/>
              </w:rPr>
              <w:t>order by</w:t>
            </w:r>
            <w:r>
              <w:t xml:space="preserve"> on this field. The visible </w:t>
            </w:r>
            <w:r w:rsidRPr="00D61EDD">
              <w:rPr>
                <w:noProof/>
              </w:rPr>
              <w:t>field</w:t>
            </w:r>
            <w:r>
              <w:t xml:space="preserve"> also allows for </w:t>
            </w:r>
            <w:r w:rsidRPr="00D61EDD">
              <w:rPr>
                <w:noProof/>
              </w:rPr>
              <w:t>a topic</w:t>
            </w:r>
            <w:r>
              <w:t xml:space="preserve"> to be hidden from standard users.</w:t>
            </w:r>
          </w:p>
        </w:tc>
      </w:tr>
      <w:tr w:rsidR="00B55512" w:rsidRPr="0035470E" w14:paraId="387B3D0D" w14:textId="77777777" w:rsidTr="005E50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47DFF4E" w14:textId="1734AC3D" w:rsidR="00B55512" w:rsidRPr="0035470E" w:rsidRDefault="00B55512" w:rsidP="0035470E">
            <w:pPr>
              <w:pStyle w:val="DisStyle"/>
              <w:spacing w:after="0" w:line="240" w:lineRule="auto"/>
            </w:pPr>
            <w:r w:rsidRPr="0035470E">
              <w:t>topics_content</w:t>
            </w:r>
          </w:p>
        </w:tc>
        <w:tc>
          <w:tcPr>
            <w:tcW w:w="7216" w:type="dxa"/>
          </w:tcPr>
          <w:p w14:paraId="00B846A8" w14:textId="7B5C1008" w:rsidR="00B55512" w:rsidRPr="0035470E" w:rsidRDefault="00DB0227" w:rsidP="0035470E">
            <w:pPr>
              <w:pStyle w:val="DisStyle"/>
              <w:spacing w:after="0" w:line="240" w:lineRule="auto"/>
              <w:cnfStyle w:val="000000100000" w:firstRow="0" w:lastRow="0" w:firstColumn="0" w:lastColumn="0" w:oddVBand="0" w:evenVBand="0" w:oddHBand="1" w:evenHBand="0" w:firstRowFirstColumn="0" w:firstRowLastColumn="0" w:lastRowFirstColumn="0" w:lastRowLastColumn="0"/>
            </w:pPr>
            <w:r w:rsidRPr="0035470E">
              <w:t xml:space="preserve">The </w:t>
            </w:r>
            <w:r w:rsidRPr="0035470E">
              <w:rPr>
                <w:i/>
              </w:rPr>
              <w:t>id</w:t>
            </w:r>
            <w:r w:rsidRPr="0035470E">
              <w:t xml:space="preserve"> field from the elements table </w:t>
            </w:r>
            <w:r w:rsidRPr="00C72F4F">
              <w:rPr>
                <w:noProof/>
              </w:rPr>
              <w:t>is then inserted</w:t>
            </w:r>
            <w:r w:rsidRPr="0035470E">
              <w:t xml:space="preserve"> into the </w:t>
            </w:r>
            <w:r w:rsidRPr="0035470E">
              <w:rPr>
                <w:i/>
              </w:rPr>
              <w:t>topics_content</w:t>
            </w:r>
            <w:r w:rsidRPr="0035470E">
              <w:t xml:space="preserve"> table along with the unique topic ID (a foreign key associated with the primary key in the topics table)</w:t>
            </w:r>
            <w:r w:rsidR="0035470E">
              <w:t xml:space="preserve">. </w:t>
            </w:r>
            <w:r w:rsidR="0035470E" w:rsidRPr="00C72F4F">
              <w:rPr>
                <w:noProof/>
              </w:rPr>
              <w:t>This</w:t>
            </w:r>
            <w:r w:rsidR="0035470E">
              <w:t xml:space="preserve"> binds the relationship between an element and a course topic.</w:t>
            </w:r>
          </w:p>
        </w:tc>
      </w:tr>
    </w:tbl>
    <w:p w14:paraId="13CD8746" w14:textId="77777777" w:rsidR="00B55512" w:rsidRDefault="00B55512" w:rsidP="002A32CA">
      <w:pPr>
        <w:pStyle w:val="Heading3Dis"/>
      </w:pPr>
    </w:p>
    <w:p w14:paraId="07D0D758" w14:textId="04378801" w:rsidR="002A32CA" w:rsidRDefault="002A32CA" w:rsidP="002A32CA">
      <w:pPr>
        <w:pStyle w:val="Heading3Dis"/>
      </w:pPr>
      <w:r>
        <w:t>3.3.2</w:t>
      </w:r>
      <w:r>
        <w:tab/>
      </w:r>
      <w:r w:rsidR="00922C9F">
        <w:t>Database Normalisation</w:t>
      </w:r>
    </w:p>
    <w:p w14:paraId="52BEF95C" w14:textId="5978112A" w:rsidR="008F7FC6" w:rsidRDefault="008F7FC6" w:rsidP="008F7FC6">
      <w:pPr>
        <w:pStyle w:val="DisStyle"/>
      </w:pPr>
      <w:r>
        <w:t>The normalisation process was carried out on the database to reduce data redundancy and improve the data integrity. Data that applies to multiple records, such as the element types have been placed in their own specific table and relationships created where this data applies via a foreign key.</w:t>
      </w:r>
    </w:p>
    <w:p w14:paraId="335F4842" w14:textId="672BC043" w:rsidR="00C83905" w:rsidRDefault="00C83905" w:rsidP="008F7FC6">
      <w:pPr>
        <w:pStyle w:val="DisStyle"/>
      </w:pPr>
      <w:r>
        <w:br w:type="page"/>
      </w:r>
    </w:p>
    <w:p w14:paraId="3883B470" w14:textId="6AC12F4A" w:rsidR="004F44D1" w:rsidRDefault="00801E33" w:rsidP="001C6A7F">
      <w:pPr>
        <w:pStyle w:val="Heading1"/>
      </w:pPr>
      <w:bookmarkStart w:id="93" w:name="_Toc513201976"/>
      <w:r>
        <w:lastRenderedPageBreak/>
        <w:t>Chapter 4: Implementation, Testing and Evaluatio</w:t>
      </w:r>
      <w:bookmarkStart w:id="94" w:name="_Toc285099762"/>
      <w:bookmarkStart w:id="95" w:name="_Toc395429136"/>
      <w:bookmarkEnd w:id="57"/>
      <w:bookmarkEnd w:id="58"/>
      <w:r w:rsidR="001B10B3">
        <w:t>n</w:t>
      </w:r>
      <w:bookmarkEnd w:id="93"/>
    </w:p>
    <w:p w14:paraId="2BF0410E" w14:textId="3535E8FB" w:rsidR="004F44D1" w:rsidRDefault="004F44D1" w:rsidP="004F44D1">
      <w:pPr>
        <w:pStyle w:val="Heading2"/>
      </w:pPr>
      <w:bookmarkStart w:id="96" w:name="_Toc395095307"/>
      <w:bookmarkStart w:id="97" w:name="_Toc499212075"/>
      <w:bookmarkStart w:id="98" w:name="_Toc513201977"/>
      <w:r>
        <w:t>4.1</w:t>
      </w:r>
      <w:r>
        <w:tab/>
        <w:t>Implementation</w:t>
      </w:r>
      <w:bookmarkEnd w:id="96"/>
      <w:bookmarkEnd w:id="97"/>
      <w:bookmarkEnd w:id="98"/>
    </w:p>
    <w:p w14:paraId="3BFF66AE" w14:textId="66311970" w:rsidR="00FB23F3" w:rsidRDefault="004F44D1" w:rsidP="00A43569">
      <w:pPr>
        <w:pStyle w:val="DisStyle"/>
      </w:pPr>
      <w:r>
        <w:t>The Rocket Learn implementation has been broken down into deliverables and tasks</w:t>
      </w:r>
      <w:r w:rsidR="00C72F4F">
        <w:rPr>
          <w:noProof/>
        </w:rPr>
        <w:t>;</w:t>
      </w:r>
      <w:r w:rsidRPr="00C72F4F">
        <w:rPr>
          <w:noProof/>
        </w:rPr>
        <w:t xml:space="preserve"> these</w:t>
      </w:r>
      <w:r>
        <w:t xml:space="preserve"> can </w:t>
      </w:r>
      <w:r w:rsidRPr="00C72F4F">
        <w:rPr>
          <w:noProof/>
        </w:rPr>
        <w:t>be seen</w:t>
      </w:r>
      <w:r>
        <w:t xml:space="preserve"> in Appendix 6. These tasks will be handled using an Agile (kanban) methodology</w:t>
      </w:r>
      <w:r w:rsidR="00884979">
        <w:t>, as outlined in section 2.6</w:t>
      </w:r>
      <w:r>
        <w:t xml:space="preserve">. A project management tool has been </w:t>
      </w:r>
      <w:r w:rsidRPr="00C72F4F">
        <w:rPr>
          <w:noProof/>
        </w:rPr>
        <w:t>set</w:t>
      </w:r>
      <w:r w:rsidR="00C72F4F">
        <w:rPr>
          <w:noProof/>
        </w:rPr>
        <w:t xml:space="preserve"> </w:t>
      </w:r>
      <w:r w:rsidRPr="00C72F4F">
        <w:rPr>
          <w:noProof/>
        </w:rPr>
        <w:t>up</w:t>
      </w:r>
      <w:r>
        <w:t xml:space="preserve"> to use throughout this project using this methodology</w:t>
      </w:r>
      <w:r w:rsidR="00884979">
        <w:t xml:space="preserve"> </w:t>
      </w:r>
      <w:r w:rsidR="00884979">
        <w:fldChar w:fldCharType="begin" w:fldLock="1"/>
      </w:r>
      <w:r w:rsidR="00884979">
        <w:instrText>ADDIN CSL_CITATION { "citationItems" : [ { "id" : "ITEM-1", "itemData" : { "URL" : "https://dylankeys.myjetbrains.com", "abstract" : "YouTrack is a proprietary, commercial browser-based bug tracker, issue tracking system and project management software developed by JetBrains.", "accessed" : { "date-parts" : [ [ "2017", "11", "24" ] ] }, "author" : [ { "dropping-particle" : "", "family" : "YouTrack", "given" : "", "non-dropping-particle" : "", "parse-names" : false, "suffix" : "" } ], "container-title" : "YouTrack", "id" : "ITEM-1", "issued" : { "date-parts" : [ [ "2018" ] ] }, "title" : "JetBrains YouTrack", "type" : "webpage" }, "uris" : [ "http://www.mendeley.com/documents/?uuid=c8e873af-2dfc-35c7-af36-3641e589fbc5" ] } ], "mendeley" : { "formattedCitation" : "(YouTrack, 2018)", "plainTextFormattedCitation" : "(YouTrack, 2018)", "previouslyFormattedCitation" : "(YouTrack, 2018)" }, "properties" : {  }, "schema" : "https://github.com/citation-style-language/schema/raw/master/csl-citation.json" }</w:instrText>
      </w:r>
      <w:r w:rsidR="00884979">
        <w:fldChar w:fldCharType="separate"/>
      </w:r>
      <w:r w:rsidR="00884979" w:rsidRPr="00884979">
        <w:rPr>
          <w:noProof/>
        </w:rPr>
        <w:t>(YouTrack, 2018)</w:t>
      </w:r>
      <w:r w:rsidR="00884979">
        <w:fldChar w:fldCharType="end"/>
      </w:r>
      <w:r>
        <w:t xml:space="preserve">. </w:t>
      </w:r>
      <w:r w:rsidR="00A43569">
        <w:t xml:space="preserve">The system code and database is hosted on a 1&amp;1 shared </w:t>
      </w:r>
      <w:r w:rsidR="00A43569" w:rsidRPr="00D61EDD">
        <w:rPr>
          <w:noProof/>
        </w:rPr>
        <w:t>web</w:t>
      </w:r>
      <w:r w:rsidR="00D61EDD" w:rsidRPr="00D61EDD">
        <w:rPr>
          <w:noProof/>
        </w:rPr>
        <w:t xml:space="preserve"> </w:t>
      </w:r>
      <w:r w:rsidR="00A43569" w:rsidRPr="00D61EDD">
        <w:rPr>
          <w:noProof/>
        </w:rPr>
        <w:t>space</w:t>
      </w:r>
      <w:r w:rsidR="00A43569">
        <w:t>.</w:t>
      </w:r>
    </w:p>
    <w:p w14:paraId="75F4D4BA" w14:textId="56F1EDB2" w:rsidR="00A43569" w:rsidRDefault="00A43569" w:rsidP="00A43569">
      <w:pPr>
        <w:pStyle w:val="DisStyle"/>
      </w:pPr>
      <w:r>
        <w:t xml:space="preserve">The initial version of the application was developed in Bootstrap 3, as at the time of starting development this was the latest major version. During system </w:t>
      </w:r>
      <w:r w:rsidRPr="00D61EDD">
        <w:rPr>
          <w:noProof/>
        </w:rPr>
        <w:t>development</w:t>
      </w:r>
      <w:r w:rsidR="00D61EDD" w:rsidRPr="00D61EDD">
        <w:rPr>
          <w:noProof/>
        </w:rPr>
        <w:t>,</w:t>
      </w:r>
      <w:r>
        <w:t xml:space="preserve"> Bootstrap released version 4 of their framework. A decision was made </w:t>
      </w:r>
      <w:r w:rsidR="00D61EDD" w:rsidRPr="00D61EDD">
        <w:rPr>
          <w:noProof/>
        </w:rPr>
        <w:t>half</w:t>
      </w:r>
      <w:r w:rsidRPr="00D61EDD">
        <w:rPr>
          <w:noProof/>
        </w:rPr>
        <w:t>way</w:t>
      </w:r>
      <w:r>
        <w:t xml:space="preserve"> through development (December 2017) to make the switch to Bootstrap 4 and take advantage of the new and improved </w:t>
      </w:r>
      <w:r w:rsidRPr="00D61EDD">
        <w:rPr>
          <w:noProof/>
        </w:rPr>
        <w:t>framework</w:t>
      </w:r>
      <w:r>
        <w:t xml:space="preserve">. This resulted in some </w:t>
      </w:r>
      <w:r w:rsidRPr="00D61EDD">
        <w:rPr>
          <w:noProof/>
        </w:rPr>
        <w:t>major</w:t>
      </w:r>
      <w:r>
        <w:t xml:space="preserve"> cosmetic changes to the application, as a lot of the previously used components had changed or become depreciated. </w:t>
      </w:r>
    </w:p>
    <w:p w14:paraId="58BD4A59" w14:textId="70DA304A" w:rsidR="00A43569" w:rsidRDefault="00A43569" w:rsidP="00A43569">
      <w:pPr>
        <w:pStyle w:val="Heading3Dis"/>
      </w:pPr>
      <w:r>
        <w:t>4.1.1</w:t>
      </w:r>
      <w:r>
        <w:tab/>
        <w:t>Tools used</w:t>
      </w:r>
    </w:p>
    <w:p w14:paraId="064DA8ED" w14:textId="40968ADD" w:rsidR="00A43569" w:rsidRDefault="00A43569" w:rsidP="00A43569">
      <w:pPr>
        <w:pStyle w:val="DisStyle"/>
      </w:pPr>
      <w:r>
        <w:t>The project code</w:t>
      </w:r>
      <w:r w:rsidR="00AE05E7">
        <w:t xml:space="preserve"> (HTML, JavaScript, PHP and CSS)</w:t>
      </w:r>
      <w:r>
        <w:t xml:space="preserve"> was developed between two source code editors, Sublime and Notepad++. These</w:t>
      </w:r>
      <w:r w:rsidR="00A9621A">
        <w:t xml:space="preserve"> editors</w:t>
      </w:r>
      <w:r>
        <w:t xml:space="preserve"> were selected due to their superior PHP syntax highlighting, making code easily readable during development.</w:t>
      </w:r>
      <w:r w:rsidR="00F565E7">
        <w:t xml:space="preserve"> </w:t>
      </w:r>
      <w:r w:rsidR="00A9621A">
        <w:t xml:space="preserve">The </w:t>
      </w:r>
      <w:r w:rsidR="00A9621A" w:rsidRPr="000E3330">
        <w:rPr>
          <w:noProof/>
        </w:rPr>
        <w:t>code</w:t>
      </w:r>
      <w:r w:rsidR="00A9621A">
        <w:t xml:space="preserve"> was version controlled by using Git (via GitHub), changes were pushed back to the repository at </w:t>
      </w:r>
      <w:r w:rsidR="00A9621A" w:rsidRPr="000E3330">
        <w:rPr>
          <w:noProof/>
        </w:rPr>
        <w:t>important</w:t>
      </w:r>
      <w:r w:rsidR="00A9621A">
        <w:t xml:space="preserve"> intervals, ensuring the </w:t>
      </w:r>
      <w:r w:rsidR="00A9621A" w:rsidRPr="000E3330">
        <w:rPr>
          <w:noProof/>
        </w:rPr>
        <w:t>code</w:t>
      </w:r>
      <w:r w:rsidR="00A9621A">
        <w:t xml:space="preserve"> was backed-up and version controlled </w:t>
      </w:r>
      <w:r w:rsidR="00A9621A">
        <w:fldChar w:fldCharType="begin" w:fldLock="1"/>
      </w:r>
      <w:r w:rsidR="00E8333B">
        <w:instrText>ADDIN CSL_CITATION { "citationItems" : [ { "id" : "ITEM-1", "itemData" : { "author" : [ { "dropping-particle" : "", "family" : "Keys", "given" : "Dylan", "non-dropping-particle" : "", "parse-names" : false, "suffix" : "" } ], "container-title" : "GitHub", "id" : "ITEM-1", "issued" : { "date-parts" : [ [ "2018" ] ] }, "title" : "Rocket Learn", "type" : "webpage" }, "uris" : [ "http://www.mendeley.com/documents/?uuid=882655ee-5492-4f33-9b3c-59354eedb993" ] } ], "mendeley" : { "formattedCitation" : "(Keys, 2018)", "plainTextFormattedCitation" : "(Keys, 2018)", "previouslyFormattedCitation" : "(Keys, 2018)" }, "properties" : {  }, "schema" : "https://github.com/citation-style-language/schema/raw/master/csl-citation.json" }</w:instrText>
      </w:r>
      <w:r w:rsidR="00A9621A">
        <w:fldChar w:fldCharType="separate"/>
      </w:r>
      <w:r w:rsidR="00A9621A" w:rsidRPr="00A9621A">
        <w:rPr>
          <w:noProof/>
        </w:rPr>
        <w:t>(Keys, 2018)</w:t>
      </w:r>
      <w:r w:rsidR="00A9621A">
        <w:fldChar w:fldCharType="end"/>
      </w:r>
      <w:r w:rsidR="00A9621A">
        <w:t xml:space="preserve">. </w:t>
      </w:r>
      <w:r w:rsidR="00F565E7">
        <w:t>The MySQL database was hosted on 1&amp;1 and managed through PHPMyAdmin.</w:t>
      </w:r>
      <w:r w:rsidR="00A9621A">
        <w:t xml:space="preserve"> </w:t>
      </w:r>
    </w:p>
    <w:p w14:paraId="2B8184BA" w14:textId="7233ED1E" w:rsidR="00A43569" w:rsidRDefault="00A43569" w:rsidP="00FB23F3">
      <w:pPr>
        <w:pStyle w:val="Heading3Dis"/>
      </w:pPr>
      <w:r>
        <w:t>4.1.2</w:t>
      </w:r>
      <w:r>
        <w:tab/>
        <w:t>Navigation bar</w:t>
      </w:r>
    </w:p>
    <w:p w14:paraId="6B7026D3" w14:textId="2D93C77E" w:rsidR="00FB23F3" w:rsidRDefault="00FB23F3" w:rsidP="00FB23F3">
      <w:pPr>
        <w:pStyle w:val="DisStyle"/>
      </w:pPr>
      <w:r>
        <w:t>The navigation b</w:t>
      </w:r>
      <w:r w:rsidR="003941A9">
        <w:t>ar sit</w:t>
      </w:r>
      <w:r>
        <w:t>s atop ev</w:t>
      </w:r>
      <w:r w:rsidR="003941A9">
        <w:t xml:space="preserve">ery page on Rocket Learn. It has two main parts; the navigation section with links to core pages within the system (aligned to the left) and the user section (on the far right). The breakdown of the elements </w:t>
      </w:r>
      <w:r w:rsidR="00D61EDD" w:rsidRPr="000E3330">
        <w:rPr>
          <w:noProof/>
        </w:rPr>
        <w:t>is</w:t>
      </w:r>
      <w:r w:rsidR="003941A9" w:rsidRPr="00C72F4F">
        <w:rPr>
          <w:noProof/>
        </w:rPr>
        <w:t xml:space="preserve"> shown</w:t>
      </w:r>
      <w:r w:rsidR="009F2EC4">
        <w:t xml:space="preserve"> in table 9</w:t>
      </w:r>
      <w:r w:rsidR="003941A9">
        <w:t>.</w:t>
      </w:r>
    </w:p>
    <w:p w14:paraId="4317FAFE" w14:textId="77777777" w:rsidR="00B5192B" w:rsidRDefault="00B5192B" w:rsidP="00FB23F3">
      <w:pPr>
        <w:pStyle w:val="DisStyle"/>
      </w:pPr>
    </w:p>
    <w:p w14:paraId="4ECCFA2A" w14:textId="77777777" w:rsidR="00B5192B" w:rsidRDefault="00B5192B" w:rsidP="00FB23F3">
      <w:pPr>
        <w:pStyle w:val="DisStyle"/>
      </w:pPr>
    </w:p>
    <w:p w14:paraId="3CD4EF35" w14:textId="1ABA5AE4" w:rsidR="003941A9" w:rsidRDefault="003941A9" w:rsidP="003941A9">
      <w:pPr>
        <w:pStyle w:val="Caption"/>
        <w:keepNext/>
      </w:pPr>
      <w:bookmarkStart w:id="99" w:name="_Toc513120811"/>
      <w:bookmarkStart w:id="100" w:name="_Toc513208839"/>
      <w:r>
        <w:lastRenderedPageBreak/>
        <w:t xml:space="preserve">Table </w:t>
      </w:r>
      <w:r w:rsidR="009607D4">
        <w:fldChar w:fldCharType="begin"/>
      </w:r>
      <w:r w:rsidR="009607D4">
        <w:instrText xml:space="preserve"> SEQ Table \* ARABIC </w:instrText>
      </w:r>
      <w:r w:rsidR="009607D4">
        <w:fldChar w:fldCharType="separate"/>
      </w:r>
      <w:r w:rsidR="005E5091">
        <w:rPr>
          <w:noProof/>
        </w:rPr>
        <w:t>9</w:t>
      </w:r>
      <w:r w:rsidR="009607D4">
        <w:rPr>
          <w:noProof/>
        </w:rPr>
        <w:fldChar w:fldCharType="end"/>
      </w:r>
      <w:r>
        <w:t xml:space="preserve"> - Navigation bar breakdown</w:t>
      </w:r>
      <w:bookmarkEnd w:id="99"/>
      <w:bookmarkEnd w:id="100"/>
    </w:p>
    <w:tbl>
      <w:tblPr>
        <w:tblStyle w:val="GridTable4-Accent1"/>
        <w:tblW w:w="0" w:type="auto"/>
        <w:tblLook w:val="04A0" w:firstRow="1" w:lastRow="0" w:firstColumn="1" w:lastColumn="0" w:noHBand="0" w:noVBand="1"/>
      </w:tblPr>
      <w:tblGrid>
        <w:gridCol w:w="6366"/>
        <w:gridCol w:w="2688"/>
      </w:tblGrid>
      <w:tr w:rsidR="003941A9" w:rsidRPr="003941A9" w14:paraId="024FA2C0" w14:textId="77777777" w:rsidTr="00D678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66" w:type="dxa"/>
          </w:tcPr>
          <w:p w14:paraId="21FD05C7" w14:textId="0B2BEB09" w:rsidR="003941A9" w:rsidRPr="003941A9" w:rsidRDefault="003941A9" w:rsidP="003941A9">
            <w:pPr>
              <w:pStyle w:val="DisStyle"/>
              <w:spacing w:after="0" w:line="240" w:lineRule="auto"/>
            </w:pPr>
            <w:r w:rsidRPr="003941A9">
              <w:t>Image</w:t>
            </w:r>
          </w:p>
        </w:tc>
        <w:tc>
          <w:tcPr>
            <w:tcW w:w="2688" w:type="dxa"/>
          </w:tcPr>
          <w:p w14:paraId="02D3617D" w14:textId="2EE47869" w:rsidR="003941A9" w:rsidRPr="003941A9" w:rsidRDefault="003941A9" w:rsidP="003941A9">
            <w:pPr>
              <w:pStyle w:val="DisStyle"/>
              <w:spacing w:after="0" w:line="240" w:lineRule="auto"/>
              <w:cnfStyle w:val="100000000000" w:firstRow="1" w:lastRow="0" w:firstColumn="0" w:lastColumn="0" w:oddVBand="0" w:evenVBand="0" w:oddHBand="0" w:evenHBand="0" w:firstRowFirstColumn="0" w:firstRowLastColumn="0" w:lastRowFirstColumn="0" w:lastRowLastColumn="0"/>
            </w:pPr>
            <w:r w:rsidRPr="003941A9">
              <w:t>Purpose</w:t>
            </w:r>
          </w:p>
        </w:tc>
      </w:tr>
      <w:tr w:rsidR="003941A9" w:rsidRPr="003941A9" w14:paraId="61320096" w14:textId="77777777" w:rsidTr="00D67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66" w:type="dxa"/>
          </w:tcPr>
          <w:p w14:paraId="442344EB" w14:textId="1DC486D9" w:rsidR="003941A9" w:rsidRPr="003941A9" w:rsidRDefault="003941A9" w:rsidP="003941A9">
            <w:pPr>
              <w:pStyle w:val="DisStyle"/>
              <w:spacing w:after="0" w:line="240" w:lineRule="auto"/>
            </w:pPr>
            <w:r>
              <w:rPr>
                <w:noProof/>
                <w:lang w:eastAsia="en-GB"/>
              </w:rPr>
              <w:drawing>
                <wp:inline distT="0" distB="0" distL="0" distR="0" wp14:anchorId="1775F5F8" wp14:editId="2369FB58">
                  <wp:extent cx="3905250" cy="418318"/>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r="73191" b="93790"/>
                          <a:stretch/>
                        </pic:blipFill>
                        <pic:spPr bwMode="auto">
                          <a:xfrm>
                            <a:off x="0" y="0"/>
                            <a:ext cx="3905250" cy="418318"/>
                          </a:xfrm>
                          <a:prstGeom prst="rect">
                            <a:avLst/>
                          </a:prstGeom>
                          <a:ln>
                            <a:noFill/>
                          </a:ln>
                          <a:extLst>
                            <a:ext uri="{53640926-AAD7-44D8-BBD7-CCE9431645EC}">
                              <a14:shadowObscured xmlns:a14="http://schemas.microsoft.com/office/drawing/2010/main"/>
                            </a:ext>
                          </a:extLst>
                        </pic:spPr>
                      </pic:pic>
                    </a:graphicData>
                  </a:graphic>
                </wp:inline>
              </w:drawing>
            </w:r>
          </w:p>
        </w:tc>
        <w:tc>
          <w:tcPr>
            <w:tcW w:w="2688" w:type="dxa"/>
          </w:tcPr>
          <w:p w14:paraId="1817B972" w14:textId="0C8DAFA2" w:rsidR="003941A9" w:rsidRPr="003941A9" w:rsidRDefault="003941A9" w:rsidP="003941A9">
            <w:pPr>
              <w:pStyle w:val="DisStyle"/>
              <w:spacing w:after="0" w:line="240" w:lineRule="auto"/>
              <w:cnfStyle w:val="000000100000" w:firstRow="0" w:lastRow="0" w:firstColumn="0" w:lastColumn="0" w:oddVBand="0" w:evenVBand="0" w:oddHBand="1" w:evenHBand="0" w:firstRowFirstColumn="0" w:firstRowLastColumn="0" w:lastRowFirstColumn="0" w:lastRowLastColumn="0"/>
            </w:pPr>
            <w:r>
              <w:t>To enable navigation to core pages within the system from any page.</w:t>
            </w:r>
          </w:p>
        </w:tc>
      </w:tr>
      <w:tr w:rsidR="003941A9" w:rsidRPr="003941A9" w14:paraId="3428985B" w14:textId="77777777" w:rsidTr="00D67843">
        <w:tc>
          <w:tcPr>
            <w:cnfStyle w:val="001000000000" w:firstRow="0" w:lastRow="0" w:firstColumn="1" w:lastColumn="0" w:oddVBand="0" w:evenVBand="0" w:oddHBand="0" w:evenHBand="0" w:firstRowFirstColumn="0" w:firstRowLastColumn="0" w:lastRowFirstColumn="0" w:lastRowLastColumn="0"/>
            <w:tcW w:w="6366" w:type="dxa"/>
          </w:tcPr>
          <w:p w14:paraId="564D60D8" w14:textId="3EFD7FB0" w:rsidR="003941A9" w:rsidRPr="003941A9" w:rsidRDefault="003941A9" w:rsidP="003941A9">
            <w:pPr>
              <w:pStyle w:val="DisStyle"/>
              <w:spacing w:after="0" w:line="240" w:lineRule="auto"/>
            </w:pPr>
            <w:r>
              <w:rPr>
                <w:noProof/>
                <w:lang w:eastAsia="en-GB"/>
              </w:rPr>
              <w:drawing>
                <wp:inline distT="0" distB="0" distL="0" distR="0" wp14:anchorId="1E1849BF" wp14:editId="4E2F6469">
                  <wp:extent cx="1608366" cy="418773"/>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89034" t="-91" b="93916"/>
                          <a:stretch/>
                        </pic:blipFill>
                        <pic:spPr bwMode="auto">
                          <a:xfrm>
                            <a:off x="0" y="0"/>
                            <a:ext cx="1634817" cy="425660"/>
                          </a:xfrm>
                          <a:prstGeom prst="rect">
                            <a:avLst/>
                          </a:prstGeom>
                          <a:ln>
                            <a:noFill/>
                          </a:ln>
                          <a:extLst>
                            <a:ext uri="{53640926-AAD7-44D8-BBD7-CCE9431645EC}">
                              <a14:shadowObscured xmlns:a14="http://schemas.microsoft.com/office/drawing/2010/main"/>
                            </a:ext>
                          </a:extLst>
                        </pic:spPr>
                      </pic:pic>
                    </a:graphicData>
                  </a:graphic>
                </wp:inline>
              </w:drawing>
            </w:r>
          </w:p>
        </w:tc>
        <w:tc>
          <w:tcPr>
            <w:tcW w:w="2688" w:type="dxa"/>
          </w:tcPr>
          <w:p w14:paraId="71891CF3" w14:textId="68B1EAE8" w:rsidR="003941A9" w:rsidRPr="003941A9" w:rsidRDefault="003941A9" w:rsidP="003941A9">
            <w:pPr>
              <w:pStyle w:val="DisStyle"/>
              <w:spacing w:after="0" w:line="240" w:lineRule="auto"/>
              <w:cnfStyle w:val="000000000000" w:firstRow="0" w:lastRow="0" w:firstColumn="0" w:lastColumn="0" w:oddVBand="0" w:evenVBand="0" w:oddHBand="0" w:evenHBand="0" w:firstRowFirstColumn="0" w:firstRowLastColumn="0" w:lastRowFirstColumn="0" w:lastRowLastColumn="0"/>
            </w:pPr>
            <w:r>
              <w:t>To indicate the current logged in user and provide quick links to the user’s profile and to log out.</w:t>
            </w:r>
          </w:p>
        </w:tc>
      </w:tr>
      <w:tr w:rsidR="003941A9" w:rsidRPr="003941A9" w14:paraId="2E5D1913" w14:textId="77777777" w:rsidTr="00D67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66" w:type="dxa"/>
          </w:tcPr>
          <w:p w14:paraId="14699B20" w14:textId="5F7D5FE4" w:rsidR="003941A9" w:rsidRPr="003941A9" w:rsidRDefault="003941A9" w:rsidP="003941A9">
            <w:pPr>
              <w:pStyle w:val="DisStyle"/>
              <w:spacing w:after="0" w:line="240" w:lineRule="auto"/>
            </w:pPr>
            <w:r>
              <w:rPr>
                <w:noProof/>
                <w:lang w:eastAsia="en-GB"/>
              </w:rPr>
              <w:drawing>
                <wp:inline distT="0" distB="0" distL="0" distR="0" wp14:anchorId="67D487E4" wp14:editId="5F6E1C67">
                  <wp:extent cx="1333500" cy="491289"/>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339295" cy="493424"/>
                          </a:xfrm>
                          <a:prstGeom prst="rect">
                            <a:avLst/>
                          </a:prstGeom>
                        </pic:spPr>
                      </pic:pic>
                    </a:graphicData>
                  </a:graphic>
                </wp:inline>
              </w:drawing>
            </w:r>
          </w:p>
        </w:tc>
        <w:tc>
          <w:tcPr>
            <w:tcW w:w="2688" w:type="dxa"/>
          </w:tcPr>
          <w:p w14:paraId="3270D9B7" w14:textId="7D4EC794" w:rsidR="003941A9" w:rsidRPr="003941A9" w:rsidRDefault="003941A9" w:rsidP="003941A9">
            <w:pPr>
              <w:pStyle w:val="DisStyle"/>
              <w:spacing w:after="0" w:line="240" w:lineRule="auto"/>
              <w:cnfStyle w:val="000000100000" w:firstRow="0" w:lastRow="0" w:firstColumn="0" w:lastColumn="0" w:oddVBand="0" w:evenVBand="0" w:oddHBand="1" w:evenHBand="0" w:firstRowFirstColumn="0" w:firstRowLastColumn="0" w:lastRowFirstColumn="0" w:lastRowLastColumn="0"/>
            </w:pPr>
            <w:r>
              <w:t>To enable quick sign in/up from any page, when the user is not logged in.</w:t>
            </w:r>
          </w:p>
        </w:tc>
      </w:tr>
    </w:tbl>
    <w:p w14:paraId="719502EE" w14:textId="77777777" w:rsidR="003941A9" w:rsidRDefault="003941A9" w:rsidP="00FB23F3">
      <w:pPr>
        <w:pStyle w:val="DisStyle"/>
      </w:pPr>
    </w:p>
    <w:p w14:paraId="455254CC" w14:textId="1AC575E4" w:rsidR="00FB23F3" w:rsidRDefault="00A75E68" w:rsidP="003941A9">
      <w:pPr>
        <w:pStyle w:val="Heading3Dis"/>
      </w:pPr>
      <w:r>
        <w:t>4.1.3</w:t>
      </w:r>
      <w:r w:rsidR="00EC6282">
        <w:tab/>
      </w:r>
      <w:r w:rsidR="003941A9">
        <w:t>Courses</w:t>
      </w:r>
    </w:p>
    <w:p w14:paraId="01EE9988" w14:textId="6E5AA1D2" w:rsidR="004F44D1" w:rsidRDefault="00B5192B" w:rsidP="00B5192B">
      <w:pPr>
        <w:pStyle w:val="DisStyle"/>
      </w:pPr>
      <w:r>
        <w:t>The course catalogue</w:t>
      </w:r>
      <w:r w:rsidR="00E32D29">
        <w:t xml:space="preserve"> shows the courses page with the list of all the created and active courses pulled from the courses table in the database.</w:t>
      </w:r>
      <w:r w:rsidR="000D0900">
        <w:t xml:space="preserve"> The user is able to search this catalogue.</w:t>
      </w:r>
    </w:p>
    <w:p w14:paraId="40C34F31" w14:textId="33963552" w:rsidR="00E32D29" w:rsidRPr="00E32D29" w:rsidRDefault="00E32D29" w:rsidP="00E32D29">
      <w:pPr>
        <w:pStyle w:val="DisStyle"/>
      </w:pPr>
      <w:r>
        <w:t xml:space="preserve">Figure </w:t>
      </w:r>
      <w:r w:rsidR="000A3281">
        <w:t>18</w:t>
      </w:r>
      <w:r>
        <w:t xml:space="preserve"> </w:t>
      </w:r>
      <w:r w:rsidRPr="00C72F4F">
        <w:rPr>
          <w:noProof/>
        </w:rPr>
        <w:t>show</w:t>
      </w:r>
      <w:r w:rsidR="00C72F4F">
        <w:rPr>
          <w:noProof/>
        </w:rPr>
        <w:t>s</w:t>
      </w:r>
      <w:r>
        <w:t xml:space="preserve"> that a standard user has attempted to access </w:t>
      </w:r>
      <w:r w:rsidRPr="000E3330">
        <w:rPr>
          <w:noProof/>
        </w:rPr>
        <w:t>a course</w:t>
      </w:r>
      <w:r>
        <w:t xml:space="preserve"> but is not enrolled</w:t>
      </w:r>
      <w:r w:rsidR="00C72F4F">
        <w:rPr>
          <w:noProof/>
        </w:rPr>
        <w:t>. T</w:t>
      </w:r>
      <w:r w:rsidRPr="00C72F4F">
        <w:rPr>
          <w:noProof/>
        </w:rPr>
        <w:t>herefore</w:t>
      </w:r>
      <w:r>
        <w:t xml:space="preserve"> the system will display the user the enrolment form. The user must now </w:t>
      </w:r>
      <w:r w:rsidRPr="000E3330">
        <w:rPr>
          <w:noProof/>
        </w:rPr>
        <w:t>enrol</w:t>
      </w:r>
      <w:r>
        <w:t xml:space="preserve"> </w:t>
      </w:r>
      <w:r w:rsidRPr="000E3330">
        <w:rPr>
          <w:noProof/>
        </w:rPr>
        <w:t>on</w:t>
      </w:r>
      <w:r>
        <w:t xml:space="preserve"> this course before gaining access.</w:t>
      </w:r>
    </w:p>
    <w:p w14:paraId="4FB11714" w14:textId="4394F3B3" w:rsidR="004F44D1" w:rsidRDefault="00FB23F3" w:rsidP="00FB23F3">
      <w:pPr>
        <w:pStyle w:val="BodyText"/>
        <w:keepNext/>
        <w:jc w:val="center"/>
      </w:pPr>
      <w:r>
        <w:rPr>
          <w:noProof/>
          <w:lang w:eastAsia="en-GB"/>
        </w:rPr>
        <w:drawing>
          <wp:inline distT="0" distB="0" distL="0" distR="0" wp14:anchorId="4455F5BD" wp14:editId="6013C13D">
            <wp:extent cx="5755640" cy="21412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55640" cy="2141220"/>
                    </a:xfrm>
                    <a:prstGeom prst="rect">
                      <a:avLst/>
                    </a:prstGeom>
                  </pic:spPr>
                </pic:pic>
              </a:graphicData>
            </a:graphic>
          </wp:inline>
        </w:drawing>
      </w:r>
    </w:p>
    <w:p w14:paraId="57CF2FFC" w14:textId="77777777" w:rsidR="004F44D1" w:rsidRDefault="004F44D1" w:rsidP="00FB23F3">
      <w:pPr>
        <w:pStyle w:val="Caption"/>
        <w:jc w:val="center"/>
      </w:pPr>
      <w:bookmarkStart w:id="101" w:name="_Toc513120683"/>
      <w:bookmarkStart w:id="102" w:name="_Toc513208859"/>
      <w:r>
        <w:t xml:space="preserve">Figure </w:t>
      </w:r>
      <w:r w:rsidR="009607D4">
        <w:fldChar w:fldCharType="begin"/>
      </w:r>
      <w:r w:rsidR="009607D4">
        <w:instrText xml:space="preserve"> SEQ Figure \* ARABIC </w:instrText>
      </w:r>
      <w:r w:rsidR="009607D4">
        <w:fldChar w:fldCharType="separate"/>
      </w:r>
      <w:r w:rsidR="005E5091">
        <w:rPr>
          <w:noProof/>
        </w:rPr>
        <w:t>18</w:t>
      </w:r>
      <w:r w:rsidR="009607D4">
        <w:rPr>
          <w:noProof/>
        </w:rPr>
        <w:fldChar w:fldCharType="end"/>
      </w:r>
      <w:r>
        <w:t xml:space="preserve"> - Enrolment screen for </w:t>
      </w:r>
      <w:r w:rsidRPr="000E3330">
        <w:rPr>
          <w:noProof/>
        </w:rPr>
        <w:t>a course</w:t>
      </w:r>
      <w:bookmarkEnd w:id="101"/>
      <w:bookmarkEnd w:id="102"/>
    </w:p>
    <w:p w14:paraId="65B4E566" w14:textId="1E755294" w:rsidR="00E32D29" w:rsidRDefault="000A3281" w:rsidP="00E32D29">
      <w:pPr>
        <w:pStyle w:val="DisStyle"/>
        <w:rPr>
          <w:noProof/>
          <w:lang w:eastAsia="en-GB"/>
        </w:rPr>
      </w:pPr>
      <w:r>
        <w:rPr>
          <w:noProof/>
          <w:lang w:eastAsia="en-GB"/>
        </w:rPr>
        <w:t>Figure 19</w:t>
      </w:r>
      <w:r w:rsidR="00E32D29">
        <w:rPr>
          <w:noProof/>
          <w:lang w:eastAsia="en-GB"/>
        </w:rPr>
        <w:t xml:space="preserve"> shows the aftermath of a standard user clicking the </w:t>
      </w:r>
      <w:r w:rsidR="00E32D29" w:rsidRPr="000E3330">
        <w:rPr>
          <w:noProof/>
          <w:lang w:eastAsia="en-GB"/>
        </w:rPr>
        <w:t>enrol</w:t>
      </w:r>
      <w:r w:rsidR="00E32D29">
        <w:rPr>
          <w:noProof/>
          <w:lang w:eastAsia="en-GB"/>
        </w:rPr>
        <w:t xml:space="preserve"> button. They have </w:t>
      </w:r>
      <w:r w:rsidR="00E32D29" w:rsidRPr="00C72F4F">
        <w:rPr>
          <w:noProof/>
          <w:lang w:eastAsia="en-GB"/>
        </w:rPr>
        <w:t>been directed</w:t>
      </w:r>
      <w:r w:rsidR="00E32D29">
        <w:rPr>
          <w:noProof/>
          <w:lang w:eastAsia="en-GB"/>
        </w:rPr>
        <w:t xml:space="preserve"> to the </w:t>
      </w:r>
      <w:r w:rsidR="00E32D29" w:rsidRPr="000E3330">
        <w:rPr>
          <w:noProof/>
          <w:lang w:eastAsia="en-GB"/>
        </w:rPr>
        <w:t>course</w:t>
      </w:r>
      <w:r w:rsidR="00E32D29">
        <w:rPr>
          <w:noProof/>
          <w:lang w:eastAsia="en-GB"/>
        </w:rPr>
        <w:t xml:space="preserve"> that they just </w:t>
      </w:r>
      <w:r w:rsidR="00E32D29" w:rsidRPr="000E3330">
        <w:rPr>
          <w:noProof/>
          <w:lang w:eastAsia="en-GB"/>
        </w:rPr>
        <w:t>enrolled</w:t>
      </w:r>
      <w:r w:rsidR="00E32D29">
        <w:rPr>
          <w:noProof/>
          <w:lang w:eastAsia="en-GB"/>
        </w:rPr>
        <w:t xml:space="preserve"> on and now have access as a student. They will now be able to access and complete the elements throughout the course’s topics. The user </w:t>
      </w:r>
      <w:r w:rsidR="00E32D29">
        <w:rPr>
          <w:noProof/>
          <w:lang w:eastAsia="en-GB"/>
        </w:rPr>
        <w:lastRenderedPageBreak/>
        <w:t xml:space="preserve">has access to one ‘course button’ (located below the description), this enables them to </w:t>
      </w:r>
      <w:r w:rsidR="00E32D29" w:rsidRPr="000E3330">
        <w:rPr>
          <w:noProof/>
          <w:lang w:eastAsia="en-GB"/>
        </w:rPr>
        <w:t>unenrol</w:t>
      </w:r>
      <w:r w:rsidR="00E32D29">
        <w:rPr>
          <w:noProof/>
          <w:lang w:eastAsia="en-GB"/>
        </w:rPr>
        <w:t xml:space="preserve"> from the </w:t>
      </w:r>
      <w:r w:rsidR="00E32D29" w:rsidRPr="000E3330">
        <w:rPr>
          <w:noProof/>
          <w:lang w:eastAsia="en-GB"/>
        </w:rPr>
        <w:t>course</w:t>
      </w:r>
      <w:r w:rsidR="00E32D29">
        <w:rPr>
          <w:noProof/>
          <w:lang w:eastAsia="en-GB"/>
        </w:rPr>
        <w:t>, thus removing their access.</w:t>
      </w:r>
    </w:p>
    <w:p w14:paraId="05A3DDD1" w14:textId="11BB3D5A" w:rsidR="00E32D29" w:rsidRDefault="00E32D29" w:rsidP="00E32D29">
      <w:pPr>
        <w:pStyle w:val="DisStyle"/>
        <w:rPr>
          <w:noProof/>
          <w:lang w:eastAsia="en-GB"/>
        </w:rPr>
      </w:pPr>
      <w:r>
        <w:rPr>
          <w:noProof/>
          <w:lang w:eastAsia="en-GB"/>
        </w:rPr>
        <w:t>The course page shows the user their progress towards the course’s completion criteria, as set by the teacher/administrator.</w:t>
      </w:r>
    </w:p>
    <w:p w14:paraId="572D525A" w14:textId="5B89E747" w:rsidR="00E32D29" w:rsidRPr="00E32D29" w:rsidRDefault="00E32D29" w:rsidP="00E32D29">
      <w:pPr>
        <w:pStyle w:val="DisStyle"/>
        <w:rPr>
          <w:noProof/>
          <w:lang w:eastAsia="en-GB"/>
        </w:rPr>
      </w:pPr>
      <w:r>
        <w:rPr>
          <w:noProof/>
          <w:lang w:eastAsia="en-GB"/>
        </w:rPr>
        <w:t>The user will leave the course page when they click on the available course elements that have been added by the teacher/administrator. I</w:t>
      </w:r>
      <w:r w:rsidR="000A3281">
        <w:rPr>
          <w:noProof/>
          <w:lang w:eastAsia="en-GB"/>
        </w:rPr>
        <w:t>n the example shown in figure 19</w:t>
      </w:r>
      <w:r>
        <w:rPr>
          <w:noProof/>
          <w:lang w:eastAsia="en-GB"/>
        </w:rPr>
        <w:t xml:space="preserve">, the course has three visible topics; Introduction, Assignment 1, and Exam Revision. Each of these topics </w:t>
      </w:r>
      <w:r w:rsidRPr="000E3330">
        <w:rPr>
          <w:noProof/>
          <w:lang w:eastAsia="en-GB"/>
        </w:rPr>
        <w:t>contain</w:t>
      </w:r>
      <w:r>
        <w:rPr>
          <w:noProof/>
          <w:lang w:eastAsia="en-GB"/>
        </w:rPr>
        <w:t xml:space="preserve"> a course element.</w:t>
      </w:r>
    </w:p>
    <w:p w14:paraId="7700A515" w14:textId="6B16FBCB" w:rsidR="004F44D1" w:rsidRDefault="00EB4096" w:rsidP="00FB23F3">
      <w:pPr>
        <w:pStyle w:val="BodyText"/>
        <w:keepNext/>
        <w:jc w:val="center"/>
      </w:pPr>
      <w:r>
        <w:rPr>
          <w:noProof/>
          <w:lang w:eastAsia="en-GB"/>
        </w:rPr>
        <w:drawing>
          <wp:inline distT="0" distB="0" distL="0" distR="0" wp14:anchorId="6BC684FE" wp14:editId="04791F45">
            <wp:extent cx="5755640" cy="465582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55640" cy="4655820"/>
                    </a:xfrm>
                    <a:prstGeom prst="rect">
                      <a:avLst/>
                    </a:prstGeom>
                  </pic:spPr>
                </pic:pic>
              </a:graphicData>
            </a:graphic>
          </wp:inline>
        </w:drawing>
      </w:r>
    </w:p>
    <w:p w14:paraId="6ECA1CF9" w14:textId="1D02A01D" w:rsidR="004F44D1" w:rsidRDefault="004F44D1" w:rsidP="00FB23F3">
      <w:pPr>
        <w:pStyle w:val="Caption"/>
        <w:jc w:val="center"/>
      </w:pPr>
      <w:bookmarkStart w:id="103" w:name="_Toc513120684"/>
      <w:bookmarkStart w:id="104" w:name="_Toc513208860"/>
      <w:r>
        <w:t xml:space="preserve">Figure </w:t>
      </w:r>
      <w:r w:rsidR="009607D4">
        <w:fldChar w:fldCharType="begin"/>
      </w:r>
      <w:r w:rsidR="009607D4">
        <w:instrText xml:space="preserve"> SEQ Figure \* ARABIC </w:instrText>
      </w:r>
      <w:r w:rsidR="009607D4">
        <w:fldChar w:fldCharType="separate"/>
      </w:r>
      <w:r w:rsidR="005E5091">
        <w:rPr>
          <w:noProof/>
        </w:rPr>
        <w:t>19</w:t>
      </w:r>
      <w:r w:rsidR="009607D4">
        <w:rPr>
          <w:noProof/>
        </w:rPr>
        <w:fldChar w:fldCharType="end"/>
      </w:r>
      <w:r>
        <w:t xml:space="preserve"> - Course page</w:t>
      </w:r>
      <w:r w:rsidR="00C55D19">
        <w:t xml:space="preserve"> (Student view)</w:t>
      </w:r>
      <w:bookmarkEnd w:id="103"/>
      <w:bookmarkEnd w:id="104"/>
    </w:p>
    <w:p w14:paraId="1A234C7C" w14:textId="63CD4511" w:rsidR="00C55D19" w:rsidRPr="00C55D19" w:rsidRDefault="00C55D19" w:rsidP="00C55D19">
      <w:pPr>
        <w:pStyle w:val="DisStyle"/>
      </w:pPr>
      <w:r>
        <w:t>Th</w:t>
      </w:r>
      <w:r w:rsidR="000A3281">
        <w:t>e course page shown in figure 19</w:t>
      </w:r>
      <w:r>
        <w:t xml:space="preserve"> is taken from a student user’s </w:t>
      </w:r>
      <w:r w:rsidRPr="000E3330">
        <w:rPr>
          <w:noProof/>
        </w:rPr>
        <w:t>view</w:t>
      </w:r>
      <w:r>
        <w:t xml:space="preserve">, the teacher/administrator has a different </w:t>
      </w:r>
      <w:r w:rsidRPr="000E3330">
        <w:rPr>
          <w:noProof/>
        </w:rPr>
        <w:t>view</w:t>
      </w:r>
      <w:r>
        <w:t xml:space="preserve"> that provides them with the options to manage the course</w:t>
      </w:r>
      <w:r w:rsidR="000A3281">
        <w:t xml:space="preserve"> (shown in figure 20)</w:t>
      </w:r>
      <w:r>
        <w:t xml:space="preserve">. They have access to the course settings, enrolments and completion criteria pages. This allows them to configure the </w:t>
      </w:r>
      <w:r w:rsidRPr="000E3330">
        <w:rPr>
          <w:noProof/>
        </w:rPr>
        <w:t>course</w:t>
      </w:r>
      <w:r>
        <w:t xml:space="preserve">. Topics can be created via </w:t>
      </w:r>
      <w:r>
        <w:lastRenderedPageBreak/>
        <w:t>the ‘Add a topic’ link at the bottom of the course page and edited or deleted via the edit link in the bottom left of any topic.</w:t>
      </w:r>
      <w:r w:rsidR="006566A3">
        <w:t xml:space="preserve"> </w:t>
      </w:r>
      <w:r w:rsidR="006566A3" w:rsidRPr="000E3330">
        <w:rPr>
          <w:noProof/>
        </w:rPr>
        <w:t>Additionally</w:t>
      </w:r>
      <w:r w:rsidR="000E3330" w:rsidRPr="000E3330">
        <w:rPr>
          <w:noProof/>
        </w:rPr>
        <w:t>,</w:t>
      </w:r>
      <w:r w:rsidR="006566A3">
        <w:t xml:space="preserve"> a course element (activity or resource) can be added to a topic via the ‘Add an activity or resource to this topic’ link.</w:t>
      </w:r>
    </w:p>
    <w:p w14:paraId="4155AE43" w14:textId="58D2B9A9" w:rsidR="00C55D19" w:rsidRDefault="006566A3" w:rsidP="00C55D19">
      <w:pPr>
        <w:keepNext/>
        <w:spacing w:line="360" w:lineRule="auto"/>
      </w:pPr>
      <w:r>
        <w:rPr>
          <w:noProof/>
          <w:lang w:val="en-GB" w:eastAsia="en-GB"/>
        </w:rPr>
        <w:drawing>
          <wp:inline distT="0" distB="0" distL="0" distR="0" wp14:anchorId="5CB043E8" wp14:editId="3C425C11">
            <wp:extent cx="5755640" cy="447929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55640" cy="4479290"/>
                    </a:xfrm>
                    <a:prstGeom prst="rect">
                      <a:avLst/>
                    </a:prstGeom>
                  </pic:spPr>
                </pic:pic>
              </a:graphicData>
            </a:graphic>
          </wp:inline>
        </w:drawing>
      </w:r>
    </w:p>
    <w:p w14:paraId="08C52785" w14:textId="570F0E5A" w:rsidR="00C55D19" w:rsidRPr="00C55D19" w:rsidRDefault="00C55D19" w:rsidP="00C55D19">
      <w:pPr>
        <w:pStyle w:val="Caption"/>
        <w:jc w:val="center"/>
      </w:pPr>
      <w:bookmarkStart w:id="105" w:name="_Toc513120685"/>
      <w:bookmarkStart w:id="106" w:name="_Toc513208861"/>
      <w:r>
        <w:t xml:space="preserve">Figure </w:t>
      </w:r>
      <w:r w:rsidR="009607D4">
        <w:fldChar w:fldCharType="begin"/>
      </w:r>
      <w:r w:rsidR="009607D4">
        <w:instrText xml:space="preserve"> SEQ Figure \* ARABIC </w:instrText>
      </w:r>
      <w:r w:rsidR="009607D4">
        <w:fldChar w:fldCharType="separate"/>
      </w:r>
      <w:r w:rsidR="005E5091">
        <w:rPr>
          <w:noProof/>
        </w:rPr>
        <w:t>20</w:t>
      </w:r>
      <w:r w:rsidR="009607D4">
        <w:rPr>
          <w:noProof/>
        </w:rPr>
        <w:fldChar w:fldCharType="end"/>
      </w:r>
      <w:r>
        <w:t xml:space="preserve"> - Course page (Teacher/Admin view)</w:t>
      </w:r>
      <w:bookmarkEnd w:id="105"/>
      <w:bookmarkEnd w:id="106"/>
    </w:p>
    <w:p w14:paraId="66249FA3" w14:textId="03B50D5A" w:rsidR="00A700DA" w:rsidRDefault="00A700DA" w:rsidP="00E32D29">
      <w:pPr>
        <w:pStyle w:val="DisStyle"/>
      </w:pPr>
      <w:r>
        <w:t xml:space="preserve">Course elements are split into two categories: activities and resources. </w:t>
      </w:r>
      <w:r w:rsidRPr="000E3330">
        <w:rPr>
          <w:noProof/>
        </w:rPr>
        <w:t>Activities</w:t>
      </w:r>
      <w:r>
        <w:t xml:space="preserve"> are completable aspects of a cours</w:t>
      </w:r>
      <w:r w:rsidR="006F7B81">
        <w:t>e; t</w:t>
      </w:r>
      <w:r>
        <w:t xml:space="preserve">hese </w:t>
      </w:r>
      <w:r w:rsidR="006F7B81">
        <w:t xml:space="preserve">will be displayed as options when </w:t>
      </w:r>
      <w:r>
        <w:t>selecting the course completion criteria.</w:t>
      </w:r>
      <w:r w:rsidR="006F7B81">
        <w:t xml:space="preserve"> </w:t>
      </w:r>
      <w:r w:rsidR="006F7B81" w:rsidRPr="000E3330">
        <w:rPr>
          <w:noProof/>
        </w:rPr>
        <w:t>Resources</w:t>
      </w:r>
      <w:r w:rsidR="006F7B81">
        <w:t xml:space="preserve"> are supporting </w:t>
      </w:r>
      <w:r w:rsidR="00405627">
        <w:t>elements that</w:t>
      </w:r>
      <w:r w:rsidR="006F7B81">
        <w:t xml:space="preserve"> are not completable, but will likely aid the completion of activities by providing the student with additional information (via a web link, </w:t>
      </w:r>
      <w:r w:rsidR="00405627">
        <w:t>site page, video, or file</w:t>
      </w:r>
      <w:r w:rsidR="006F7B81">
        <w:t>)</w:t>
      </w:r>
      <w:r w:rsidR="00405627">
        <w:t>.</w:t>
      </w:r>
    </w:p>
    <w:p w14:paraId="53CDF0AA" w14:textId="13398904" w:rsidR="00405627" w:rsidRDefault="00405627" w:rsidP="00E32D29">
      <w:pPr>
        <w:pStyle w:val="DisStyle"/>
      </w:pPr>
      <w:r>
        <w:t xml:space="preserve">Course elements can be added to a topic by teachers and administrators. Each of the </w:t>
      </w:r>
      <w:r w:rsidRPr="000E3330">
        <w:rPr>
          <w:noProof/>
        </w:rPr>
        <w:t>elements</w:t>
      </w:r>
      <w:r>
        <w:t xml:space="preserve"> </w:t>
      </w:r>
      <w:r w:rsidR="000E3330" w:rsidRPr="000E3330">
        <w:rPr>
          <w:noProof/>
        </w:rPr>
        <w:t>has</w:t>
      </w:r>
      <w:r>
        <w:t xml:space="preserve"> their own specific create forms, but are all added to the course by the </w:t>
      </w:r>
      <w:r w:rsidR="001538A1">
        <w:rPr>
          <w:i/>
        </w:rPr>
        <w:t>addElement(</w:t>
      </w:r>
      <w:r w:rsidR="0091664B" w:rsidRPr="0091664B">
        <w:rPr>
          <w:i/>
        </w:rPr>
        <w:t>)</w:t>
      </w:r>
      <w:r w:rsidR="0091664B">
        <w:t xml:space="preserve"> </w:t>
      </w:r>
      <w:r>
        <w:t xml:space="preserve">and </w:t>
      </w:r>
      <w:r w:rsidR="001538A1">
        <w:rPr>
          <w:i/>
        </w:rPr>
        <w:t>addToTopic(</w:t>
      </w:r>
      <w:r w:rsidR="0091664B" w:rsidRPr="0091664B">
        <w:rPr>
          <w:i/>
        </w:rPr>
        <w:t>)</w:t>
      </w:r>
      <w:r w:rsidR="0091664B">
        <w:t xml:space="preserve"> </w:t>
      </w:r>
      <w:r>
        <w:t>functions</w:t>
      </w:r>
      <w:r w:rsidR="0035221B">
        <w:t xml:space="preserve"> (shown in figure 21)</w:t>
      </w:r>
      <w:r>
        <w:t xml:space="preserve">. The </w:t>
      </w:r>
      <w:r w:rsidRPr="0091664B">
        <w:rPr>
          <w:i/>
        </w:rPr>
        <w:t>addElement()</w:t>
      </w:r>
      <w:r>
        <w:t xml:space="preserve"> function is initially called following the create form submit, by this point, the element will have already been </w:t>
      </w:r>
      <w:r w:rsidR="00E11E12" w:rsidRPr="000E3330">
        <w:rPr>
          <w:noProof/>
        </w:rPr>
        <w:t>created</w:t>
      </w:r>
      <w:r w:rsidR="00E11E12">
        <w:t xml:space="preserve"> (</w:t>
      </w:r>
      <w:r>
        <w:t>inserted into its specific table</w:t>
      </w:r>
      <w:r w:rsidR="00E11E12">
        <w:t>)</w:t>
      </w:r>
      <w:r>
        <w:t xml:space="preserve">. Three parameters are passed into the </w:t>
      </w:r>
      <w:r w:rsidR="0091664B" w:rsidRPr="0091664B">
        <w:rPr>
          <w:i/>
        </w:rPr>
        <w:t xml:space="preserve">addElement($courseid, </w:t>
      </w:r>
      <w:r w:rsidR="0091664B" w:rsidRPr="0091664B">
        <w:rPr>
          <w:i/>
        </w:rPr>
        <w:lastRenderedPageBreak/>
        <w:t>$topicid, $type)</w:t>
      </w:r>
      <w:r w:rsidR="0091664B">
        <w:rPr>
          <w:i/>
        </w:rPr>
        <w:t xml:space="preserve"> </w:t>
      </w:r>
      <w:r>
        <w:t>function</w:t>
      </w:r>
      <w:r w:rsidR="000E3330" w:rsidRPr="000E3330">
        <w:rPr>
          <w:noProof/>
        </w:rPr>
        <w:t>;</w:t>
      </w:r>
      <w:r w:rsidRPr="000E3330">
        <w:rPr>
          <w:noProof/>
        </w:rPr>
        <w:t xml:space="preserve"> they</w:t>
      </w:r>
      <w:r>
        <w:t xml:space="preserve"> are the course ID</w:t>
      </w:r>
      <w:r w:rsidR="00FF579B">
        <w:t xml:space="preserve"> and topic ID</w:t>
      </w:r>
      <w:r>
        <w:t xml:space="preserve"> where the element is being added to, as well as the element type (such as assignment).</w:t>
      </w:r>
      <w:r w:rsidR="00E11E12">
        <w:t xml:space="preserve"> The rest of the process is as follows:</w:t>
      </w:r>
    </w:p>
    <w:p w14:paraId="343FE33D" w14:textId="58C7F835" w:rsidR="00E11E12" w:rsidRDefault="00E11E12" w:rsidP="00E11E12">
      <w:pPr>
        <w:pStyle w:val="DisBulletPoint"/>
      </w:pPr>
      <w:r>
        <w:t xml:space="preserve">Select the specific table name and ID from the </w:t>
      </w:r>
      <w:r w:rsidRPr="00987966">
        <w:rPr>
          <w:i/>
        </w:rPr>
        <w:t>elements_type</w:t>
      </w:r>
      <w:r>
        <w:t xml:space="preserve"> table in the database that matches the element type parameter.</w:t>
      </w:r>
    </w:p>
    <w:p w14:paraId="073008A3" w14:textId="165A7D87" w:rsidR="00E11E12" w:rsidRDefault="00E11E12" w:rsidP="00E11E12">
      <w:pPr>
        <w:pStyle w:val="DisBulletPoint"/>
      </w:pPr>
      <w:r>
        <w:t>Select the new ID (of the element that has just been created) from the specific element table.</w:t>
      </w:r>
    </w:p>
    <w:p w14:paraId="0173D251" w14:textId="46C6784E" w:rsidR="00E11E12" w:rsidRDefault="00E11E12" w:rsidP="00E11E12">
      <w:pPr>
        <w:pStyle w:val="DisBulletPoint"/>
      </w:pPr>
      <w:r>
        <w:t xml:space="preserve">Add the new specific element ID and type ID (obtained from the </w:t>
      </w:r>
      <w:r w:rsidRPr="00B5269B">
        <w:rPr>
          <w:i/>
        </w:rPr>
        <w:t>elements_type</w:t>
      </w:r>
      <w:r>
        <w:t xml:space="preserve"> table in the first part of the process) to the </w:t>
      </w:r>
      <w:r w:rsidRPr="00B5269B">
        <w:rPr>
          <w:i/>
        </w:rPr>
        <w:t>elements</w:t>
      </w:r>
      <w:r>
        <w:t xml:space="preserve"> table, giving the new element a unique ID.</w:t>
      </w:r>
    </w:p>
    <w:p w14:paraId="6C6DAE59" w14:textId="78C555C1" w:rsidR="00E11E12" w:rsidRDefault="00E11E12" w:rsidP="00E11E12">
      <w:pPr>
        <w:pStyle w:val="DisBulletPoint"/>
      </w:pPr>
      <w:r>
        <w:t xml:space="preserve">Call the </w:t>
      </w:r>
      <w:r w:rsidRPr="00B5269B">
        <w:rPr>
          <w:i/>
        </w:rPr>
        <w:t>addToTopic($courseid, $topicid)</w:t>
      </w:r>
      <w:r>
        <w:t xml:space="preserve"> function and pass in the two parameters, to begin the “add </w:t>
      </w:r>
      <w:r w:rsidRPr="000E3330">
        <w:rPr>
          <w:noProof/>
        </w:rPr>
        <w:t>element</w:t>
      </w:r>
      <w:r>
        <w:t xml:space="preserve"> to course topic” part of the process.</w:t>
      </w:r>
    </w:p>
    <w:p w14:paraId="438BE63C" w14:textId="0DA6DFBB" w:rsidR="00C55D19" w:rsidRDefault="00E11E12" w:rsidP="00B5192B">
      <w:pPr>
        <w:pStyle w:val="DisBulletPoint"/>
      </w:pPr>
      <w:r>
        <w:t xml:space="preserve">Select the new unique ID from the elements table and insert it into the </w:t>
      </w:r>
      <w:r w:rsidRPr="00B5269B">
        <w:rPr>
          <w:i/>
        </w:rPr>
        <w:t>topics_content</w:t>
      </w:r>
      <w:r>
        <w:t xml:space="preserve"> table along with the unique topic ID to link the element to the cours</w:t>
      </w:r>
      <w:r w:rsidR="00B5192B">
        <w:t>e topic that it was created on.</w:t>
      </w:r>
    </w:p>
    <w:p w14:paraId="561C8632" w14:textId="2EF4B16A" w:rsidR="00B5269B" w:rsidRDefault="00D777E4" w:rsidP="00EB128C">
      <w:pPr>
        <w:pStyle w:val="DisStyle"/>
        <w:keepNext/>
        <w:spacing w:after="0" w:line="240" w:lineRule="auto"/>
        <w:jc w:val="center"/>
      </w:pPr>
      <w:r>
        <w:rPr>
          <w:noProof/>
          <w:lang w:eastAsia="en-GB"/>
        </w:rPr>
        <w:drawing>
          <wp:inline distT="0" distB="0" distL="0" distR="0" wp14:anchorId="7C470E83" wp14:editId="5587514C">
            <wp:extent cx="4939819" cy="2514600"/>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950850" cy="2520215"/>
                    </a:xfrm>
                    <a:prstGeom prst="rect">
                      <a:avLst/>
                    </a:prstGeom>
                  </pic:spPr>
                </pic:pic>
              </a:graphicData>
            </a:graphic>
          </wp:inline>
        </w:drawing>
      </w:r>
    </w:p>
    <w:p w14:paraId="10575126" w14:textId="2A9EB2F2" w:rsidR="00D777E4" w:rsidRDefault="00D777E4" w:rsidP="00EB128C">
      <w:pPr>
        <w:pStyle w:val="DisStyle"/>
        <w:keepNext/>
        <w:spacing w:after="0"/>
        <w:jc w:val="center"/>
      </w:pPr>
      <w:r>
        <w:rPr>
          <w:noProof/>
          <w:lang w:eastAsia="en-GB"/>
        </w:rPr>
        <w:drawing>
          <wp:inline distT="0" distB="0" distL="0" distR="0" wp14:anchorId="2543ADFB" wp14:editId="45C36C25">
            <wp:extent cx="4962525" cy="1786486"/>
            <wp:effectExtent l="0" t="0" r="0" b="444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88190" cy="1795725"/>
                    </a:xfrm>
                    <a:prstGeom prst="rect">
                      <a:avLst/>
                    </a:prstGeom>
                  </pic:spPr>
                </pic:pic>
              </a:graphicData>
            </a:graphic>
          </wp:inline>
        </w:drawing>
      </w:r>
    </w:p>
    <w:p w14:paraId="70599CFC" w14:textId="7A41A44D" w:rsidR="00405627" w:rsidRDefault="00B5269B" w:rsidP="00EB128C">
      <w:pPr>
        <w:pStyle w:val="Caption"/>
        <w:jc w:val="center"/>
      </w:pPr>
      <w:bookmarkStart w:id="107" w:name="_Toc513120686"/>
      <w:bookmarkStart w:id="108" w:name="_Toc513208862"/>
      <w:r>
        <w:t xml:space="preserve">Figure </w:t>
      </w:r>
      <w:r w:rsidR="009607D4">
        <w:fldChar w:fldCharType="begin"/>
      </w:r>
      <w:r w:rsidR="009607D4">
        <w:instrText xml:space="preserve"> SEQ Figure \* ARABIC </w:instrText>
      </w:r>
      <w:r w:rsidR="009607D4">
        <w:fldChar w:fldCharType="separate"/>
      </w:r>
      <w:r w:rsidR="005E5091">
        <w:rPr>
          <w:noProof/>
        </w:rPr>
        <w:t>21</w:t>
      </w:r>
      <w:r w:rsidR="009607D4">
        <w:rPr>
          <w:noProof/>
        </w:rPr>
        <w:fldChar w:fldCharType="end"/>
      </w:r>
      <w:r>
        <w:t xml:space="preserve"> - addToElement and addToTopic functions</w:t>
      </w:r>
      <w:bookmarkEnd w:id="107"/>
      <w:bookmarkEnd w:id="108"/>
    </w:p>
    <w:p w14:paraId="31343E6E" w14:textId="01258363" w:rsidR="00E279C1" w:rsidRDefault="00B36BE2" w:rsidP="00E32D29">
      <w:pPr>
        <w:pStyle w:val="DisStyle"/>
      </w:pPr>
      <w:r>
        <w:t>Figure 22</w:t>
      </w:r>
      <w:r w:rsidR="00E32D29">
        <w:t xml:space="preserve"> shows the PHP code that is used on the course page to display the course. Note that the </w:t>
      </w:r>
      <w:r w:rsidR="00FE5172">
        <w:t>config</w:t>
      </w:r>
      <w:r w:rsidR="00023C6D">
        <w:t>uration</w:t>
      </w:r>
      <w:r w:rsidR="00E32D29">
        <w:t xml:space="preserve"> file</w:t>
      </w:r>
      <w:r w:rsidR="00FE5172">
        <w:t xml:space="preserve"> (that includes the database connection)</w:t>
      </w:r>
      <w:r w:rsidR="00E32D29">
        <w:t xml:space="preserve"> </w:t>
      </w:r>
      <w:r w:rsidR="00E32D29" w:rsidRPr="00C72F4F">
        <w:rPr>
          <w:noProof/>
        </w:rPr>
        <w:t>is included</w:t>
      </w:r>
      <w:r w:rsidR="00E32D29">
        <w:t xml:space="preserve"> at the top of this </w:t>
      </w:r>
      <w:r w:rsidR="00E32D29">
        <w:lastRenderedPageBreak/>
        <w:t xml:space="preserve">page along with the code that checks if the user is logged in (both out of screenshot). The </w:t>
      </w:r>
      <w:r w:rsidR="00E32D29" w:rsidRPr="00C72F4F">
        <w:rPr>
          <w:noProof/>
        </w:rPr>
        <w:t>code</w:t>
      </w:r>
      <w:r w:rsidR="00E32D29">
        <w:t xml:space="preserve"> </w:t>
      </w:r>
      <w:r w:rsidR="00E32D29" w:rsidRPr="00C72F4F">
        <w:rPr>
          <w:noProof/>
        </w:rPr>
        <w:t>included</w:t>
      </w:r>
      <w:r w:rsidR="00E32D29">
        <w:t xml:space="preserve"> in the screenshot shows </w:t>
      </w:r>
      <w:r w:rsidR="00C72F4F">
        <w:rPr>
          <w:noProof/>
        </w:rPr>
        <w:t>a query firstl</w:t>
      </w:r>
      <w:r w:rsidR="00E32D29" w:rsidRPr="00C72F4F">
        <w:rPr>
          <w:noProof/>
        </w:rPr>
        <w:t>y</w:t>
      </w:r>
      <w:r w:rsidR="00E32D29">
        <w:t xml:space="preserve"> to select the relevant course using an ID which has been passed to this page using the </w:t>
      </w:r>
      <w:r w:rsidR="00E32D29" w:rsidRPr="00023C6D">
        <w:rPr>
          <w:i/>
        </w:rPr>
        <w:t>GET</w:t>
      </w:r>
      <w:r w:rsidR="00E32D29">
        <w:t xml:space="preserve"> function and stored in variable </w:t>
      </w:r>
      <w:r w:rsidR="00E32D29" w:rsidRPr="00023C6D">
        <w:rPr>
          <w:i/>
        </w:rPr>
        <w:t>$id</w:t>
      </w:r>
      <w:r w:rsidR="00E32D29">
        <w:t xml:space="preserve">, all of the course data has then been pulled in via the </w:t>
      </w:r>
      <w:r w:rsidR="00E32D29" w:rsidRPr="00FE5172">
        <w:rPr>
          <w:i/>
        </w:rPr>
        <w:t>$dbRow</w:t>
      </w:r>
      <w:r w:rsidR="00E32D29">
        <w:t xml:space="preserve"> variables. Another query is then sent to the database to check if the user </w:t>
      </w:r>
      <w:r w:rsidR="00E32D29" w:rsidRPr="00C72F4F">
        <w:rPr>
          <w:noProof/>
        </w:rPr>
        <w:t>is enrolled</w:t>
      </w:r>
      <w:r w:rsidR="00E32D29">
        <w:t xml:space="preserve"> </w:t>
      </w:r>
      <w:r w:rsidR="00E32D29" w:rsidRPr="005370CF">
        <w:rPr>
          <w:noProof/>
        </w:rPr>
        <w:t>on</w:t>
      </w:r>
      <w:r w:rsidR="00E32D29">
        <w:t xml:space="preserve"> the course, this </w:t>
      </w:r>
      <w:r w:rsidR="00E32D29" w:rsidRPr="00C72F4F">
        <w:rPr>
          <w:noProof/>
        </w:rPr>
        <w:t>is done</w:t>
      </w:r>
      <w:r w:rsidR="00E32D29">
        <w:t xml:space="preserve"> via the enrolments table where the </w:t>
      </w:r>
      <w:r w:rsidR="00E32D29" w:rsidRPr="005370CF">
        <w:rPr>
          <w:i/>
          <w:noProof/>
        </w:rPr>
        <w:t>userid</w:t>
      </w:r>
      <w:r w:rsidR="00E32D29">
        <w:t xml:space="preserve"> and </w:t>
      </w:r>
      <w:r w:rsidR="00E32D29" w:rsidRPr="005370CF">
        <w:rPr>
          <w:i/>
          <w:noProof/>
        </w:rPr>
        <w:t>courseid</w:t>
      </w:r>
      <w:r w:rsidR="00E32D29">
        <w:t xml:space="preserve"> match the current </w:t>
      </w:r>
      <w:r w:rsidR="00E32D29" w:rsidRPr="00C72F4F">
        <w:rPr>
          <w:noProof/>
        </w:rPr>
        <w:t>course</w:t>
      </w:r>
      <w:r w:rsidR="00E32D29">
        <w:t xml:space="preserve"> and user. </w:t>
      </w:r>
      <w:r w:rsidR="00E32D29" w:rsidRPr="00C72F4F">
        <w:rPr>
          <w:noProof/>
        </w:rPr>
        <w:t>If the query does not return any results</w:t>
      </w:r>
      <w:r w:rsidR="00C72F4F" w:rsidRPr="00C72F4F">
        <w:rPr>
          <w:noProof/>
        </w:rPr>
        <w:t>,</w:t>
      </w:r>
      <w:r w:rsidR="00E32D29" w:rsidRPr="00C72F4F">
        <w:rPr>
          <w:noProof/>
        </w:rPr>
        <w:t xml:space="preserve"> the enrolment form is shown in place of the course content.</w:t>
      </w:r>
      <w:r w:rsidR="00E32D29">
        <w:t xml:space="preserve"> If the </w:t>
      </w:r>
      <w:r w:rsidR="00E32D29" w:rsidRPr="00C72F4F">
        <w:rPr>
          <w:noProof/>
        </w:rPr>
        <w:t>query</w:t>
      </w:r>
      <w:r w:rsidR="00E32D29">
        <w:t xml:space="preserve"> does return a result (meaning the user is enrolled)</w:t>
      </w:r>
      <w:r w:rsidR="00E279C1">
        <w:t xml:space="preserve"> or if the user has the </w:t>
      </w:r>
      <w:r w:rsidR="00E279C1" w:rsidRPr="00E279C1">
        <w:rPr>
          <w:i/>
        </w:rPr>
        <w:t>course</w:t>
      </w:r>
      <w:r w:rsidR="00E279C1" w:rsidRPr="00C72F4F">
        <w:rPr>
          <w:i/>
          <w:noProof/>
        </w:rPr>
        <w:t>:admin</w:t>
      </w:r>
      <w:r w:rsidR="00E279C1">
        <w:t xml:space="preserve"> permission</w:t>
      </w:r>
      <w:r w:rsidR="00E32D29">
        <w:t xml:space="preserve"> then the course content is shown.</w:t>
      </w:r>
    </w:p>
    <w:p w14:paraId="5C97FF93" w14:textId="0422A944" w:rsidR="00E279C1" w:rsidRDefault="00E279C1" w:rsidP="00E279C1">
      <w:pPr>
        <w:pStyle w:val="DisStyle"/>
      </w:pPr>
      <w:r>
        <w:t xml:space="preserve">The course title and description are firstly pulled from the </w:t>
      </w:r>
      <w:r w:rsidRPr="00E279C1">
        <w:rPr>
          <w:i/>
        </w:rPr>
        <w:t>courses</w:t>
      </w:r>
      <w:r>
        <w:t xml:space="preserve"> table in the database via a query. </w:t>
      </w:r>
      <w:r w:rsidRPr="00C72F4F">
        <w:rPr>
          <w:noProof/>
        </w:rPr>
        <w:t>This</w:t>
      </w:r>
      <w:r>
        <w:t xml:space="preserve"> is followed by the inclusion of the ‘course buttons’, which are the course settings (which only displays for users with the </w:t>
      </w:r>
      <w:r w:rsidRPr="00E279C1">
        <w:rPr>
          <w:i/>
        </w:rPr>
        <w:t>course</w:t>
      </w:r>
      <w:r w:rsidRPr="00C72F4F">
        <w:rPr>
          <w:i/>
          <w:noProof/>
        </w:rPr>
        <w:t>:admin</w:t>
      </w:r>
      <w:r>
        <w:t xml:space="preserve"> permission) and </w:t>
      </w:r>
      <w:r w:rsidRPr="005370CF">
        <w:rPr>
          <w:noProof/>
        </w:rPr>
        <w:t>unenrol</w:t>
      </w:r>
      <w:r>
        <w:t xml:space="preserve"> (which only displays for non-admin users) buttons.</w:t>
      </w:r>
    </w:p>
    <w:p w14:paraId="41710FA5" w14:textId="5DBF5652" w:rsidR="00435249" w:rsidRPr="001E0EE7" w:rsidRDefault="00435249" w:rsidP="00E279C1">
      <w:pPr>
        <w:pStyle w:val="DisStyle"/>
      </w:pPr>
      <w:r>
        <w:t>The course progress bar is then displayed for students on the course.</w:t>
      </w:r>
      <w:r w:rsidR="001E0EE7">
        <w:t xml:space="preserve"> The user’s progress is calculated and returned by the </w:t>
      </w:r>
      <w:r w:rsidR="001E0EE7" w:rsidRPr="001E0EE7">
        <w:rPr>
          <w:i/>
        </w:rPr>
        <w:t>checkProgress($courseid, $userid)</w:t>
      </w:r>
      <w:r w:rsidR="001E0EE7">
        <w:rPr>
          <w:i/>
        </w:rPr>
        <w:t xml:space="preserve"> </w:t>
      </w:r>
      <w:r w:rsidR="001E0EE7">
        <w:t>function</w:t>
      </w:r>
      <w:r w:rsidR="001D710B">
        <w:t>. The function pulls in the course completion criteria for the course and checks how many of these the user has completed, thus providing a percentage</w:t>
      </w:r>
      <w:r w:rsidR="001E0EE7">
        <w:t xml:space="preserve"> (</w:t>
      </w:r>
      <w:r w:rsidR="001D710B">
        <w:t>t</w:t>
      </w:r>
      <w:r w:rsidR="00B36BE2">
        <w:t>his can be seen in figure 23</w:t>
      </w:r>
      <w:r w:rsidR="001E0EE7">
        <w:t>).</w:t>
      </w:r>
    </w:p>
    <w:p w14:paraId="39268FAB" w14:textId="50DFDAAF" w:rsidR="00B31029" w:rsidRDefault="001D710B" w:rsidP="00E279C1">
      <w:pPr>
        <w:pStyle w:val="DisStyle"/>
        <w:rPr>
          <w:noProof/>
        </w:rPr>
      </w:pPr>
      <w:r>
        <w:rPr>
          <w:noProof/>
        </w:rPr>
        <w:t xml:space="preserve">The course topics and their elements are then pulled from the database. A query is firstly used to loop through each of the </w:t>
      </w:r>
      <w:r w:rsidRPr="005370CF">
        <w:rPr>
          <w:noProof/>
        </w:rPr>
        <w:t>topics</w:t>
      </w:r>
      <w:r>
        <w:rPr>
          <w:noProof/>
        </w:rPr>
        <w:t xml:space="preserve"> that have been added </w:t>
      </w:r>
      <w:r w:rsidRPr="005370CF">
        <w:rPr>
          <w:noProof/>
        </w:rPr>
        <w:t>on</w:t>
      </w:r>
      <w:r>
        <w:rPr>
          <w:noProof/>
        </w:rPr>
        <w:t xml:space="preserve"> the course, and retrieve the elements that are associated with the given </w:t>
      </w:r>
      <w:r w:rsidRPr="005370CF">
        <w:rPr>
          <w:noProof/>
        </w:rPr>
        <w:t>topics</w:t>
      </w:r>
      <w:r>
        <w:rPr>
          <w:noProof/>
        </w:rPr>
        <w:t>. This is achieved by</w:t>
      </w:r>
      <w:r w:rsidR="00B31029">
        <w:rPr>
          <w:noProof/>
        </w:rPr>
        <w:t xml:space="preserve"> connecting four</w:t>
      </w:r>
      <w:r>
        <w:rPr>
          <w:noProof/>
        </w:rPr>
        <w:t xml:space="preserve"> tables: topics_content, elements, elements_type and the specific element table (for example, the assignments table)</w:t>
      </w:r>
      <w:r w:rsidR="00B31029">
        <w:rPr>
          <w:noProof/>
        </w:rPr>
        <w:t>. The process is as follows:</w:t>
      </w:r>
    </w:p>
    <w:p w14:paraId="5113EAC7" w14:textId="66479BD4" w:rsidR="00E279C1" w:rsidRDefault="00B31029" w:rsidP="00EB4096">
      <w:pPr>
        <w:pStyle w:val="DisStyle"/>
        <w:numPr>
          <w:ilvl w:val="0"/>
          <w:numId w:val="25"/>
        </w:numPr>
        <w:spacing w:line="240" w:lineRule="auto"/>
      </w:pPr>
      <w:r>
        <w:rPr>
          <w:noProof/>
        </w:rPr>
        <w:t xml:space="preserve">The unique element ID </w:t>
      </w:r>
      <w:r w:rsidRPr="005370CF">
        <w:rPr>
          <w:noProof/>
        </w:rPr>
        <w:t>for each element</w:t>
      </w:r>
      <w:r>
        <w:rPr>
          <w:noProof/>
        </w:rPr>
        <w:t xml:space="preserve"> is selected from the topics_content table (this refers to the </w:t>
      </w:r>
      <w:r w:rsidRPr="005370CF">
        <w:rPr>
          <w:noProof/>
        </w:rPr>
        <w:t>unique</w:t>
      </w:r>
      <w:r>
        <w:rPr>
          <w:noProof/>
        </w:rPr>
        <w:t xml:space="preserve"> primary key in the elements table)</w:t>
      </w:r>
    </w:p>
    <w:p w14:paraId="643200A9" w14:textId="1FCE425B" w:rsidR="00B31029" w:rsidRDefault="00B31029" w:rsidP="00EB4096">
      <w:pPr>
        <w:pStyle w:val="DisStyle"/>
        <w:numPr>
          <w:ilvl w:val="0"/>
          <w:numId w:val="25"/>
        </w:numPr>
        <w:spacing w:line="240" w:lineRule="auto"/>
      </w:pPr>
      <w:r>
        <w:rPr>
          <w:noProof/>
        </w:rPr>
        <w:t>The element’s type</w:t>
      </w:r>
      <w:r w:rsidR="00B25184">
        <w:rPr>
          <w:noProof/>
        </w:rPr>
        <w:t xml:space="preserve"> ID</w:t>
      </w:r>
      <w:r>
        <w:rPr>
          <w:noProof/>
        </w:rPr>
        <w:t xml:space="preserve"> (</w:t>
      </w:r>
      <w:r w:rsidR="00B25184" w:rsidRPr="005370CF">
        <w:rPr>
          <w:noProof/>
        </w:rPr>
        <w:t>refer</w:t>
      </w:r>
      <w:r w:rsidR="005370CF" w:rsidRPr="005370CF">
        <w:rPr>
          <w:noProof/>
        </w:rPr>
        <w:t>r</w:t>
      </w:r>
      <w:r w:rsidR="00B25184" w:rsidRPr="005370CF">
        <w:rPr>
          <w:noProof/>
        </w:rPr>
        <w:t>ing</w:t>
      </w:r>
      <w:r w:rsidR="00B25184">
        <w:rPr>
          <w:noProof/>
        </w:rPr>
        <w:t xml:space="preserve"> to the unique primary key within the elements_type table) </w:t>
      </w:r>
      <w:r>
        <w:rPr>
          <w:noProof/>
        </w:rPr>
        <w:t>and content ID (</w:t>
      </w:r>
      <w:r w:rsidRPr="005370CF">
        <w:rPr>
          <w:noProof/>
        </w:rPr>
        <w:t>refer</w:t>
      </w:r>
      <w:r w:rsidR="005370CF" w:rsidRPr="005370CF">
        <w:rPr>
          <w:noProof/>
        </w:rPr>
        <w:t>r</w:t>
      </w:r>
      <w:r w:rsidRPr="005370CF">
        <w:rPr>
          <w:noProof/>
        </w:rPr>
        <w:t>ing</w:t>
      </w:r>
      <w:r>
        <w:rPr>
          <w:noProof/>
        </w:rPr>
        <w:t xml:space="preserve"> to the unique ID within </w:t>
      </w:r>
      <w:r w:rsidR="005370CF" w:rsidRPr="005370CF">
        <w:rPr>
          <w:noProof/>
        </w:rPr>
        <w:t>it</w:t>
      </w:r>
      <w:r w:rsidRPr="005370CF">
        <w:rPr>
          <w:noProof/>
        </w:rPr>
        <w:t>s</w:t>
      </w:r>
      <w:r>
        <w:rPr>
          <w:noProof/>
        </w:rPr>
        <w:t xml:space="preserve"> specific table) are selected from the </w:t>
      </w:r>
      <w:r w:rsidR="00B25184">
        <w:rPr>
          <w:noProof/>
        </w:rPr>
        <w:t>elements table</w:t>
      </w:r>
      <w:r>
        <w:rPr>
          <w:noProof/>
        </w:rPr>
        <w:t>.</w:t>
      </w:r>
    </w:p>
    <w:p w14:paraId="0E9AE120" w14:textId="4CBD7C93" w:rsidR="00B31029" w:rsidRDefault="00B25184" w:rsidP="00EB4096">
      <w:pPr>
        <w:pStyle w:val="DisStyle"/>
        <w:numPr>
          <w:ilvl w:val="0"/>
          <w:numId w:val="25"/>
        </w:numPr>
        <w:spacing w:line="240" w:lineRule="auto"/>
      </w:pPr>
      <w:r>
        <w:t>The element type’s database table name (where its data is stored) and name (such as assignment, quiz) are then selected.</w:t>
      </w:r>
    </w:p>
    <w:p w14:paraId="1C60E8C0" w14:textId="7EE9EF1D" w:rsidR="00B25184" w:rsidRDefault="00B25184" w:rsidP="00EB4096">
      <w:pPr>
        <w:pStyle w:val="DisStyle"/>
        <w:numPr>
          <w:ilvl w:val="0"/>
          <w:numId w:val="25"/>
        </w:numPr>
        <w:spacing w:line="240" w:lineRule="auto"/>
      </w:pPr>
      <w:r>
        <w:lastRenderedPageBreak/>
        <w:t xml:space="preserve">The element’s specific database table is then queried to select the element’s ID and title, to be used in displaying and linking the </w:t>
      </w:r>
      <w:r w:rsidRPr="005370CF">
        <w:rPr>
          <w:noProof/>
        </w:rPr>
        <w:t>element</w:t>
      </w:r>
      <w:r>
        <w:t xml:space="preserve"> for the user to access.</w:t>
      </w:r>
    </w:p>
    <w:p w14:paraId="114AD56A" w14:textId="5A5F5CE1" w:rsidR="00B25184" w:rsidRDefault="00B25184" w:rsidP="00EB4096">
      <w:pPr>
        <w:pStyle w:val="DisStyle"/>
        <w:numPr>
          <w:ilvl w:val="0"/>
          <w:numId w:val="25"/>
        </w:numPr>
        <w:spacing w:line="240" w:lineRule="auto"/>
      </w:pPr>
      <w:r>
        <w:t xml:space="preserve">The element type’s name is then used to differentiate between how different elements show be displayed, and also to set the </w:t>
      </w:r>
      <w:r w:rsidRPr="005370CF">
        <w:rPr>
          <w:noProof/>
        </w:rPr>
        <w:t>different</w:t>
      </w:r>
      <w:r>
        <w:t xml:space="preserve"> icons for the elements (this is achieved via a switch statement).</w:t>
      </w:r>
    </w:p>
    <w:p w14:paraId="367AFACF" w14:textId="77777777" w:rsidR="00EB4096" w:rsidRDefault="00EB4096" w:rsidP="00EB4096">
      <w:pPr>
        <w:pStyle w:val="DisStyle"/>
        <w:spacing w:line="240" w:lineRule="auto"/>
      </w:pPr>
    </w:p>
    <w:p w14:paraId="12DF24C1" w14:textId="29F9C39F" w:rsidR="00435249" w:rsidRDefault="00BD5D27" w:rsidP="00435249">
      <w:pPr>
        <w:pStyle w:val="DisStyle"/>
        <w:spacing w:after="0" w:line="240" w:lineRule="auto"/>
        <w:jc w:val="center"/>
      </w:pPr>
      <w:r>
        <w:rPr>
          <w:noProof/>
          <w:lang w:eastAsia="en-GB"/>
        </w:rPr>
        <w:drawing>
          <wp:inline distT="0" distB="0" distL="0" distR="0" wp14:anchorId="34E04D6F" wp14:editId="17E592FD">
            <wp:extent cx="5755640" cy="3141345"/>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55640" cy="3141345"/>
                    </a:xfrm>
                    <a:prstGeom prst="rect">
                      <a:avLst/>
                    </a:prstGeom>
                  </pic:spPr>
                </pic:pic>
              </a:graphicData>
            </a:graphic>
          </wp:inline>
        </w:drawing>
      </w:r>
    </w:p>
    <w:p w14:paraId="6DD2717E" w14:textId="1F37904D" w:rsidR="00435249" w:rsidRDefault="00435249" w:rsidP="00435249">
      <w:pPr>
        <w:pStyle w:val="DisStyle"/>
        <w:spacing w:after="0" w:line="240" w:lineRule="auto"/>
        <w:jc w:val="center"/>
      </w:pPr>
      <w:r>
        <w:rPr>
          <w:noProof/>
          <w:lang w:eastAsia="en-GB"/>
        </w:rPr>
        <w:drawing>
          <wp:inline distT="0" distB="0" distL="0" distR="0" wp14:anchorId="31A7A99F" wp14:editId="00246155">
            <wp:extent cx="5755640" cy="316293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55640" cy="3162935"/>
                    </a:xfrm>
                    <a:prstGeom prst="rect">
                      <a:avLst/>
                    </a:prstGeom>
                  </pic:spPr>
                </pic:pic>
              </a:graphicData>
            </a:graphic>
          </wp:inline>
        </w:drawing>
      </w:r>
    </w:p>
    <w:p w14:paraId="70BD42F2" w14:textId="0B99C8F8" w:rsidR="00435249" w:rsidRDefault="00435249" w:rsidP="00435249">
      <w:pPr>
        <w:pStyle w:val="DisStyle"/>
        <w:spacing w:after="0" w:line="240" w:lineRule="auto"/>
        <w:jc w:val="center"/>
      </w:pPr>
      <w:r>
        <w:rPr>
          <w:noProof/>
          <w:lang w:eastAsia="en-GB"/>
        </w:rPr>
        <w:lastRenderedPageBreak/>
        <w:drawing>
          <wp:inline distT="0" distB="0" distL="0" distR="0" wp14:anchorId="25BF8D10" wp14:editId="428239CB">
            <wp:extent cx="5755640" cy="3517265"/>
            <wp:effectExtent l="0" t="0" r="0"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55640" cy="3517265"/>
                    </a:xfrm>
                    <a:prstGeom prst="rect">
                      <a:avLst/>
                    </a:prstGeom>
                  </pic:spPr>
                </pic:pic>
              </a:graphicData>
            </a:graphic>
          </wp:inline>
        </w:drawing>
      </w:r>
    </w:p>
    <w:p w14:paraId="52AA8EB3" w14:textId="5F1E4BA8" w:rsidR="00E279C1" w:rsidRDefault="00435249" w:rsidP="00435249">
      <w:pPr>
        <w:pStyle w:val="DisStyle"/>
        <w:spacing w:after="0" w:line="240" w:lineRule="auto"/>
      </w:pPr>
      <w:r>
        <w:rPr>
          <w:noProof/>
          <w:lang w:eastAsia="en-GB"/>
        </w:rPr>
        <w:drawing>
          <wp:inline distT="0" distB="0" distL="0" distR="0" wp14:anchorId="28495D2D" wp14:editId="2008B684">
            <wp:extent cx="5755640" cy="305689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55640" cy="3056890"/>
                    </a:xfrm>
                    <a:prstGeom prst="rect">
                      <a:avLst/>
                    </a:prstGeom>
                  </pic:spPr>
                </pic:pic>
              </a:graphicData>
            </a:graphic>
          </wp:inline>
        </w:drawing>
      </w:r>
    </w:p>
    <w:p w14:paraId="094EB05C" w14:textId="61C36A32" w:rsidR="00435249" w:rsidRDefault="00435249" w:rsidP="00435249">
      <w:pPr>
        <w:pStyle w:val="DisStyle"/>
        <w:spacing w:after="0" w:line="240" w:lineRule="auto"/>
      </w:pPr>
      <w:r>
        <w:rPr>
          <w:noProof/>
          <w:lang w:eastAsia="en-GB"/>
        </w:rPr>
        <w:drawing>
          <wp:inline distT="0" distB="0" distL="0" distR="0" wp14:anchorId="20CDDB34" wp14:editId="6CCE4E32">
            <wp:extent cx="5755640" cy="1689100"/>
            <wp:effectExtent l="0" t="0" r="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b="43704"/>
                    <a:stretch/>
                  </pic:blipFill>
                  <pic:spPr bwMode="auto">
                    <a:xfrm>
                      <a:off x="0" y="0"/>
                      <a:ext cx="5755640" cy="1689100"/>
                    </a:xfrm>
                    <a:prstGeom prst="rect">
                      <a:avLst/>
                    </a:prstGeom>
                    <a:ln>
                      <a:noFill/>
                    </a:ln>
                    <a:extLst>
                      <a:ext uri="{53640926-AAD7-44D8-BBD7-CCE9431645EC}">
                        <a14:shadowObscured xmlns:a14="http://schemas.microsoft.com/office/drawing/2010/main"/>
                      </a:ext>
                    </a:extLst>
                  </pic:spPr>
                </pic:pic>
              </a:graphicData>
            </a:graphic>
          </wp:inline>
        </w:drawing>
      </w:r>
    </w:p>
    <w:p w14:paraId="6880D57F" w14:textId="318B61D9" w:rsidR="00724F3E" w:rsidRDefault="00724F3E" w:rsidP="00435249">
      <w:pPr>
        <w:pStyle w:val="DisStyle"/>
        <w:spacing w:after="0" w:line="240" w:lineRule="auto"/>
      </w:pPr>
      <w:r>
        <w:rPr>
          <w:noProof/>
          <w:lang w:eastAsia="en-GB"/>
        </w:rPr>
        <w:lastRenderedPageBreak/>
        <w:drawing>
          <wp:inline distT="0" distB="0" distL="0" distR="0" wp14:anchorId="4B358D36" wp14:editId="7584B12A">
            <wp:extent cx="5755640" cy="13366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55450"/>
                    <a:stretch/>
                  </pic:blipFill>
                  <pic:spPr bwMode="auto">
                    <a:xfrm>
                      <a:off x="0" y="0"/>
                      <a:ext cx="5755640" cy="1336675"/>
                    </a:xfrm>
                    <a:prstGeom prst="rect">
                      <a:avLst/>
                    </a:prstGeom>
                    <a:ln>
                      <a:noFill/>
                    </a:ln>
                    <a:extLst>
                      <a:ext uri="{53640926-AAD7-44D8-BBD7-CCE9431645EC}">
                        <a14:shadowObscured xmlns:a14="http://schemas.microsoft.com/office/drawing/2010/main"/>
                      </a:ext>
                    </a:extLst>
                  </pic:spPr>
                </pic:pic>
              </a:graphicData>
            </a:graphic>
          </wp:inline>
        </w:drawing>
      </w:r>
    </w:p>
    <w:p w14:paraId="7AFF72E5" w14:textId="0676381F" w:rsidR="00435249" w:rsidRDefault="00435249" w:rsidP="00A75E68">
      <w:pPr>
        <w:pStyle w:val="DisStyle"/>
        <w:spacing w:after="0"/>
      </w:pPr>
      <w:r>
        <w:rPr>
          <w:noProof/>
          <w:lang w:eastAsia="en-GB"/>
        </w:rPr>
        <w:drawing>
          <wp:inline distT="0" distB="0" distL="0" distR="0" wp14:anchorId="0053AA00" wp14:editId="6C7FD3F5">
            <wp:extent cx="5755640" cy="210820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55640" cy="2108200"/>
                    </a:xfrm>
                    <a:prstGeom prst="rect">
                      <a:avLst/>
                    </a:prstGeom>
                  </pic:spPr>
                </pic:pic>
              </a:graphicData>
            </a:graphic>
          </wp:inline>
        </w:drawing>
      </w:r>
    </w:p>
    <w:p w14:paraId="146238C8" w14:textId="2E706E2F" w:rsidR="00435249" w:rsidRDefault="004F44D1" w:rsidP="00A75E68">
      <w:pPr>
        <w:pStyle w:val="Caption"/>
      </w:pPr>
      <w:bookmarkStart w:id="109" w:name="_Toc513120687"/>
      <w:bookmarkStart w:id="110" w:name="_Toc513208863"/>
      <w:r>
        <w:t xml:space="preserve">Figure </w:t>
      </w:r>
      <w:r w:rsidR="009607D4">
        <w:fldChar w:fldCharType="begin"/>
      </w:r>
      <w:r w:rsidR="009607D4">
        <w:instrText xml:space="preserve"> SEQ Figure \* ARABIC </w:instrText>
      </w:r>
      <w:r w:rsidR="009607D4">
        <w:fldChar w:fldCharType="separate"/>
      </w:r>
      <w:r w:rsidR="005E5091">
        <w:rPr>
          <w:noProof/>
        </w:rPr>
        <w:t>22</w:t>
      </w:r>
      <w:r w:rsidR="009607D4">
        <w:rPr>
          <w:noProof/>
        </w:rPr>
        <w:fldChar w:fldCharType="end"/>
      </w:r>
      <w:r>
        <w:t xml:space="preserve"> - </w:t>
      </w:r>
      <w:r w:rsidR="00A75E68">
        <w:t>view.php - course page PHP code</w:t>
      </w:r>
      <w:bookmarkEnd w:id="109"/>
      <w:bookmarkEnd w:id="110"/>
    </w:p>
    <w:p w14:paraId="17291BE3" w14:textId="532D9BB8" w:rsidR="00435249" w:rsidRDefault="00435249" w:rsidP="001E0EE7">
      <w:pPr>
        <w:pStyle w:val="DisStyle"/>
        <w:spacing w:after="0" w:line="240" w:lineRule="auto"/>
      </w:pPr>
      <w:r>
        <w:rPr>
          <w:noProof/>
          <w:lang w:eastAsia="en-GB"/>
        </w:rPr>
        <w:drawing>
          <wp:inline distT="0" distB="0" distL="0" distR="0" wp14:anchorId="17BBBBFC" wp14:editId="58FF4F0B">
            <wp:extent cx="5755640" cy="392747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55640" cy="3927475"/>
                    </a:xfrm>
                    <a:prstGeom prst="rect">
                      <a:avLst/>
                    </a:prstGeom>
                  </pic:spPr>
                </pic:pic>
              </a:graphicData>
            </a:graphic>
          </wp:inline>
        </w:drawing>
      </w:r>
    </w:p>
    <w:p w14:paraId="790752F4" w14:textId="77777777" w:rsidR="001E0EE7" w:rsidRDefault="001E0EE7" w:rsidP="00A75E68">
      <w:pPr>
        <w:pStyle w:val="DisStyle"/>
        <w:keepNext/>
        <w:spacing w:after="0"/>
      </w:pPr>
      <w:r>
        <w:rPr>
          <w:noProof/>
          <w:lang w:eastAsia="en-GB"/>
        </w:rPr>
        <w:lastRenderedPageBreak/>
        <w:drawing>
          <wp:inline distT="0" distB="0" distL="0" distR="0" wp14:anchorId="25EA02A7" wp14:editId="1CEF72F6">
            <wp:extent cx="5755640" cy="3116580"/>
            <wp:effectExtent l="0" t="0" r="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55640" cy="3116580"/>
                    </a:xfrm>
                    <a:prstGeom prst="rect">
                      <a:avLst/>
                    </a:prstGeom>
                  </pic:spPr>
                </pic:pic>
              </a:graphicData>
            </a:graphic>
          </wp:inline>
        </w:drawing>
      </w:r>
    </w:p>
    <w:p w14:paraId="7225437A" w14:textId="7D075AFB" w:rsidR="001E0EE7" w:rsidRDefault="001E0EE7" w:rsidP="001E0EE7">
      <w:pPr>
        <w:pStyle w:val="Caption"/>
        <w:jc w:val="both"/>
      </w:pPr>
      <w:bookmarkStart w:id="111" w:name="_Toc513120688"/>
      <w:bookmarkStart w:id="112" w:name="_Toc513208864"/>
      <w:r>
        <w:t xml:space="preserve">Figure </w:t>
      </w:r>
      <w:r w:rsidR="009607D4">
        <w:fldChar w:fldCharType="begin"/>
      </w:r>
      <w:r w:rsidR="009607D4">
        <w:instrText xml:space="preserve"> SEQ Figure \* ARABIC </w:instrText>
      </w:r>
      <w:r w:rsidR="009607D4">
        <w:fldChar w:fldCharType="separate"/>
      </w:r>
      <w:r w:rsidR="005E5091">
        <w:rPr>
          <w:noProof/>
        </w:rPr>
        <w:t>23</w:t>
      </w:r>
      <w:r w:rsidR="009607D4">
        <w:rPr>
          <w:noProof/>
        </w:rPr>
        <w:fldChar w:fldCharType="end"/>
      </w:r>
      <w:r>
        <w:t xml:space="preserve"> - checkProgress() function</w:t>
      </w:r>
      <w:bookmarkEnd w:id="111"/>
      <w:bookmarkEnd w:id="112"/>
    </w:p>
    <w:p w14:paraId="131D310B" w14:textId="3DA6A487" w:rsidR="00E32D29" w:rsidRDefault="00D22578" w:rsidP="00E32D29">
      <w:pPr>
        <w:pStyle w:val="DisStyle"/>
      </w:pPr>
      <w:r>
        <w:t>W</w:t>
      </w:r>
      <w:r w:rsidR="00E32D29">
        <w:t xml:space="preserve">hen the user clicks the enrol button on a course they </w:t>
      </w:r>
      <w:r w:rsidR="00E32D29" w:rsidRPr="00C72F4F">
        <w:rPr>
          <w:noProof/>
        </w:rPr>
        <w:t>are not enrolled</w:t>
      </w:r>
      <w:r w:rsidR="00E32D29">
        <w:t xml:space="preserve"> </w:t>
      </w:r>
      <w:r w:rsidR="00E32D29" w:rsidRPr="005370CF">
        <w:rPr>
          <w:noProof/>
        </w:rPr>
        <w:t>on</w:t>
      </w:r>
      <w:r>
        <w:rPr>
          <w:noProof/>
        </w:rPr>
        <w:t xml:space="preserve">, their user ID and course ID are passed to the enrolment script, which will result in them being enrolled on the course. </w:t>
      </w:r>
      <w:r w:rsidR="00E32D29">
        <w:t>This script adds an entry to the enrolments table and then redirects the user back to the course, where they will be enrolled on, so the course content will appear instead of the enrolment screen</w:t>
      </w:r>
      <w:r w:rsidR="00B36BE2">
        <w:t xml:space="preserve"> (shown in figure 24)</w:t>
      </w:r>
      <w:r w:rsidR="00E32D29">
        <w:t>.</w:t>
      </w:r>
    </w:p>
    <w:p w14:paraId="1923F290" w14:textId="2E78A392" w:rsidR="00E32D29" w:rsidRPr="00E32D29" w:rsidRDefault="00E32D29" w:rsidP="00E32D29">
      <w:pPr>
        <w:pStyle w:val="DisStyle"/>
      </w:pPr>
      <w:r>
        <w:t xml:space="preserve">Testing has and will be completed as a separate task after each deliverable task is complete. </w:t>
      </w:r>
      <w:r w:rsidRPr="00C72F4F">
        <w:rPr>
          <w:noProof/>
        </w:rPr>
        <w:t>This</w:t>
      </w:r>
      <w:r>
        <w:t xml:space="preserve"> will ensure each function </w:t>
      </w:r>
      <w:r w:rsidRPr="00C72F4F">
        <w:rPr>
          <w:noProof/>
        </w:rPr>
        <w:t>is tested</w:t>
      </w:r>
      <w:r>
        <w:t xml:space="preserve"> before moving on to the next.</w:t>
      </w:r>
    </w:p>
    <w:p w14:paraId="17124574" w14:textId="32FF3694" w:rsidR="00A700DA" w:rsidRDefault="004F44D1" w:rsidP="004F44D1">
      <w:pPr>
        <w:pStyle w:val="BodyText"/>
        <w:keepNext/>
      </w:pPr>
      <w:r>
        <w:rPr>
          <w:noProof/>
          <w:lang w:eastAsia="en-GB"/>
        </w:rPr>
        <w:drawing>
          <wp:inline distT="0" distB="0" distL="0" distR="0" wp14:anchorId="04ABC126" wp14:editId="4C1D7145">
            <wp:extent cx="5731510" cy="2077720"/>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1510" cy="2077720"/>
                    </a:xfrm>
                    <a:prstGeom prst="rect">
                      <a:avLst/>
                    </a:prstGeom>
                  </pic:spPr>
                </pic:pic>
              </a:graphicData>
            </a:graphic>
          </wp:inline>
        </w:drawing>
      </w:r>
    </w:p>
    <w:p w14:paraId="23902EA3" w14:textId="77777777" w:rsidR="004F44D1" w:rsidRDefault="004F44D1" w:rsidP="004F44D1">
      <w:pPr>
        <w:pStyle w:val="Caption"/>
      </w:pPr>
      <w:bookmarkStart w:id="113" w:name="_Toc513120689"/>
      <w:bookmarkStart w:id="114" w:name="_Toc513208865"/>
      <w:r>
        <w:t xml:space="preserve">Figure </w:t>
      </w:r>
      <w:r w:rsidR="009607D4">
        <w:fldChar w:fldCharType="begin"/>
      </w:r>
      <w:r w:rsidR="009607D4">
        <w:instrText xml:space="preserve"> SEQ Figure \* ARABIC </w:instrText>
      </w:r>
      <w:r w:rsidR="009607D4">
        <w:fldChar w:fldCharType="separate"/>
      </w:r>
      <w:r w:rsidR="005E5091">
        <w:rPr>
          <w:noProof/>
        </w:rPr>
        <w:t>24</w:t>
      </w:r>
      <w:r w:rsidR="009607D4">
        <w:rPr>
          <w:noProof/>
        </w:rPr>
        <w:fldChar w:fldCharType="end"/>
      </w:r>
      <w:r>
        <w:t xml:space="preserve"> - enrol.php - enrolment script</w:t>
      </w:r>
      <w:bookmarkEnd w:id="113"/>
      <w:bookmarkEnd w:id="114"/>
    </w:p>
    <w:p w14:paraId="1157FA69" w14:textId="20D27C5D" w:rsidR="00522158" w:rsidRDefault="00A75E68" w:rsidP="00A75E68">
      <w:pPr>
        <w:pStyle w:val="DisStyle"/>
      </w:pPr>
      <w:r>
        <w:t xml:space="preserve">When a user completes a course (by completing all of the activities that make up the course completion criteria) they can see this progress immediately from the progress bar, which as </w:t>
      </w:r>
      <w:r>
        <w:lastRenderedPageBreak/>
        <w:t xml:space="preserve">previously stated is calculated by the checkProgress() function on course page load. </w:t>
      </w:r>
      <w:r w:rsidRPr="005370CF">
        <w:rPr>
          <w:noProof/>
        </w:rPr>
        <w:t>However</w:t>
      </w:r>
      <w:r w:rsidR="005370CF" w:rsidRPr="005370CF">
        <w:rPr>
          <w:noProof/>
        </w:rPr>
        <w:t>,</w:t>
      </w:r>
      <w:r>
        <w:t xml:space="preserve"> the overall course completion will not be recognised until the cron.php script</w:t>
      </w:r>
      <w:r w:rsidR="00F76543">
        <w:t xml:space="preserve"> (w</w:t>
      </w:r>
      <w:r w:rsidR="00971352">
        <w:t>hich can be seen in figure 25</w:t>
      </w:r>
      <w:r w:rsidR="00F76543">
        <w:t>)</w:t>
      </w:r>
      <w:r>
        <w:t xml:space="preserve"> runs and checks for any new course completions. </w:t>
      </w:r>
      <w:r w:rsidR="00F76543">
        <w:t xml:space="preserve">The cron.php script is run via a cronjob which is scheduled to run every minute on the crontab; the entry on the </w:t>
      </w:r>
      <w:r w:rsidR="00971352">
        <w:t>crontab can be seen in figure 26</w:t>
      </w:r>
      <w:r w:rsidR="00F76543">
        <w:t>. The process of the cron.php script is as follows:</w:t>
      </w:r>
    </w:p>
    <w:p w14:paraId="431AFF37" w14:textId="652610EE" w:rsidR="00F76543" w:rsidRDefault="00F76543" w:rsidP="00F76543">
      <w:pPr>
        <w:pStyle w:val="DisBulletPoint"/>
      </w:pPr>
      <w:r>
        <w:t>Select the unique ID from the courses table, and for each one:</w:t>
      </w:r>
    </w:p>
    <w:p w14:paraId="2D7463D1" w14:textId="78083D44" w:rsidR="00F76543" w:rsidRDefault="00F76543" w:rsidP="00F76543">
      <w:pPr>
        <w:pStyle w:val="DisBulletPoint"/>
      </w:pPr>
      <w:r>
        <w:t>Loop through all users</w:t>
      </w:r>
      <w:r w:rsidR="008B68CA">
        <w:t>.</w:t>
      </w:r>
    </w:p>
    <w:p w14:paraId="27361ACA" w14:textId="250B12D0" w:rsidR="00F76543" w:rsidRDefault="00F76543" w:rsidP="00F76543">
      <w:pPr>
        <w:pStyle w:val="DisBulletPoint"/>
      </w:pPr>
      <w:r>
        <w:t xml:space="preserve">If </w:t>
      </w:r>
      <w:r w:rsidR="008B68CA">
        <w:t>the user</w:t>
      </w:r>
      <w:r>
        <w:t xml:space="preserve"> do</w:t>
      </w:r>
      <w:r w:rsidR="008B68CA">
        <w:t>es</w:t>
      </w:r>
      <w:r>
        <w:t xml:space="preserve"> not have a valid completion for this course ID, then call the checkProgress() function</w:t>
      </w:r>
      <w:r w:rsidR="008B68CA">
        <w:t xml:space="preserve"> and check if the user has completed this course; if so:</w:t>
      </w:r>
    </w:p>
    <w:p w14:paraId="6F245FA2" w14:textId="3C4D2EC6" w:rsidR="008B68CA" w:rsidRDefault="008B68CA" w:rsidP="00F76543">
      <w:pPr>
        <w:pStyle w:val="DisBulletPoint"/>
      </w:pPr>
      <w:r>
        <w:t>Insert the course completion record into the course_completions table.</w:t>
      </w:r>
    </w:p>
    <w:p w14:paraId="6A56368E" w14:textId="70C12249" w:rsidR="008B68CA" w:rsidRPr="00522158" w:rsidRDefault="008B68CA" w:rsidP="00F76543">
      <w:pPr>
        <w:pStyle w:val="DisBulletPoint"/>
      </w:pPr>
      <w:r>
        <w:t>Repeat, this for all course IDs.</w:t>
      </w:r>
    </w:p>
    <w:p w14:paraId="34C708A9" w14:textId="77777777" w:rsidR="00A75E68" w:rsidRDefault="00A75E68" w:rsidP="00F50C80">
      <w:pPr>
        <w:pStyle w:val="DisStyle"/>
        <w:spacing w:after="0"/>
      </w:pPr>
      <w:r>
        <w:rPr>
          <w:noProof/>
          <w:lang w:eastAsia="en-GB"/>
        </w:rPr>
        <w:drawing>
          <wp:inline distT="0" distB="0" distL="0" distR="0" wp14:anchorId="65CC7346" wp14:editId="3BAA3D32">
            <wp:extent cx="5755640" cy="32766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55640" cy="3276600"/>
                    </a:xfrm>
                    <a:prstGeom prst="rect">
                      <a:avLst/>
                    </a:prstGeom>
                  </pic:spPr>
                </pic:pic>
              </a:graphicData>
            </a:graphic>
          </wp:inline>
        </w:drawing>
      </w:r>
    </w:p>
    <w:p w14:paraId="686CD083" w14:textId="07E08FEF" w:rsidR="00B45276" w:rsidRDefault="00A75E68" w:rsidP="00A75E68">
      <w:pPr>
        <w:pStyle w:val="Caption"/>
      </w:pPr>
      <w:bookmarkStart w:id="115" w:name="_Toc513120690"/>
      <w:bookmarkStart w:id="116" w:name="_Toc513208866"/>
      <w:r>
        <w:t xml:space="preserve">Figure </w:t>
      </w:r>
      <w:r w:rsidR="009607D4">
        <w:fldChar w:fldCharType="begin"/>
      </w:r>
      <w:r w:rsidR="009607D4">
        <w:instrText xml:space="preserve"> SEQ Figure \* ARABIC </w:instrText>
      </w:r>
      <w:r w:rsidR="009607D4">
        <w:fldChar w:fldCharType="separate"/>
      </w:r>
      <w:r w:rsidR="005E5091">
        <w:rPr>
          <w:noProof/>
        </w:rPr>
        <w:t>25</w:t>
      </w:r>
      <w:r w:rsidR="009607D4">
        <w:rPr>
          <w:noProof/>
        </w:rPr>
        <w:fldChar w:fldCharType="end"/>
      </w:r>
      <w:r>
        <w:t xml:space="preserve"> - cron.php script</w:t>
      </w:r>
      <w:bookmarkEnd w:id="115"/>
      <w:bookmarkEnd w:id="116"/>
    </w:p>
    <w:p w14:paraId="2B92096C" w14:textId="7F9F931E" w:rsidR="00A75E68" w:rsidRDefault="00A75E68" w:rsidP="00A75E68">
      <w:pPr>
        <w:keepNext/>
      </w:pPr>
      <w:r>
        <w:rPr>
          <w:noProof/>
          <w:lang w:val="en-GB" w:eastAsia="en-GB"/>
        </w:rPr>
        <w:drawing>
          <wp:inline distT="0" distB="0" distL="0" distR="0" wp14:anchorId="27DBE14F" wp14:editId="3FC61883">
            <wp:extent cx="5755640" cy="28638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55640" cy="286385"/>
                    </a:xfrm>
                    <a:prstGeom prst="rect">
                      <a:avLst/>
                    </a:prstGeom>
                  </pic:spPr>
                </pic:pic>
              </a:graphicData>
            </a:graphic>
          </wp:inline>
        </w:drawing>
      </w:r>
    </w:p>
    <w:p w14:paraId="18A52A85" w14:textId="0781433D" w:rsidR="00A75E68" w:rsidRDefault="00A75E68" w:rsidP="00A75E68">
      <w:pPr>
        <w:pStyle w:val="Caption"/>
      </w:pPr>
      <w:bookmarkStart w:id="117" w:name="_Toc513120691"/>
      <w:bookmarkStart w:id="118" w:name="_Toc513208867"/>
      <w:r>
        <w:t xml:space="preserve">Figure </w:t>
      </w:r>
      <w:r w:rsidR="009607D4">
        <w:fldChar w:fldCharType="begin"/>
      </w:r>
      <w:r w:rsidR="009607D4">
        <w:instrText xml:space="preserve"> SEQ Figure \* ARABIC </w:instrText>
      </w:r>
      <w:r w:rsidR="009607D4">
        <w:fldChar w:fldCharType="separate"/>
      </w:r>
      <w:r w:rsidR="005E5091">
        <w:rPr>
          <w:noProof/>
        </w:rPr>
        <w:t>26</w:t>
      </w:r>
      <w:r w:rsidR="009607D4">
        <w:rPr>
          <w:noProof/>
        </w:rPr>
        <w:fldChar w:fldCharType="end"/>
      </w:r>
      <w:r>
        <w:t xml:space="preserve"> - crontab entry</w:t>
      </w:r>
      <w:bookmarkEnd w:id="117"/>
      <w:bookmarkEnd w:id="118"/>
    </w:p>
    <w:p w14:paraId="4CB6F083" w14:textId="4DDC893D" w:rsidR="008B68CA" w:rsidRDefault="008B68CA" w:rsidP="008B68CA">
      <w:pPr>
        <w:pStyle w:val="Heading3Dis"/>
      </w:pPr>
      <w:r>
        <w:t>4.1.4</w:t>
      </w:r>
      <w:r>
        <w:tab/>
        <w:t>Assignments</w:t>
      </w:r>
    </w:p>
    <w:p w14:paraId="36F09BC5" w14:textId="18EA7650" w:rsidR="00BC4550" w:rsidRDefault="004438DF" w:rsidP="007651E9">
      <w:pPr>
        <w:pStyle w:val="DisStyle"/>
      </w:pPr>
      <w:r>
        <w:t>Assignments are activities that allow students to submit work (in the form of a file/attachment) and have teac</w:t>
      </w:r>
      <w:r w:rsidR="00717A61">
        <w:t xml:space="preserve">hers give a grade and feedback. </w:t>
      </w:r>
      <w:r w:rsidR="00971352">
        <w:t>Figure 27</w:t>
      </w:r>
      <w:r w:rsidR="005B070A">
        <w:t xml:space="preserve"> shows the </w:t>
      </w:r>
      <w:r w:rsidR="00717A61">
        <w:t xml:space="preserve">top of the </w:t>
      </w:r>
      <w:r w:rsidR="005B070A">
        <w:t xml:space="preserve">assignment view.php </w:t>
      </w:r>
      <w:r w:rsidR="00717A61">
        <w:t>p</w:t>
      </w:r>
      <w:r w:rsidR="005B070A">
        <w:t xml:space="preserve">age, where a query is run that checks the </w:t>
      </w:r>
      <w:r w:rsidR="005B070A" w:rsidRPr="005B070A">
        <w:rPr>
          <w:i/>
        </w:rPr>
        <w:t>assignment_submissions</w:t>
      </w:r>
      <w:r w:rsidR="005B070A">
        <w:t xml:space="preserve"> </w:t>
      </w:r>
      <w:r w:rsidR="005B070A">
        <w:lastRenderedPageBreak/>
        <w:t xml:space="preserve">table for </w:t>
      </w:r>
      <w:r w:rsidR="005B070A" w:rsidRPr="005370CF">
        <w:rPr>
          <w:noProof/>
        </w:rPr>
        <w:t>a submission</w:t>
      </w:r>
      <w:r w:rsidR="005B070A">
        <w:t xml:space="preserve"> for the currently logged in user. If a result is returned from the query (i.e. greater than zero rows) then the </w:t>
      </w:r>
      <w:r w:rsidR="005B070A" w:rsidRPr="005B070A">
        <w:rPr>
          <w:i/>
        </w:rPr>
        <w:t>$submitted</w:t>
      </w:r>
      <w:r w:rsidR="005B070A">
        <w:t xml:space="preserve"> variable is set to true</w:t>
      </w:r>
      <w:r w:rsidR="005370CF" w:rsidRPr="005370CF">
        <w:rPr>
          <w:noProof/>
        </w:rPr>
        <w:t>. O</w:t>
      </w:r>
      <w:r w:rsidR="005B070A" w:rsidRPr="005370CF">
        <w:rPr>
          <w:noProof/>
        </w:rPr>
        <w:t>therwise</w:t>
      </w:r>
      <w:r w:rsidR="005370CF" w:rsidRPr="005370CF">
        <w:rPr>
          <w:noProof/>
        </w:rPr>
        <w:t>,</w:t>
      </w:r>
      <w:r w:rsidR="005B070A">
        <w:t xml:space="preserve"> it is set to false. </w:t>
      </w:r>
    </w:p>
    <w:p w14:paraId="666A9977" w14:textId="5322D6A3" w:rsidR="005B070A" w:rsidRDefault="00971352" w:rsidP="007651E9">
      <w:pPr>
        <w:pStyle w:val="DisStyle"/>
      </w:pPr>
      <w:r>
        <w:t>Figure 28</w:t>
      </w:r>
      <w:r w:rsidR="005B070A">
        <w:t xml:space="preserve"> shows the main body of code for the student section of the assignment’s view.php.</w:t>
      </w:r>
      <w:r w:rsidR="00BC4550">
        <w:t xml:space="preserve"> If the student has submitted </w:t>
      </w:r>
      <w:r w:rsidR="00BC4550" w:rsidRPr="005370CF">
        <w:rPr>
          <w:noProof/>
        </w:rPr>
        <w:t>an assignment</w:t>
      </w:r>
      <w:r w:rsidR="00BC4550">
        <w:t xml:space="preserve"> a query is run that joins the </w:t>
      </w:r>
      <w:r w:rsidR="00BC4550" w:rsidRPr="00BC4550">
        <w:rPr>
          <w:i/>
        </w:rPr>
        <w:t>assignment_grades</w:t>
      </w:r>
      <w:r w:rsidR="00BC4550">
        <w:t xml:space="preserve"> and </w:t>
      </w:r>
      <w:r w:rsidR="00BC4550" w:rsidRPr="00BC4550">
        <w:rPr>
          <w:i/>
        </w:rPr>
        <w:t>assignment_submissions</w:t>
      </w:r>
      <w:r w:rsidR="00BC4550">
        <w:t xml:space="preserve"> tables to select details of the student’s submission, such as the time and file, and also retrieve the grade data, such as teacher feedback and grade. The </w:t>
      </w:r>
      <w:r w:rsidR="00BC4550" w:rsidRPr="005370CF">
        <w:rPr>
          <w:i/>
          <w:noProof/>
        </w:rPr>
        <w:t>isgraded</w:t>
      </w:r>
      <w:r w:rsidR="00BC4550">
        <w:t xml:space="preserve"> column in the </w:t>
      </w:r>
      <w:r w:rsidR="00BC4550" w:rsidRPr="00BC4550">
        <w:rPr>
          <w:i/>
        </w:rPr>
        <w:t>assignment_grades</w:t>
      </w:r>
      <w:r w:rsidR="00BC4550">
        <w:t xml:space="preserve"> table indicates whether the teacher has graded a student’s assignment, if so details of the submission and </w:t>
      </w:r>
      <w:r w:rsidR="00BC4550" w:rsidRPr="005370CF">
        <w:rPr>
          <w:noProof/>
        </w:rPr>
        <w:t>grade</w:t>
      </w:r>
      <w:r w:rsidR="00BC4550">
        <w:t xml:space="preserve"> are shown, with the feedback being displayed in the feedback portion of the Bootstrap accordion; </w:t>
      </w:r>
      <w:r w:rsidR="00BC4550" w:rsidRPr="005370CF">
        <w:rPr>
          <w:noProof/>
        </w:rPr>
        <w:t>otherwise</w:t>
      </w:r>
      <w:r w:rsidR="00BC4550">
        <w:t xml:space="preserve"> a message is shown to indicate that the assignment is still to be graded.</w:t>
      </w:r>
    </w:p>
    <w:p w14:paraId="2A110A34" w14:textId="6A9F1224" w:rsidR="00BC4550" w:rsidRPr="008B68CA" w:rsidRDefault="00BC4550" w:rsidP="007651E9">
      <w:pPr>
        <w:pStyle w:val="DisStyle"/>
      </w:pPr>
      <w:r>
        <w:t xml:space="preserve">If the student has not submitted an assignment and the current time is less than the deadline set by the </w:t>
      </w:r>
      <w:r w:rsidRPr="005370CF">
        <w:rPr>
          <w:noProof/>
        </w:rPr>
        <w:t>teacher</w:t>
      </w:r>
      <w:r w:rsidR="005370CF" w:rsidRPr="005370CF">
        <w:rPr>
          <w:noProof/>
        </w:rPr>
        <w:t>,</w:t>
      </w:r>
      <w:r>
        <w:t xml:space="preserve"> then the file upload form is shown. This form posts to the upload.php file, this is shown in Appendix 8</w:t>
      </w:r>
      <w:r w:rsidR="001F3658">
        <w:t xml:space="preserve">, </w:t>
      </w:r>
      <w:r w:rsidR="005B0061">
        <w:t>the code was originally sourced</w:t>
      </w:r>
      <w:r w:rsidR="001F3658">
        <w:t xml:space="preserve"> from a tutorial on tutorialspoint.com </w:t>
      </w:r>
      <w:r w:rsidR="005B0061">
        <w:fldChar w:fldCharType="begin" w:fldLock="1"/>
      </w:r>
      <w:r w:rsidR="005B0061">
        <w:instrText>ADDIN CSL_CITATION { "citationItems" : [ { "id" : "ITEM-1", "itemData" : { "URL" : "https://www.tutorialspoint.com/php/php_file_uploading.htm", "accessed" : { "date-parts" : [ [ "2018", "5", "2" ] ] }, "author" : [ { "dropping-particle" : "", "family" : "tutorialspoint", "given" : "", "non-dropping-particle" : "", "parse-names" : false, "suffix" : "" } ], "container-title" : "tutorialspoint.com", "id" : "ITEM-1", "issued" : { "date-parts" : [ [ "2018" ] ] }, "title" : "PHP File Uploading", "type" : "webpage" }, "uris" : [ "http://www.mendeley.com/documents/?uuid=b804e22c-ce63-3d00-ae3d-42dfc4e6b32a" ] } ], "mendeley" : { "formattedCitation" : "(tutorialspoint, 2018)", "plainTextFormattedCitation" : "(tutorialspoint, 2018)", "previouslyFormattedCitation" : "(tutorialspoint, 2018)" }, "properties" : {  }, "schema" : "https://github.com/citation-style-language/schema/raw/master/csl-citation.json" }</w:instrText>
      </w:r>
      <w:r w:rsidR="005B0061">
        <w:fldChar w:fldCharType="separate"/>
      </w:r>
      <w:r w:rsidR="005B0061" w:rsidRPr="005B0061">
        <w:rPr>
          <w:noProof/>
        </w:rPr>
        <w:t>(</w:t>
      </w:r>
      <w:r w:rsidR="005B0061" w:rsidRPr="005370CF">
        <w:rPr>
          <w:noProof/>
        </w:rPr>
        <w:t>tutorialspoint</w:t>
      </w:r>
      <w:r w:rsidR="005B0061" w:rsidRPr="005B0061">
        <w:rPr>
          <w:noProof/>
        </w:rPr>
        <w:t>, 2018)</w:t>
      </w:r>
      <w:r w:rsidR="005B0061">
        <w:fldChar w:fldCharType="end"/>
      </w:r>
      <w:r w:rsidR="005B0061">
        <w:t xml:space="preserve"> with additional code added from a Stack Overflow answer to rename the file on upload </w:t>
      </w:r>
      <w:r w:rsidR="001134AC">
        <w:fldChar w:fldCharType="begin" w:fldLock="1"/>
      </w:r>
      <w:r w:rsidR="001134AC">
        <w:instrText>ADDIN CSL_CITATION { "citationItems" : [ { "id" : "ITEM-1", "itemData" : { "URL" : "https://stackoverflow.com/questions/40690967/rename-and-upload-file?utm_medium=organic&amp;utm_source=google_rich_qa&amp;utm_campaign=google_rich_qa", "accessed" : { "date-parts" : [ [ "2018", "5", "2" ] ] }, "author" : [ { "dropping-particle" : "", "family" : "Stack Overflow", "given" : "", "non-dropping-particle" : "", "parse-names" : false, "suffix" : "" } ], "container-title" : "Stack Overflow", "id" : "ITEM-1", "issued" : { "date-parts" : [ [ "2016" ] ] }, "title" : "php - Rename and upload file - Stack Overflow", "type" : "webpage" }, "uris" : [ "http://www.mendeley.com/documents/?uuid=dc1a7c78-8fce-3247-a422-530cb721b997" ] } ], "mendeley" : { "formattedCitation" : "(Stack Overflow, 2016)", "plainTextFormattedCitation" : "(Stack Overflow, 2016)", "previouslyFormattedCitation" : "(Stack Overflow, 2016)" }, "properties" : {  }, "schema" : "https://github.com/citation-style-language/schema/raw/master/csl-citation.json" }</w:instrText>
      </w:r>
      <w:r w:rsidR="001134AC">
        <w:fldChar w:fldCharType="separate"/>
      </w:r>
      <w:r w:rsidR="001134AC" w:rsidRPr="001134AC">
        <w:rPr>
          <w:noProof/>
        </w:rPr>
        <w:t>(Stack Overflow, 2016)</w:t>
      </w:r>
      <w:r w:rsidR="001134AC">
        <w:fldChar w:fldCharType="end"/>
      </w:r>
      <w:r w:rsidR="005B0061">
        <w:t>, but has been changed for use on Rocket Learn</w:t>
      </w:r>
      <w:r w:rsidR="001134AC">
        <w:t>; the file name change code was altered to change the filename a timestamp</w:t>
      </w:r>
      <w:r w:rsidR="005B0061">
        <w:t>.</w:t>
      </w:r>
    </w:p>
    <w:p w14:paraId="4E937266" w14:textId="77777777" w:rsidR="005B070A" w:rsidRDefault="00717A61" w:rsidP="005B070A">
      <w:pPr>
        <w:pStyle w:val="DisStyle"/>
        <w:keepNext/>
        <w:spacing w:after="0"/>
      </w:pPr>
      <w:r>
        <w:rPr>
          <w:noProof/>
          <w:lang w:eastAsia="en-GB"/>
        </w:rPr>
        <w:drawing>
          <wp:inline distT="0" distB="0" distL="0" distR="0" wp14:anchorId="46909A1E" wp14:editId="505AE70F">
            <wp:extent cx="5755640" cy="123825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55640" cy="1238250"/>
                    </a:xfrm>
                    <a:prstGeom prst="rect">
                      <a:avLst/>
                    </a:prstGeom>
                  </pic:spPr>
                </pic:pic>
              </a:graphicData>
            </a:graphic>
          </wp:inline>
        </w:drawing>
      </w:r>
    </w:p>
    <w:p w14:paraId="47E1B19B" w14:textId="5B04C599" w:rsidR="007651E9" w:rsidRDefault="005B070A" w:rsidP="005B070A">
      <w:pPr>
        <w:pStyle w:val="Caption"/>
        <w:jc w:val="both"/>
      </w:pPr>
      <w:bookmarkStart w:id="119" w:name="_Toc513120692"/>
      <w:bookmarkStart w:id="120" w:name="_Toc513208868"/>
      <w:r>
        <w:t xml:space="preserve">Figure </w:t>
      </w:r>
      <w:r w:rsidR="009607D4">
        <w:fldChar w:fldCharType="begin"/>
      </w:r>
      <w:r w:rsidR="009607D4">
        <w:instrText xml:space="preserve"> SEQ Figure \* ARABIC </w:instrText>
      </w:r>
      <w:r w:rsidR="009607D4">
        <w:fldChar w:fldCharType="separate"/>
      </w:r>
      <w:r w:rsidR="005E5091">
        <w:rPr>
          <w:noProof/>
        </w:rPr>
        <w:t>27</w:t>
      </w:r>
      <w:r w:rsidR="009607D4">
        <w:rPr>
          <w:noProof/>
        </w:rPr>
        <w:fldChar w:fldCharType="end"/>
      </w:r>
      <w:r>
        <w:t xml:space="preserve"> - </w:t>
      </w:r>
      <w:r w:rsidRPr="00ED16AC">
        <w:t xml:space="preserve">Assignment view.php (Check if </w:t>
      </w:r>
      <w:r w:rsidRPr="005370CF">
        <w:rPr>
          <w:noProof/>
        </w:rPr>
        <w:t>user</w:t>
      </w:r>
      <w:r w:rsidRPr="00ED16AC">
        <w:t xml:space="preserve"> has submitted)</w:t>
      </w:r>
      <w:bookmarkEnd w:id="119"/>
      <w:bookmarkEnd w:id="120"/>
    </w:p>
    <w:p w14:paraId="12B0429B" w14:textId="77777777" w:rsidR="005B070A" w:rsidRDefault="005B070A" w:rsidP="005B070A">
      <w:pPr>
        <w:pStyle w:val="DisStyle"/>
        <w:spacing w:after="0" w:line="240" w:lineRule="auto"/>
      </w:pPr>
      <w:r>
        <w:rPr>
          <w:noProof/>
          <w:lang w:eastAsia="en-GB"/>
        </w:rPr>
        <w:lastRenderedPageBreak/>
        <w:drawing>
          <wp:inline distT="0" distB="0" distL="0" distR="0" wp14:anchorId="38BA2746" wp14:editId="588176F4">
            <wp:extent cx="5755640" cy="330073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55640" cy="3300730"/>
                    </a:xfrm>
                    <a:prstGeom prst="rect">
                      <a:avLst/>
                    </a:prstGeom>
                  </pic:spPr>
                </pic:pic>
              </a:graphicData>
            </a:graphic>
          </wp:inline>
        </w:drawing>
      </w:r>
    </w:p>
    <w:p w14:paraId="0EF7FECB" w14:textId="77777777" w:rsidR="005B070A" w:rsidRDefault="005B070A" w:rsidP="005B070A">
      <w:pPr>
        <w:pStyle w:val="DisStyle"/>
        <w:keepNext/>
        <w:spacing w:after="0"/>
      </w:pPr>
      <w:r>
        <w:rPr>
          <w:noProof/>
          <w:lang w:eastAsia="en-GB"/>
        </w:rPr>
        <w:drawing>
          <wp:inline distT="0" distB="0" distL="0" distR="0" wp14:anchorId="79BD5643" wp14:editId="6FA3508F">
            <wp:extent cx="5755640" cy="206248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6943"/>
                    <a:stretch/>
                  </pic:blipFill>
                  <pic:spPr bwMode="auto">
                    <a:xfrm>
                      <a:off x="0" y="0"/>
                      <a:ext cx="5755640" cy="2062480"/>
                    </a:xfrm>
                    <a:prstGeom prst="rect">
                      <a:avLst/>
                    </a:prstGeom>
                    <a:ln>
                      <a:noFill/>
                    </a:ln>
                    <a:extLst>
                      <a:ext uri="{53640926-AAD7-44D8-BBD7-CCE9431645EC}">
                        <a14:shadowObscured xmlns:a14="http://schemas.microsoft.com/office/drawing/2010/main"/>
                      </a:ext>
                    </a:extLst>
                  </pic:spPr>
                </pic:pic>
              </a:graphicData>
            </a:graphic>
          </wp:inline>
        </w:drawing>
      </w:r>
    </w:p>
    <w:p w14:paraId="5A96B41A" w14:textId="77777777" w:rsidR="00BC4550" w:rsidRDefault="005B070A" w:rsidP="00BC4550">
      <w:pPr>
        <w:pStyle w:val="Caption"/>
        <w:jc w:val="both"/>
      </w:pPr>
      <w:bookmarkStart w:id="121" w:name="_Toc513120693"/>
      <w:bookmarkStart w:id="122" w:name="_Toc513208869"/>
      <w:r>
        <w:t xml:space="preserve">Figure </w:t>
      </w:r>
      <w:r w:rsidR="009607D4">
        <w:fldChar w:fldCharType="begin"/>
      </w:r>
      <w:r w:rsidR="009607D4">
        <w:instrText xml:space="preserve"> SEQ Figure \* ARABIC </w:instrText>
      </w:r>
      <w:r w:rsidR="009607D4">
        <w:fldChar w:fldCharType="separate"/>
      </w:r>
      <w:r w:rsidR="005E5091">
        <w:rPr>
          <w:noProof/>
        </w:rPr>
        <w:t>28</w:t>
      </w:r>
      <w:r w:rsidR="009607D4">
        <w:rPr>
          <w:noProof/>
        </w:rPr>
        <w:fldChar w:fldCharType="end"/>
      </w:r>
      <w:r>
        <w:t xml:space="preserve"> - Assignment view.php (Student section of view.php)</w:t>
      </w:r>
      <w:bookmarkEnd w:id="121"/>
      <w:bookmarkEnd w:id="122"/>
    </w:p>
    <w:p w14:paraId="015E1DF7" w14:textId="62883664" w:rsidR="005B070A" w:rsidRDefault="00BC4550" w:rsidP="00BC4550">
      <w:pPr>
        <w:pStyle w:val="Heading3Dis"/>
      </w:pPr>
      <w:r>
        <w:t>4.1.5</w:t>
      </w:r>
      <w:r>
        <w:tab/>
        <w:t>Quizzes</w:t>
      </w:r>
    </w:p>
    <w:p w14:paraId="4CA0A4E0" w14:textId="1BCE975E" w:rsidR="00B45276" w:rsidRDefault="00BC58BB" w:rsidP="00D412C4">
      <w:pPr>
        <w:pStyle w:val="DisStyle"/>
        <w:rPr>
          <w:noProof/>
          <w:lang w:eastAsia="en-GB"/>
        </w:rPr>
      </w:pPr>
      <w:r>
        <w:rPr>
          <w:noProof/>
          <w:lang w:eastAsia="en-GB"/>
        </w:rPr>
        <w:t xml:space="preserve">The quiz activity </w:t>
      </w:r>
      <w:r w:rsidR="0083258F">
        <w:rPr>
          <w:noProof/>
          <w:lang w:eastAsia="en-GB"/>
        </w:rPr>
        <w:t>enables the teacher to create a multi</w:t>
      </w:r>
      <w:r w:rsidR="0060459E">
        <w:rPr>
          <w:noProof/>
          <w:lang w:eastAsia="en-GB"/>
        </w:rPr>
        <w:t xml:space="preserve">ple </w:t>
      </w:r>
      <w:r w:rsidR="0083258F">
        <w:rPr>
          <w:noProof/>
          <w:lang w:eastAsia="en-GB"/>
        </w:rPr>
        <w:t>choice quiz</w:t>
      </w:r>
      <w:r w:rsidR="0060459E">
        <w:rPr>
          <w:noProof/>
          <w:lang w:eastAsia="en-GB"/>
        </w:rPr>
        <w:t xml:space="preserve">. The teacher first must create the quiz instance that entails the quiz name, summary, start date/time, close date/time, </w:t>
      </w:r>
      <w:r w:rsidR="0060459E" w:rsidRPr="005370CF">
        <w:rPr>
          <w:noProof/>
          <w:lang w:eastAsia="en-GB"/>
        </w:rPr>
        <w:t>visiblility</w:t>
      </w:r>
      <w:r w:rsidR="0060459E">
        <w:rPr>
          <w:noProof/>
          <w:lang w:eastAsia="en-GB"/>
        </w:rPr>
        <w:t xml:space="preserve"> and passing grade. Once submitted the teacher will be directed to the question creation portion of the quiz creation. Here the teacher can add multiple choice questions with up to five answers; although the correct answer is always input first when creating questions, the answer’s order is randomised when shown to the students, this is achieved by appending ‘</w:t>
      </w:r>
      <w:r w:rsidR="0060459E" w:rsidRPr="0060459E">
        <w:rPr>
          <w:noProof/>
          <w:lang w:eastAsia="en-GB"/>
        </w:rPr>
        <w:t>order by RAND()</w:t>
      </w:r>
      <w:r w:rsidR="0060459E">
        <w:rPr>
          <w:noProof/>
          <w:lang w:eastAsia="en-GB"/>
        </w:rPr>
        <w:t>’ to the SQL query when retrieving the answers.</w:t>
      </w:r>
      <w:r w:rsidR="005E5091">
        <w:rPr>
          <w:noProof/>
          <w:lang w:eastAsia="en-GB"/>
        </w:rPr>
        <w:t xml:space="preserve"> </w:t>
      </w:r>
      <w:r w:rsidR="00D412C4">
        <w:rPr>
          <w:noProof/>
          <w:lang w:eastAsia="en-GB"/>
        </w:rPr>
        <w:t>The quiz display code can be seen in Appendix 15.</w:t>
      </w:r>
    </w:p>
    <w:p w14:paraId="35EEE518" w14:textId="4042934B" w:rsidR="0051077F" w:rsidRDefault="0051077F" w:rsidP="0051077F">
      <w:pPr>
        <w:pStyle w:val="Heading3Dis"/>
      </w:pPr>
      <w:r>
        <w:lastRenderedPageBreak/>
        <w:t>4.1.6</w:t>
      </w:r>
      <w:r>
        <w:tab/>
        <w:t>System Administration</w:t>
      </w:r>
    </w:p>
    <w:p w14:paraId="177D8D7B" w14:textId="272A54C7" w:rsidR="00F04E0D" w:rsidRDefault="00F04E0D" w:rsidP="00F04E0D">
      <w:pPr>
        <w:pStyle w:val="DisStyle"/>
      </w:pPr>
      <w:r w:rsidRPr="005370CF">
        <w:rPr>
          <w:noProof/>
        </w:rPr>
        <w:t>Sticking to the true nature of a learning management system</w:t>
      </w:r>
      <w:r>
        <w:t>, system administrative functionalities feature heavy throughout the system.</w:t>
      </w:r>
      <w:r w:rsidR="00DE6108">
        <w:t xml:space="preserve"> These make up the main CRUD (c</w:t>
      </w:r>
      <w:r w:rsidR="00DE6108" w:rsidRPr="00DE6108">
        <w:t>reate, read, update and delete</w:t>
      </w:r>
      <w:r w:rsidR="00DE6108">
        <w:t>) elements throughout the system</w:t>
      </w:r>
      <w:r w:rsidR="00EA39C8">
        <w:t xml:space="preserve">. Course elements </w:t>
      </w:r>
      <w:r w:rsidR="00EA39C8" w:rsidRPr="005370CF">
        <w:rPr>
          <w:noProof/>
        </w:rPr>
        <w:t>for example</w:t>
      </w:r>
      <w:r w:rsidR="00EA39C8">
        <w:t xml:space="preserve"> are read by the user, and created, updated and deleted by system administrators; the same can be said for courses and even user accounts.</w:t>
      </w:r>
    </w:p>
    <w:p w14:paraId="6E042FF8" w14:textId="189CB027" w:rsidR="0051077F" w:rsidRPr="00EA39C8" w:rsidRDefault="00EA39C8" w:rsidP="0051077F">
      <w:pPr>
        <w:pStyle w:val="DisStyle"/>
      </w:pPr>
      <w:r>
        <w:t xml:space="preserve">The </w:t>
      </w:r>
      <w:r w:rsidRPr="00EA39C8">
        <w:rPr>
          <w:i/>
        </w:rPr>
        <w:t>has_capability()</w:t>
      </w:r>
      <w:r>
        <w:t xml:space="preserve"> function (as shown in Appendix 13) is used in an </w:t>
      </w:r>
      <w:r w:rsidRPr="005370CF">
        <w:rPr>
          <w:i/>
        </w:rPr>
        <w:t>if</w:t>
      </w:r>
      <w:r>
        <w:t xml:space="preserve"> statement to check if a user should be able to view a particular </w:t>
      </w:r>
      <w:r w:rsidRPr="005370CF">
        <w:rPr>
          <w:noProof/>
        </w:rPr>
        <w:t>page,</w:t>
      </w:r>
      <w:r>
        <w:t xml:space="preserve"> or elements on a page.</w:t>
      </w:r>
    </w:p>
    <w:p w14:paraId="6E850BBD" w14:textId="77777777" w:rsidR="00522158" w:rsidRDefault="00522158" w:rsidP="00522158">
      <w:pPr>
        <w:pStyle w:val="Heading2"/>
      </w:pPr>
      <w:bookmarkStart w:id="123" w:name="_Toc513201978"/>
      <w:r>
        <w:t>4.2</w:t>
      </w:r>
      <w:r>
        <w:tab/>
        <w:t>Testing</w:t>
      </w:r>
      <w:bookmarkEnd w:id="123"/>
    </w:p>
    <w:p w14:paraId="3048D246" w14:textId="74B7A310" w:rsidR="00515868" w:rsidRPr="00515868" w:rsidRDefault="00515868" w:rsidP="00515868">
      <w:pPr>
        <w:pStyle w:val="Heading3Dis"/>
      </w:pPr>
      <w:r>
        <w:t>4.2.1</w:t>
      </w:r>
      <w:r>
        <w:tab/>
        <w:t>Unit Testing</w:t>
      </w:r>
    </w:p>
    <w:p w14:paraId="56152EB7" w14:textId="1C837E0B" w:rsidR="00515868" w:rsidRDefault="00515868" w:rsidP="00515868">
      <w:pPr>
        <w:pStyle w:val="DisStyle"/>
      </w:pPr>
      <w:r>
        <w:t xml:space="preserve">Unit testing was carried out throughout the development of the system when new functionalities were developed, of these </w:t>
      </w:r>
      <w:r w:rsidRPr="005370CF">
        <w:rPr>
          <w:noProof/>
        </w:rPr>
        <w:t>tests</w:t>
      </w:r>
      <w:r>
        <w:t xml:space="preserve"> some failures occurred and were met with corrective actions, these have been listed below.</w:t>
      </w:r>
    </w:p>
    <w:p w14:paraId="0F6BDAE4" w14:textId="327EA18F" w:rsidR="005A73C2" w:rsidRDefault="00234DFC" w:rsidP="00234DFC">
      <w:pPr>
        <w:pStyle w:val="Heading4Dis"/>
      </w:pPr>
      <w:r>
        <w:t>Scenario: User l</w:t>
      </w:r>
      <w:r w:rsidR="005A73C2">
        <w:t>ogin</w:t>
      </w:r>
    </w:p>
    <w:p w14:paraId="37B90C42" w14:textId="36D1E728" w:rsidR="005A73C2" w:rsidRDefault="005A73C2" w:rsidP="005A73C2">
      <w:pPr>
        <w:pStyle w:val="DIs1ptbullets"/>
        <w:numPr>
          <w:ilvl w:val="0"/>
          <w:numId w:val="36"/>
        </w:numPr>
      </w:pPr>
      <w:r w:rsidRPr="00DF215F">
        <w:rPr>
          <w:b/>
        </w:rPr>
        <w:t>Expected outcome:</w:t>
      </w:r>
      <w:r>
        <w:t xml:space="preserve"> User would be logged in and redirected to their user profile following valid credentials being provided</w:t>
      </w:r>
    </w:p>
    <w:p w14:paraId="18B83C45" w14:textId="3FCA8E0D" w:rsidR="005A73C2" w:rsidRDefault="005A73C2" w:rsidP="005A73C2">
      <w:pPr>
        <w:pStyle w:val="DIs1ptbullets"/>
        <w:numPr>
          <w:ilvl w:val="0"/>
          <w:numId w:val="36"/>
        </w:numPr>
      </w:pPr>
      <w:r w:rsidRPr="00DF215F">
        <w:rPr>
          <w:b/>
        </w:rPr>
        <w:t>Actual outcome:</w:t>
      </w:r>
      <w:r>
        <w:t xml:space="preserve"> User redirected back to login following valid credentials being provided</w:t>
      </w:r>
    </w:p>
    <w:p w14:paraId="5981EA5C" w14:textId="7514802F" w:rsidR="00234DFC" w:rsidRDefault="00234DFC" w:rsidP="00DF215F">
      <w:pPr>
        <w:pStyle w:val="DIs1ptbullets"/>
        <w:numPr>
          <w:ilvl w:val="0"/>
          <w:numId w:val="36"/>
        </w:numPr>
        <w:spacing w:after="240"/>
      </w:pPr>
      <w:r w:rsidRPr="00DF215F">
        <w:rPr>
          <w:b/>
        </w:rPr>
        <w:t>Corrective actions:</w:t>
      </w:r>
      <w:r>
        <w:t xml:space="preserve"> Session IDs were echoed out on both the login and profile pages, which revealed that the pages were on different sessions. This was corrected by placing the </w:t>
      </w:r>
      <w:r w:rsidRPr="001D580E">
        <w:rPr>
          <w:i/>
        </w:rPr>
        <w:t>session_start()</w:t>
      </w:r>
      <w:r>
        <w:t xml:space="preserve"> declaration before any output on all files on the system.</w:t>
      </w:r>
    </w:p>
    <w:p w14:paraId="3F08C0BE" w14:textId="4E1A8543" w:rsidR="00234DFC" w:rsidRDefault="00234DFC" w:rsidP="00DF215F">
      <w:pPr>
        <w:pStyle w:val="Heading4Dis"/>
      </w:pPr>
      <w:r>
        <w:t xml:space="preserve">Scenario: Adding </w:t>
      </w:r>
      <w:r w:rsidR="00F70E40">
        <w:t>assignments (or any element)</w:t>
      </w:r>
      <w:r>
        <w:t xml:space="preserve"> to Courses</w:t>
      </w:r>
    </w:p>
    <w:p w14:paraId="353D5E41" w14:textId="7BF7C398" w:rsidR="00234DFC" w:rsidRDefault="00234DFC" w:rsidP="00234DFC">
      <w:pPr>
        <w:pStyle w:val="DIs1ptbullets"/>
        <w:numPr>
          <w:ilvl w:val="0"/>
          <w:numId w:val="37"/>
        </w:numPr>
      </w:pPr>
      <w:r w:rsidRPr="00DF215F">
        <w:rPr>
          <w:b/>
        </w:rPr>
        <w:t xml:space="preserve">Expected </w:t>
      </w:r>
      <w:r w:rsidR="00F70E40" w:rsidRPr="00DF215F">
        <w:rPr>
          <w:b/>
        </w:rPr>
        <w:t>outcome:</w:t>
      </w:r>
      <w:r w:rsidR="00F70E40">
        <w:t xml:space="preserve"> Following creation, t</w:t>
      </w:r>
      <w:r>
        <w:t>eacher redirected to course where the element appears on topic where the teacher selected to add</w:t>
      </w:r>
    </w:p>
    <w:p w14:paraId="5A4108FD" w14:textId="163263FB" w:rsidR="00234DFC" w:rsidRDefault="00234DFC" w:rsidP="00234DFC">
      <w:pPr>
        <w:pStyle w:val="DIs1ptbullets"/>
        <w:numPr>
          <w:ilvl w:val="0"/>
          <w:numId w:val="37"/>
        </w:numPr>
      </w:pPr>
      <w:r w:rsidRPr="00DF215F">
        <w:rPr>
          <w:b/>
        </w:rPr>
        <w:t>Actual outcome:</w:t>
      </w:r>
      <w:r>
        <w:t xml:space="preserve"> Error for GET variables not being set within the URL appeared, ra</w:t>
      </w:r>
      <w:r w:rsidR="00F70E40">
        <w:t>ther than redirection to the course page, however the element was added to the correct topic.</w:t>
      </w:r>
    </w:p>
    <w:p w14:paraId="571626E4" w14:textId="6E88C85C" w:rsidR="00DF215F" w:rsidRPr="00DF215F" w:rsidRDefault="00F70E40" w:rsidP="00DF215F">
      <w:pPr>
        <w:pStyle w:val="DIs1ptbullets"/>
        <w:numPr>
          <w:ilvl w:val="0"/>
          <w:numId w:val="37"/>
        </w:numPr>
        <w:spacing w:after="240"/>
        <w:rPr>
          <w:rFonts w:asciiTheme="majorHAnsi" w:hAnsiTheme="majorHAnsi"/>
        </w:rPr>
      </w:pPr>
      <w:r w:rsidRPr="00DF215F">
        <w:rPr>
          <w:b/>
        </w:rPr>
        <w:t>Corrective actions:</w:t>
      </w:r>
      <w:r>
        <w:t xml:space="preserve"> Restructured assignment create page, specifically changing the location of where the </w:t>
      </w:r>
      <w:r w:rsidRPr="00DF215F">
        <w:rPr>
          <w:i/>
        </w:rPr>
        <w:t>addElement()</w:t>
      </w:r>
      <w:r>
        <w:t xml:space="preserve"> function was being called. This helped find the issue, that the checks for the URL GET variables being set were happening before the redirection back to the course, therefore after the call to </w:t>
      </w:r>
      <w:r w:rsidRPr="00DF215F">
        <w:rPr>
          <w:i/>
        </w:rPr>
        <w:t>addElement()</w:t>
      </w:r>
      <w:r w:rsidRPr="00DF215F">
        <w:t xml:space="preserve"> </w:t>
      </w:r>
      <w:r w:rsidR="00DF215F">
        <w:t xml:space="preserve">the GET variables were not being set and caused the error. The corrective action was to place the </w:t>
      </w:r>
      <w:r w:rsidR="00DF215F" w:rsidRPr="00DF215F">
        <w:rPr>
          <w:i/>
        </w:rPr>
        <w:t>addElement()</w:t>
      </w:r>
      <w:r w:rsidR="00DF215F">
        <w:t xml:space="preserve"> above the GET variable checks. This can be seen in Appendix 9, with the call to </w:t>
      </w:r>
      <w:r w:rsidR="00DF215F" w:rsidRPr="00DF215F">
        <w:rPr>
          <w:i/>
        </w:rPr>
        <w:t>addElement()</w:t>
      </w:r>
      <w:r w:rsidR="00DF215F">
        <w:t xml:space="preserve"> being enclosed in the first </w:t>
      </w:r>
      <w:r w:rsidR="00DF215F" w:rsidRPr="00DF215F">
        <w:t>if</w:t>
      </w:r>
      <w:r w:rsidR="00DF215F">
        <w:t xml:space="preserve">, then the GET variable checks in the secondary </w:t>
      </w:r>
      <w:r w:rsidR="00DF215F" w:rsidRPr="00DF215F">
        <w:t>else if.</w:t>
      </w:r>
    </w:p>
    <w:p w14:paraId="00928F04" w14:textId="74C002E7" w:rsidR="00B45276" w:rsidRPr="00DF215F" w:rsidRDefault="00522158" w:rsidP="00DF215F">
      <w:pPr>
        <w:pStyle w:val="Heading4Dis"/>
      </w:pPr>
      <w:r>
        <w:lastRenderedPageBreak/>
        <w:t>Test cases</w:t>
      </w:r>
      <w:r w:rsidR="00515868">
        <w:t xml:space="preserve"> (Unit Testing</w:t>
      </w:r>
      <w:r w:rsidR="00DF215F">
        <w:t>)</w:t>
      </w:r>
    </w:p>
    <w:p w14:paraId="4A3774FA" w14:textId="78411903" w:rsidR="005E5091" w:rsidRDefault="005E5091" w:rsidP="005E5091">
      <w:pPr>
        <w:pStyle w:val="Caption"/>
        <w:keepNext/>
      </w:pPr>
      <w:bookmarkStart w:id="124" w:name="_Toc513208840"/>
      <w:r>
        <w:t xml:space="preserve">Table </w:t>
      </w:r>
      <w:r w:rsidR="009607D4">
        <w:fldChar w:fldCharType="begin"/>
      </w:r>
      <w:r w:rsidR="009607D4">
        <w:instrText xml:space="preserve"> SEQ Table \* ARABIC </w:instrText>
      </w:r>
      <w:r w:rsidR="009607D4">
        <w:fldChar w:fldCharType="separate"/>
      </w:r>
      <w:r>
        <w:rPr>
          <w:noProof/>
        </w:rPr>
        <w:t>10</w:t>
      </w:r>
      <w:r w:rsidR="009607D4">
        <w:rPr>
          <w:noProof/>
        </w:rPr>
        <w:fldChar w:fldCharType="end"/>
      </w:r>
      <w:r>
        <w:t xml:space="preserve"> - Unit test cases</w:t>
      </w:r>
      <w:bookmarkEnd w:id="124"/>
    </w:p>
    <w:tbl>
      <w:tblPr>
        <w:tblStyle w:val="GridTable5Dark-Accent1"/>
        <w:tblW w:w="9138" w:type="dxa"/>
        <w:tblLook w:val="04A0" w:firstRow="1" w:lastRow="0" w:firstColumn="1" w:lastColumn="0" w:noHBand="0" w:noVBand="1"/>
      </w:tblPr>
      <w:tblGrid>
        <w:gridCol w:w="2027"/>
        <w:gridCol w:w="2930"/>
        <w:gridCol w:w="3077"/>
        <w:gridCol w:w="1104"/>
      </w:tblGrid>
      <w:tr w:rsidR="00DB3EF1" w:rsidRPr="005A73C2" w14:paraId="157F764C" w14:textId="77777777" w:rsidTr="00136E19">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027" w:type="dxa"/>
          </w:tcPr>
          <w:p w14:paraId="32635B2D" w14:textId="77777777" w:rsidR="00DB3EF1" w:rsidRPr="005A73C2" w:rsidRDefault="00DB3EF1" w:rsidP="00034967">
            <w:pPr>
              <w:pStyle w:val="DisStyle"/>
              <w:spacing w:after="0" w:line="240" w:lineRule="auto"/>
              <w:rPr>
                <w:rFonts w:asciiTheme="minorHAnsi" w:hAnsiTheme="minorHAnsi"/>
              </w:rPr>
            </w:pPr>
            <w:r w:rsidRPr="005A73C2">
              <w:rPr>
                <w:rFonts w:asciiTheme="minorHAnsi" w:hAnsiTheme="minorHAnsi"/>
              </w:rPr>
              <w:t>Scenario</w:t>
            </w:r>
          </w:p>
        </w:tc>
        <w:tc>
          <w:tcPr>
            <w:tcW w:w="2930" w:type="dxa"/>
          </w:tcPr>
          <w:p w14:paraId="760C475C" w14:textId="77777777" w:rsidR="00DB3EF1" w:rsidRPr="005A73C2" w:rsidRDefault="00DB3EF1" w:rsidP="00034967">
            <w:pPr>
              <w:pStyle w:val="DisStyle"/>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rPr>
            </w:pPr>
            <w:r w:rsidRPr="005A73C2">
              <w:rPr>
                <w:rFonts w:asciiTheme="minorHAnsi" w:hAnsiTheme="minorHAnsi"/>
              </w:rPr>
              <w:t>Expected outcome</w:t>
            </w:r>
          </w:p>
        </w:tc>
        <w:tc>
          <w:tcPr>
            <w:tcW w:w="3077" w:type="dxa"/>
          </w:tcPr>
          <w:p w14:paraId="501A7EBF" w14:textId="77777777" w:rsidR="00DB3EF1" w:rsidRPr="005A73C2" w:rsidRDefault="00DB3EF1" w:rsidP="00034967">
            <w:pPr>
              <w:pStyle w:val="DisStyle"/>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rPr>
            </w:pPr>
            <w:r w:rsidRPr="005A73C2">
              <w:rPr>
                <w:rFonts w:asciiTheme="minorHAnsi" w:hAnsiTheme="minorHAnsi"/>
              </w:rPr>
              <w:t>Actual outcome</w:t>
            </w:r>
          </w:p>
        </w:tc>
        <w:tc>
          <w:tcPr>
            <w:tcW w:w="1104" w:type="dxa"/>
          </w:tcPr>
          <w:p w14:paraId="237D35A3" w14:textId="77777777" w:rsidR="00DB3EF1" w:rsidRPr="005A73C2" w:rsidRDefault="00DB3EF1" w:rsidP="00034967">
            <w:pPr>
              <w:pStyle w:val="DisStyle"/>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rPr>
            </w:pPr>
            <w:r w:rsidRPr="005A73C2">
              <w:rPr>
                <w:rFonts w:asciiTheme="minorHAnsi" w:hAnsiTheme="minorHAnsi"/>
              </w:rPr>
              <w:t>Pass/Fail</w:t>
            </w:r>
          </w:p>
        </w:tc>
      </w:tr>
      <w:tr w:rsidR="00DB3EF1" w:rsidRPr="005A73C2" w14:paraId="7EE86724" w14:textId="77777777" w:rsidTr="00136E19">
        <w:trPr>
          <w:cnfStyle w:val="000000100000" w:firstRow="0" w:lastRow="0" w:firstColumn="0" w:lastColumn="0" w:oddVBand="0" w:evenVBand="0" w:oddHBand="1" w:evenHBand="0" w:firstRowFirstColumn="0" w:firstRowLastColumn="0" w:lastRowFirstColumn="0" w:lastRowLastColumn="0"/>
          <w:trHeight w:val="1740"/>
        </w:trPr>
        <w:tc>
          <w:tcPr>
            <w:cnfStyle w:val="001000000000" w:firstRow="0" w:lastRow="0" w:firstColumn="1" w:lastColumn="0" w:oddVBand="0" w:evenVBand="0" w:oddHBand="0" w:evenHBand="0" w:firstRowFirstColumn="0" w:firstRowLastColumn="0" w:lastRowFirstColumn="0" w:lastRowLastColumn="0"/>
            <w:tcW w:w="2027" w:type="dxa"/>
          </w:tcPr>
          <w:p w14:paraId="0FAAADC8" w14:textId="6ACD5387" w:rsidR="00DB3EF1" w:rsidRPr="005A73C2" w:rsidRDefault="00DB3EF1" w:rsidP="00034967">
            <w:pPr>
              <w:pStyle w:val="DisStyle"/>
              <w:spacing w:after="0" w:line="240" w:lineRule="auto"/>
              <w:rPr>
                <w:rFonts w:asciiTheme="minorHAnsi" w:hAnsiTheme="minorHAnsi"/>
              </w:rPr>
            </w:pPr>
            <w:r>
              <w:rPr>
                <w:rFonts w:asciiTheme="minorHAnsi" w:hAnsiTheme="minorHAnsi"/>
              </w:rPr>
              <w:t>User account creation</w:t>
            </w:r>
          </w:p>
        </w:tc>
        <w:tc>
          <w:tcPr>
            <w:tcW w:w="2930" w:type="dxa"/>
          </w:tcPr>
          <w:p w14:paraId="6D2F4123" w14:textId="05DBF0AA" w:rsidR="00DB3EF1" w:rsidRPr="005A73C2" w:rsidRDefault="00DB3EF1" w:rsidP="00034967">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User account successfully registered and showing in backend when self-registering and manually created by an administrator. User should now be able to log in</w:t>
            </w:r>
          </w:p>
        </w:tc>
        <w:tc>
          <w:tcPr>
            <w:tcW w:w="3077" w:type="dxa"/>
          </w:tcPr>
          <w:p w14:paraId="48E2CD02" w14:textId="32BC88E1" w:rsidR="00DB3EF1" w:rsidRPr="005A73C2" w:rsidRDefault="00DB3EF1" w:rsidP="00034967">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User account inserted to database successfully when both self-registered and manual created by the administrator. User successfully logged in both times.</w:t>
            </w:r>
          </w:p>
        </w:tc>
        <w:tc>
          <w:tcPr>
            <w:tcW w:w="1104" w:type="dxa"/>
          </w:tcPr>
          <w:p w14:paraId="3FDF91C7" w14:textId="332EE5AC" w:rsidR="00DB3EF1" w:rsidRPr="005A73C2" w:rsidRDefault="00DB3EF1" w:rsidP="00034967">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5A73C2">
              <w:rPr>
                <w:rFonts w:asciiTheme="minorHAnsi" w:hAnsiTheme="minorHAnsi"/>
              </w:rPr>
              <w:t>Pass</w:t>
            </w:r>
          </w:p>
        </w:tc>
      </w:tr>
      <w:tr w:rsidR="00DB3EF1" w:rsidRPr="005A73C2" w14:paraId="2B221F28" w14:textId="77777777" w:rsidTr="00136E19">
        <w:trPr>
          <w:trHeight w:val="545"/>
        </w:trPr>
        <w:tc>
          <w:tcPr>
            <w:cnfStyle w:val="001000000000" w:firstRow="0" w:lastRow="0" w:firstColumn="1" w:lastColumn="0" w:oddVBand="0" w:evenVBand="0" w:oddHBand="0" w:evenHBand="0" w:firstRowFirstColumn="0" w:firstRowLastColumn="0" w:lastRowFirstColumn="0" w:lastRowLastColumn="0"/>
            <w:tcW w:w="2027" w:type="dxa"/>
          </w:tcPr>
          <w:p w14:paraId="3BDDFC33" w14:textId="4CD9D282" w:rsidR="00DB3EF1" w:rsidRPr="005A73C2" w:rsidRDefault="00DB3EF1" w:rsidP="00034967">
            <w:pPr>
              <w:pStyle w:val="DisStyle"/>
              <w:spacing w:after="0" w:line="240" w:lineRule="auto"/>
              <w:rPr>
                <w:rFonts w:asciiTheme="minorHAnsi" w:hAnsiTheme="minorHAnsi"/>
              </w:rPr>
            </w:pPr>
            <w:r>
              <w:rPr>
                <w:rFonts w:asciiTheme="minorHAnsi" w:hAnsiTheme="minorHAnsi"/>
              </w:rPr>
              <w:t xml:space="preserve">Student </w:t>
            </w:r>
            <w:r w:rsidR="00395AC2">
              <w:rPr>
                <w:rFonts w:asciiTheme="minorHAnsi" w:hAnsiTheme="minorHAnsi"/>
              </w:rPr>
              <w:t>enrolments</w:t>
            </w:r>
            <w:r>
              <w:rPr>
                <w:rFonts w:asciiTheme="minorHAnsi" w:hAnsiTheme="minorHAnsi"/>
              </w:rPr>
              <w:t xml:space="preserve"> </w:t>
            </w:r>
            <w:r w:rsidRPr="005A73C2">
              <w:rPr>
                <w:rFonts w:asciiTheme="minorHAnsi" w:hAnsiTheme="minorHAnsi"/>
              </w:rPr>
              <w:t>on course</w:t>
            </w:r>
          </w:p>
        </w:tc>
        <w:tc>
          <w:tcPr>
            <w:tcW w:w="2930" w:type="dxa"/>
          </w:tcPr>
          <w:p w14:paraId="1906A131" w14:textId="118AA2E3" w:rsidR="00DB3EF1" w:rsidRPr="005A73C2" w:rsidRDefault="00DB3EF1" w:rsidP="00DB3EF1">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User will be able to access the course as a student when self-enrolled and manually enrolled by the teacher.</w:t>
            </w:r>
          </w:p>
        </w:tc>
        <w:tc>
          <w:tcPr>
            <w:tcW w:w="3077" w:type="dxa"/>
          </w:tcPr>
          <w:p w14:paraId="2E6290D2" w14:textId="4C56883D" w:rsidR="00DB3EF1" w:rsidRPr="005A73C2" w:rsidRDefault="00DB3EF1" w:rsidP="00034967">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User can access course when both manually enrolled by the teacher and when self-enrolling on open courses.</w:t>
            </w:r>
          </w:p>
        </w:tc>
        <w:tc>
          <w:tcPr>
            <w:tcW w:w="1104" w:type="dxa"/>
          </w:tcPr>
          <w:p w14:paraId="165A8EB9" w14:textId="29EC32C9" w:rsidR="00DB3EF1" w:rsidRPr="005A73C2" w:rsidRDefault="00DB3EF1" w:rsidP="00034967">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5A73C2">
              <w:rPr>
                <w:rFonts w:asciiTheme="minorHAnsi" w:hAnsiTheme="minorHAnsi"/>
              </w:rPr>
              <w:t>Pass</w:t>
            </w:r>
          </w:p>
        </w:tc>
      </w:tr>
      <w:tr w:rsidR="00DB3EF1" w:rsidRPr="005A73C2" w14:paraId="66FDEB4F" w14:textId="77777777" w:rsidTr="00136E19">
        <w:trPr>
          <w:cnfStyle w:val="000000100000" w:firstRow="0" w:lastRow="0" w:firstColumn="0" w:lastColumn="0" w:oddVBand="0" w:evenVBand="0" w:oddHBand="1" w:evenHBand="0" w:firstRowFirstColumn="0" w:firstRowLastColumn="0" w:lastRowFirstColumn="0" w:lastRowLastColumn="0"/>
          <w:trHeight w:val="545"/>
        </w:trPr>
        <w:tc>
          <w:tcPr>
            <w:cnfStyle w:val="001000000000" w:firstRow="0" w:lastRow="0" w:firstColumn="1" w:lastColumn="0" w:oddVBand="0" w:evenVBand="0" w:oddHBand="0" w:evenHBand="0" w:firstRowFirstColumn="0" w:firstRowLastColumn="0" w:lastRowFirstColumn="0" w:lastRowLastColumn="0"/>
            <w:tcW w:w="2027" w:type="dxa"/>
          </w:tcPr>
          <w:p w14:paraId="6B9A09BA" w14:textId="2F6BB778" w:rsidR="00DB3EF1" w:rsidRPr="005A73C2" w:rsidRDefault="00DB3EF1" w:rsidP="00034967">
            <w:pPr>
              <w:pStyle w:val="DisStyle"/>
              <w:spacing w:after="0" w:line="240" w:lineRule="auto"/>
              <w:rPr>
                <w:rFonts w:asciiTheme="minorHAnsi" w:hAnsiTheme="minorHAnsi"/>
              </w:rPr>
            </w:pPr>
            <w:r>
              <w:rPr>
                <w:rFonts w:asciiTheme="minorHAnsi" w:hAnsiTheme="minorHAnsi"/>
              </w:rPr>
              <w:t>Teacher enrolment and ability to use administrative functions on enrolled course</w:t>
            </w:r>
          </w:p>
        </w:tc>
        <w:tc>
          <w:tcPr>
            <w:tcW w:w="2930" w:type="dxa"/>
          </w:tcPr>
          <w:p w14:paraId="7F8E4576" w14:textId="5BED9717" w:rsidR="00DB3EF1" w:rsidRPr="005A73C2" w:rsidRDefault="00DB3EF1" w:rsidP="00FD58BF">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When the teacher is manually enrolled on course, they can access and administrate (e.g. control settings, enrolment, completion criteria and add topics/elements)</w:t>
            </w:r>
          </w:p>
        </w:tc>
        <w:tc>
          <w:tcPr>
            <w:tcW w:w="3077" w:type="dxa"/>
          </w:tcPr>
          <w:p w14:paraId="100BB62F" w14:textId="10C706B9" w:rsidR="00DB3EF1" w:rsidRPr="005A73C2" w:rsidRDefault="00DB3EF1" w:rsidP="00034967">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Teacher is able to access the administrative functionalities of the course they were manually enrolled on. These administrative functionalities are not available on other courses or elements from other courses.</w:t>
            </w:r>
          </w:p>
        </w:tc>
        <w:tc>
          <w:tcPr>
            <w:tcW w:w="1104" w:type="dxa"/>
          </w:tcPr>
          <w:p w14:paraId="2C58D55C" w14:textId="3063F87B" w:rsidR="00DB3EF1" w:rsidRPr="005A73C2" w:rsidRDefault="00DB3EF1" w:rsidP="00034967">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5A73C2">
              <w:rPr>
                <w:rFonts w:asciiTheme="minorHAnsi" w:hAnsiTheme="minorHAnsi"/>
              </w:rPr>
              <w:t>Pass</w:t>
            </w:r>
          </w:p>
        </w:tc>
      </w:tr>
      <w:tr w:rsidR="00DB3EF1" w:rsidRPr="005A73C2" w14:paraId="6ED80FE2" w14:textId="77777777" w:rsidTr="00136E19">
        <w:trPr>
          <w:trHeight w:val="545"/>
        </w:trPr>
        <w:tc>
          <w:tcPr>
            <w:cnfStyle w:val="001000000000" w:firstRow="0" w:lastRow="0" w:firstColumn="1" w:lastColumn="0" w:oddVBand="0" w:evenVBand="0" w:oddHBand="0" w:evenHBand="0" w:firstRowFirstColumn="0" w:firstRowLastColumn="0" w:lastRowFirstColumn="0" w:lastRowLastColumn="0"/>
            <w:tcW w:w="2027" w:type="dxa"/>
          </w:tcPr>
          <w:p w14:paraId="47D09EE3" w14:textId="0045A3A2" w:rsidR="00DB3EF1" w:rsidRPr="005A73C2" w:rsidRDefault="00DB3EF1" w:rsidP="00034967">
            <w:pPr>
              <w:pStyle w:val="DisStyle"/>
              <w:spacing w:after="0" w:line="240" w:lineRule="auto"/>
              <w:rPr>
                <w:rFonts w:asciiTheme="minorHAnsi" w:hAnsiTheme="minorHAnsi"/>
              </w:rPr>
            </w:pPr>
            <w:r w:rsidRPr="005A73C2">
              <w:rPr>
                <w:rFonts w:asciiTheme="minorHAnsi" w:hAnsiTheme="minorHAnsi"/>
              </w:rPr>
              <w:t>Complete quiz</w:t>
            </w:r>
          </w:p>
        </w:tc>
        <w:tc>
          <w:tcPr>
            <w:tcW w:w="2930" w:type="dxa"/>
          </w:tcPr>
          <w:p w14:paraId="7D2C132F" w14:textId="085C0D54" w:rsidR="00DB3EF1" w:rsidRPr="005A73C2" w:rsidRDefault="00DB3EF1" w:rsidP="00034967">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5A73C2">
              <w:rPr>
                <w:rFonts w:asciiTheme="minorHAnsi" w:hAnsiTheme="minorHAnsi"/>
              </w:rPr>
              <w:t>Quiz is graded as completed with 100% of the questions correct.</w:t>
            </w:r>
          </w:p>
        </w:tc>
        <w:tc>
          <w:tcPr>
            <w:tcW w:w="3077" w:type="dxa"/>
          </w:tcPr>
          <w:p w14:paraId="1EE8EF5B" w14:textId="3F8ABE3D" w:rsidR="00DB3EF1" w:rsidRPr="005A73C2" w:rsidRDefault="00DB3EF1" w:rsidP="00034967">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5A73C2">
              <w:rPr>
                <w:rFonts w:asciiTheme="minorHAnsi" w:hAnsiTheme="minorHAnsi"/>
              </w:rPr>
              <w:t>Quiz was graded as completed and 100% of the questions correct</w:t>
            </w:r>
          </w:p>
        </w:tc>
        <w:tc>
          <w:tcPr>
            <w:tcW w:w="1104" w:type="dxa"/>
          </w:tcPr>
          <w:p w14:paraId="69334482" w14:textId="48B0F743" w:rsidR="00DB3EF1" w:rsidRPr="005A73C2" w:rsidRDefault="00DB3EF1" w:rsidP="00034967">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5A73C2">
              <w:rPr>
                <w:rFonts w:asciiTheme="minorHAnsi" w:hAnsiTheme="minorHAnsi"/>
              </w:rPr>
              <w:t>Pass</w:t>
            </w:r>
          </w:p>
        </w:tc>
      </w:tr>
      <w:tr w:rsidR="00DB3EF1" w:rsidRPr="005A73C2" w14:paraId="0DF882C8" w14:textId="77777777" w:rsidTr="00136E19">
        <w:trPr>
          <w:cnfStyle w:val="000000100000" w:firstRow="0" w:lastRow="0" w:firstColumn="0" w:lastColumn="0" w:oddVBand="0" w:evenVBand="0" w:oddHBand="1" w:evenHBand="0" w:firstRowFirstColumn="0" w:firstRowLastColumn="0" w:lastRowFirstColumn="0" w:lastRowLastColumn="0"/>
          <w:trHeight w:val="595"/>
        </w:trPr>
        <w:tc>
          <w:tcPr>
            <w:cnfStyle w:val="001000000000" w:firstRow="0" w:lastRow="0" w:firstColumn="1" w:lastColumn="0" w:oddVBand="0" w:evenVBand="0" w:oddHBand="0" w:evenHBand="0" w:firstRowFirstColumn="0" w:firstRowLastColumn="0" w:lastRowFirstColumn="0" w:lastRowLastColumn="0"/>
            <w:tcW w:w="2027" w:type="dxa"/>
          </w:tcPr>
          <w:p w14:paraId="27DBDC59" w14:textId="30D982EB" w:rsidR="00DB3EF1" w:rsidRPr="005A73C2" w:rsidRDefault="00DB3EF1" w:rsidP="00034967">
            <w:pPr>
              <w:pStyle w:val="DisStyle"/>
              <w:spacing w:after="0" w:line="240" w:lineRule="auto"/>
              <w:rPr>
                <w:rFonts w:asciiTheme="minorHAnsi" w:hAnsiTheme="minorHAnsi"/>
              </w:rPr>
            </w:pPr>
            <w:r w:rsidRPr="005A73C2">
              <w:rPr>
                <w:rFonts w:asciiTheme="minorHAnsi" w:hAnsiTheme="minorHAnsi"/>
              </w:rPr>
              <w:t>Complete course</w:t>
            </w:r>
          </w:p>
        </w:tc>
        <w:tc>
          <w:tcPr>
            <w:tcW w:w="2930" w:type="dxa"/>
          </w:tcPr>
          <w:p w14:paraId="4A7F5852" w14:textId="6D1641B2" w:rsidR="00DB3EF1" w:rsidRPr="005A73C2" w:rsidRDefault="00DB3EF1" w:rsidP="00034967">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5A73C2">
              <w:rPr>
                <w:rFonts w:asciiTheme="minorHAnsi" w:hAnsiTheme="minorHAnsi"/>
              </w:rPr>
              <w:t>Course becomes marked as complete on the user’s dashboard and also the course progress bar.</w:t>
            </w:r>
          </w:p>
        </w:tc>
        <w:tc>
          <w:tcPr>
            <w:tcW w:w="3077" w:type="dxa"/>
          </w:tcPr>
          <w:p w14:paraId="126C3089" w14:textId="6B542C55" w:rsidR="00DB3EF1" w:rsidRPr="005A73C2" w:rsidRDefault="00DB3EF1" w:rsidP="00034967">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5A73C2">
              <w:rPr>
                <w:rFonts w:asciiTheme="minorHAnsi" w:hAnsiTheme="minorHAnsi"/>
              </w:rPr>
              <w:t>Course is marked as complete on the dashboard and 100% is shown in the course progress bar</w:t>
            </w:r>
          </w:p>
        </w:tc>
        <w:tc>
          <w:tcPr>
            <w:tcW w:w="1104" w:type="dxa"/>
          </w:tcPr>
          <w:p w14:paraId="5B8EBD14" w14:textId="1735AD9F" w:rsidR="00DB3EF1" w:rsidRPr="005A73C2" w:rsidRDefault="00DB3EF1" w:rsidP="00034967">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5A73C2">
              <w:rPr>
                <w:rFonts w:asciiTheme="minorHAnsi" w:hAnsiTheme="minorHAnsi"/>
              </w:rPr>
              <w:t>Pass</w:t>
            </w:r>
          </w:p>
        </w:tc>
      </w:tr>
      <w:tr w:rsidR="00DB3EF1" w:rsidRPr="005A73C2" w14:paraId="40C27396" w14:textId="77777777" w:rsidTr="00136E19">
        <w:trPr>
          <w:trHeight w:val="545"/>
        </w:trPr>
        <w:tc>
          <w:tcPr>
            <w:cnfStyle w:val="001000000000" w:firstRow="0" w:lastRow="0" w:firstColumn="1" w:lastColumn="0" w:oddVBand="0" w:evenVBand="0" w:oddHBand="0" w:evenHBand="0" w:firstRowFirstColumn="0" w:firstRowLastColumn="0" w:lastRowFirstColumn="0" w:lastRowLastColumn="0"/>
            <w:tcW w:w="2027" w:type="dxa"/>
          </w:tcPr>
          <w:p w14:paraId="3F9F5C17" w14:textId="5042D5D5" w:rsidR="00DB3EF1" w:rsidRPr="005A73C2" w:rsidRDefault="00DB3EF1" w:rsidP="00034967">
            <w:pPr>
              <w:pStyle w:val="DisStyle"/>
              <w:spacing w:after="0" w:line="240" w:lineRule="auto"/>
              <w:rPr>
                <w:rFonts w:asciiTheme="minorHAnsi" w:hAnsiTheme="minorHAnsi"/>
              </w:rPr>
            </w:pPr>
            <w:r w:rsidRPr="005A73C2">
              <w:rPr>
                <w:rFonts w:asciiTheme="minorHAnsi" w:hAnsiTheme="minorHAnsi"/>
              </w:rPr>
              <w:t>Search for courses</w:t>
            </w:r>
          </w:p>
        </w:tc>
        <w:tc>
          <w:tcPr>
            <w:tcW w:w="2930" w:type="dxa"/>
          </w:tcPr>
          <w:p w14:paraId="20EA9629" w14:textId="461D9FDD" w:rsidR="00DB3EF1" w:rsidRPr="005A73C2" w:rsidRDefault="00DB3EF1" w:rsidP="00034967">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5A73C2">
              <w:rPr>
                <w:rFonts w:asciiTheme="minorHAnsi" w:hAnsiTheme="minorHAnsi"/>
              </w:rPr>
              <w:t>The courses are filtered with only the “Learn Java” course shown following the search.</w:t>
            </w:r>
          </w:p>
        </w:tc>
        <w:tc>
          <w:tcPr>
            <w:tcW w:w="3077" w:type="dxa"/>
          </w:tcPr>
          <w:p w14:paraId="628F6E45" w14:textId="7CE34A52" w:rsidR="00DB3EF1" w:rsidRPr="005A73C2" w:rsidRDefault="00DB3EF1" w:rsidP="00034967">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5A73C2">
              <w:rPr>
                <w:rFonts w:asciiTheme="minorHAnsi" w:hAnsiTheme="minorHAnsi"/>
              </w:rPr>
              <w:t>Search results showed the “Learn Java” course following the search</w:t>
            </w:r>
          </w:p>
        </w:tc>
        <w:tc>
          <w:tcPr>
            <w:tcW w:w="1104" w:type="dxa"/>
          </w:tcPr>
          <w:p w14:paraId="338642EE" w14:textId="36A7276C" w:rsidR="00DB3EF1" w:rsidRPr="005A73C2" w:rsidRDefault="00DB3EF1" w:rsidP="00034967">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5A73C2">
              <w:rPr>
                <w:rFonts w:asciiTheme="minorHAnsi" w:hAnsiTheme="minorHAnsi"/>
              </w:rPr>
              <w:t>Pass</w:t>
            </w:r>
          </w:p>
        </w:tc>
      </w:tr>
      <w:tr w:rsidR="00DB3EF1" w:rsidRPr="005A73C2" w14:paraId="739A5392" w14:textId="77777777" w:rsidTr="00136E1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2027" w:type="dxa"/>
          </w:tcPr>
          <w:p w14:paraId="68E669F7" w14:textId="45A028FC" w:rsidR="00DB3EF1" w:rsidRPr="005A73C2" w:rsidRDefault="00DB3EF1" w:rsidP="00034967">
            <w:pPr>
              <w:pStyle w:val="DisStyle"/>
              <w:spacing w:after="0" w:line="240" w:lineRule="auto"/>
              <w:rPr>
                <w:rFonts w:asciiTheme="minorHAnsi" w:hAnsiTheme="minorHAnsi"/>
              </w:rPr>
            </w:pPr>
            <w:r w:rsidRPr="005A73C2">
              <w:rPr>
                <w:rFonts w:asciiTheme="minorHAnsi" w:hAnsiTheme="minorHAnsi"/>
              </w:rPr>
              <w:t>Create a course</w:t>
            </w:r>
          </w:p>
        </w:tc>
        <w:tc>
          <w:tcPr>
            <w:tcW w:w="2930" w:type="dxa"/>
          </w:tcPr>
          <w:p w14:paraId="76EEE272" w14:textId="37B6F071" w:rsidR="00DB3EF1" w:rsidRPr="005A73C2" w:rsidRDefault="00DB3EF1" w:rsidP="00034967">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5A73C2">
              <w:rPr>
                <w:rFonts w:asciiTheme="minorHAnsi" w:hAnsiTheme="minorHAnsi"/>
              </w:rPr>
              <w:t>“Course created” message is shown following submitting the create form and course is available from the catalogue.</w:t>
            </w:r>
          </w:p>
        </w:tc>
        <w:tc>
          <w:tcPr>
            <w:tcW w:w="3077" w:type="dxa"/>
          </w:tcPr>
          <w:p w14:paraId="45723815" w14:textId="0032F30D" w:rsidR="00DB3EF1" w:rsidRPr="005A73C2" w:rsidRDefault="00DB3EF1" w:rsidP="00034967">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5A73C2">
              <w:rPr>
                <w:rFonts w:asciiTheme="minorHAnsi" w:hAnsiTheme="minorHAnsi"/>
              </w:rPr>
              <w:t>Course was created successfully, with success message shown and available from the course catalogue.</w:t>
            </w:r>
          </w:p>
        </w:tc>
        <w:tc>
          <w:tcPr>
            <w:tcW w:w="1104" w:type="dxa"/>
          </w:tcPr>
          <w:p w14:paraId="49DE6375" w14:textId="3DA2DE96" w:rsidR="00DB3EF1" w:rsidRPr="005A73C2" w:rsidRDefault="00DB3EF1" w:rsidP="00034967">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5A73C2">
              <w:rPr>
                <w:rFonts w:asciiTheme="minorHAnsi" w:hAnsiTheme="minorHAnsi"/>
              </w:rPr>
              <w:t>Pass</w:t>
            </w:r>
          </w:p>
        </w:tc>
      </w:tr>
      <w:tr w:rsidR="00DB3EF1" w:rsidRPr="005A73C2" w14:paraId="5AF2DAD6" w14:textId="77777777" w:rsidTr="00136E19">
        <w:trPr>
          <w:trHeight w:val="495"/>
        </w:trPr>
        <w:tc>
          <w:tcPr>
            <w:cnfStyle w:val="001000000000" w:firstRow="0" w:lastRow="0" w:firstColumn="1" w:lastColumn="0" w:oddVBand="0" w:evenVBand="0" w:oddHBand="0" w:evenHBand="0" w:firstRowFirstColumn="0" w:firstRowLastColumn="0" w:lastRowFirstColumn="0" w:lastRowLastColumn="0"/>
            <w:tcW w:w="2027" w:type="dxa"/>
          </w:tcPr>
          <w:p w14:paraId="39AEA204" w14:textId="0A91969F" w:rsidR="00DB3EF1" w:rsidRPr="005A73C2" w:rsidRDefault="00DB3EF1" w:rsidP="00034967">
            <w:pPr>
              <w:pStyle w:val="DisStyle"/>
              <w:spacing w:after="0" w:line="240" w:lineRule="auto"/>
              <w:rPr>
                <w:rFonts w:asciiTheme="minorHAnsi" w:hAnsiTheme="minorHAnsi"/>
              </w:rPr>
            </w:pPr>
            <w:r w:rsidRPr="005A73C2">
              <w:rPr>
                <w:rFonts w:asciiTheme="minorHAnsi" w:hAnsiTheme="minorHAnsi"/>
              </w:rPr>
              <w:t>Attempt to access restricted admin area as a standard user</w:t>
            </w:r>
          </w:p>
        </w:tc>
        <w:tc>
          <w:tcPr>
            <w:tcW w:w="2930" w:type="dxa"/>
          </w:tcPr>
          <w:p w14:paraId="49A35F69" w14:textId="3181B309" w:rsidR="00DB3EF1" w:rsidRPr="005A73C2" w:rsidRDefault="00DB3EF1" w:rsidP="00034967">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5A73C2">
              <w:rPr>
                <w:rFonts w:asciiTheme="minorHAnsi" w:hAnsiTheme="minorHAnsi"/>
              </w:rPr>
              <w:t>User is redirected to error page, stating that they do not have permission to access the page</w:t>
            </w:r>
          </w:p>
        </w:tc>
        <w:tc>
          <w:tcPr>
            <w:tcW w:w="3077" w:type="dxa"/>
          </w:tcPr>
          <w:p w14:paraId="1B900F52" w14:textId="34C89860" w:rsidR="00DB3EF1" w:rsidRPr="005A73C2" w:rsidRDefault="00DB3EF1" w:rsidP="00034967">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5A73C2">
              <w:rPr>
                <w:rFonts w:asciiTheme="minorHAnsi" w:hAnsiTheme="minorHAnsi"/>
              </w:rPr>
              <w:t>Redirected to error page, which stated that the currently logged in user did not have permission to access the page</w:t>
            </w:r>
          </w:p>
        </w:tc>
        <w:tc>
          <w:tcPr>
            <w:tcW w:w="1104" w:type="dxa"/>
          </w:tcPr>
          <w:p w14:paraId="00A87DE8" w14:textId="6EC69801" w:rsidR="00DB3EF1" w:rsidRPr="005A73C2" w:rsidRDefault="00DB3EF1" w:rsidP="00034967">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5A73C2">
              <w:rPr>
                <w:rFonts w:asciiTheme="minorHAnsi" w:hAnsiTheme="minorHAnsi"/>
              </w:rPr>
              <w:t>Pass</w:t>
            </w:r>
          </w:p>
        </w:tc>
      </w:tr>
    </w:tbl>
    <w:p w14:paraId="7AC7A5AF" w14:textId="73695994" w:rsidR="00DB3EF1" w:rsidRDefault="00DB3EF1" w:rsidP="00C01A43">
      <w:pPr>
        <w:pStyle w:val="DisStyle"/>
        <w:spacing w:after="0" w:line="240" w:lineRule="auto"/>
        <w:rPr>
          <w:rFonts w:asciiTheme="minorHAnsi" w:hAnsiTheme="minorHAnsi"/>
        </w:rPr>
      </w:pPr>
    </w:p>
    <w:p w14:paraId="2B9E68D2" w14:textId="226B324E" w:rsidR="00DB3EF1" w:rsidRDefault="00281BAB" w:rsidP="00281BAB">
      <w:pPr>
        <w:pStyle w:val="Heading3Dis"/>
        <w:rPr>
          <w:lang w:val="en-GB"/>
        </w:rPr>
      </w:pPr>
      <w:r>
        <w:rPr>
          <w:lang w:val="en-GB"/>
        </w:rPr>
        <w:lastRenderedPageBreak/>
        <w:t>4.2.2</w:t>
      </w:r>
      <w:r>
        <w:rPr>
          <w:lang w:val="en-GB"/>
        </w:rPr>
        <w:tab/>
        <w:t>Acceptance testing</w:t>
      </w:r>
    </w:p>
    <w:p w14:paraId="096156DC" w14:textId="36F04D53" w:rsidR="00281BAB" w:rsidRDefault="00281BAB" w:rsidP="00281BAB">
      <w:pPr>
        <w:pStyle w:val="DisStyle"/>
      </w:pPr>
      <w:r>
        <w:t>Acceptance testing was carried out to ensure that the final system meets the requirements, as set out in the design phase of the project.</w:t>
      </w:r>
    </w:p>
    <w:p w14:paraId="0293AE25" w14:textId="44FAD1D8" w:rsidR="005E5091" w:rsidRDefault="005E5091" w:rsidP="005E5091">
      <w:pPr>
        <w:pStyle w:val="Caption"/>
        <w:keepNext/>
      </w:pPr>
      <w:bookmarkStart w:id="125" w:name="_Toc513208841"/>
      <w:r>
        <w:t xml:space="preserve">Table </w:t>
      </w:r>
      <w:r w:rsidR="009607D4">
        <w:fldChar w:fldCharType="begin"/>
      </w:r>
      <w:r w:rsidR="009607D4">
        <w:instrText xml:space="preserve"> SEQ Table \* ARABIC </w:instrText>
      </w:r>
      <w:r w:rsidR="009607D4">
        <w:fldChar w:fldCharType="separate"/>
      </w:r>
      <w:r>
        <w:rPr>
          <w:noProof/>
        </w:rPr>
        <w:t>11</w:t>
      </w:r>
      <w:r w:rsidR="009607D4">
        <w:rPr>
          <w:noProof/>
        </w:rPr>
        <w:fldChar w:fldCharType="end"/>
      </w:r>
      <w:r>
        <w:t xml:space="preserve"> - Acceptance test cases</w:t>
      </w:r>
      <w:bookmarkEnd w:id="125"/>
    </w:p>
    <w:tbl>
      <w:tblPr>
        <w:tblStyle w:val="GridTable5Dark-Accent1"/>
        <w:tblW w:w="0" w:type="auto"/>
        <w:tblLook w:val="04A0" w:firstRow="1" w:lastRow="0" w:firstColumn="1" w:lastColumn="0" w:noHBand="0" w:noVBand="1"/>
      </w:tblPr>
      <w:tblGrid>
        <w:gridCol w:w="1963"/>
        <w:gridCol w:w="3125"/>
        <w:gridCol w:w="2845"/>
        <w:gridCol w:w="1121"/>
      </w:tblGrid>
      <w:tr w:rsidR="00F50CF5" w:rsidRPr="00F50CF5" w14:paraId="12E16379" w14:textId="2FAC2681" w:rsidTr="004F08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3" w:type="dxa"/>
          </w:tcPr>
          <w:p w14:paraId="4FE37192" w14:textId="21B89ED0" w:rsidR="00F50CF5" w:rsidRPr="00F50CF5" w:rsidRDefault="00F50CF5" w:rsidP="001B10B3">
            <w:pPr>
              <w:pStyle w:val="DisStyle"/>
              <w:spacing w:after="0" w:line="240" w:lineRule="auto"/>
              <w:rPr>
                <w:rFonts w:asciiTheme="minorHAnsi" w:hAnsiTheme="minorHAnsi"/>
              </w:rPr>
            </w:pPr>
            <w:r w:rsidRPr="00F50CF5">
              <w:rPr>
                <w:rFonts w:asciiTheme="minorHAnsi" w:hAnsiTheme="minorHAnsi"/>
              </w:rPr>
              <w:t>Test</w:t>
            </w:r>
          </w:p>
        </w:tc>
        <w:tc>
          <w:tcPr>
            <w:tcW w:w="3125" w:type="dxa"/>
          </w:tcPr>
          <w:p w14:paraId="6388D1B1" w14:textId="42B1626A" w:rsidR="00F50CF5" w:rsidRPr="00F50CF5" w:rsidRDefault="00F50CF5" w:rsidP="001B10B3">
            <w:pPr>
              <w:pStyle w:val="DisStyle"/>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rPr>
            </w:pPr>
            <w:r w:rsidRPr="00F50CF5">
              <w:rPr>
                <w:rFonts w:asciiTheme="minorHAnsi" w:hAnsiTheme="minorHAnsi"/>
              </w:rPr>
              <w:t>Expected outcome</w:t>
            </w:r>
          </w:p>
        </w:tc>
        <w:tc>
          <w:tcPr>
            <w:tcW w:w="2845" w:type="dxa"/>
          </w:tcPr>
          <w:p w14:paraId="54F62365" w14:textId="26B6C12A" w:rsidR="00F50CF5" w:rsidRPr="00F50CF5" w:rsidRDefault="00F50CF5" w:rsidP="001B10B3">
            <w:pPr>
              <w:pStyle w:val="DisStyle"/>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rPr>
            </w:pPr>
            <w:r w:rsidRPr="00F50CF5">
              <w:rPr>
                <w:rFonts w:asciiTheme="minorHAnsi" w:hAnsiTheme="minorHAnsi"/>
              </w:rPr>
              <w:t>Actual outcome</w:t>
            </w:r>
          </w:p>
        </w:tc>
        <w:tc>
          <w:tcPr>
            <w:tcW w:w="1121" w:type="dxa"/>
          </w:tcPr>
          <w:p w14:paraId="7A4DDFDA" w14:textId="40139458" w:rsidR="00F50CF5" w:rsidRPr="00F50CF5" w:rsidRDefault="00F50CF5" w:rsidP="001B10B3">
            <w:pPr>
              <w:pStyle w:val="DisStyle"/>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rPr>
            </w:pPr>
            <w:r w:rsidRPr="00F50CF5">
              <w:rPr>
                <w:rFonts w:asciiTheme="minorHAnsi" w:hAnsiTheme="minorHAnsi"/>
              </w:rPr>
              <w:t>Pass/Fail</w:t>
            </w:r>
          </w:p>
        </w:tc>
      </w:tr>
      <w:tr w:rsidR="00F50CF5" w:rsidRPr="00F50CF5" w14:paraId="61167E19" w14:textId="1891A8DB" w:rsidTr="004F08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3" w:type="dxa"/>
          </w:tcPr>
          <w:p w14:paraId="29B8948A" w14:textId="77777777" w:rsidR="00F50CF5" w:rsidRPr="00F50CF5" w:rsidRDefault="00F50CF5" w:rsidP="001B10B3">
            <w:pPr>
              <w:pStyle w:val="DisStyle"/>
              <w:spacing w:after="0" w:line="240" w:lineRule="auto"/>
              <w:rPr>
                <w:rFonts w:asciiTheme="minorHAnsi" w:hAnsiTheme="minorHAnsi"/>
              </w:rPr>
            </w:pPr>
            <w:r w:rsidRPr="00F50CF5">
              <w:rPr>
                <w:rFonts w:asciiTheme="minorHAnsi" w:hAnsiTheme="minorHAnsi"/>
              </w:rPr>
              <w:t>Stability</w:t>
            </w:r>
          </w:p>
        </w:tc>
        <w:tc>
          <w:tcPr>
            <w:tcW w:w="3125" w:type="dxa"/>
          </w:tcPr>
          <w:p w14:paraId="29273B31" w14:textId="4A64679E" w:rsidR="00F50CF5" w:rsidRPr="00F50CF5" w:rsidRDefault="00F50CF5" w:rsidP="001B10B3">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Server uptime of 99.9%</w:t>
            </w:r>
          </w:p>
        </w:tc>
        <w:tc>
          <w:tcPr>
            <w:tcW w:w="2845" w:type="dxa"/>
          </w:tcPr>
          <w:p w14:paraId="26507422" w14:textId="0129A9E2" w:rsidR="00F50CF5" w:rsidRPr="00F50CF5" w:rsidRDefault="00CA4FE4" w:rsidP="001B10B3">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1&amp;1 (the web host) guarantees 99.9% uptime</w:t>
            </w:r>
          </w:p>
        </w:tc>
        <w:tc>
          <w:tcPr>
            <w:tcW w:w="1121" w:type="dxa"/>
          </w:tcPr>
          <w:p w14:paraId="27079A60" w14:textId="3666FAA0" w:rsidR="00F50CF5" w:rsidRPr="00F50CF5" w:rsidRDefault="00CA4FE4" w:rsidP="001B10B3">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Pass</w:t>
            </w:r>
          </w:p>
        </w:tc>
      </w:tr>
      <w:tr w:rsidR="00F50CF5" w:rsidRPr="00F50CF5" w14:paraId="0FDE1155" w14:textId="69BA0CEB" w:rsidTr="004F0832">
        <w:tc>
          <w:tcPr>
            <w:cnfStyle w:val="001000000000" w:firstRow="0" w:lastRow="0" w:firstColumn="1" w:lastColumn="0" w:oddVBand="0" w:evenVBand="0" w:oddHBand="0" w:evenHBand="0" w:firstRowFirstColumn="0" w:firstRowLastColumn="0" w:lastRowFirstColumn="0" w:lastRowLastColumn="0"/>
            <w:tcW w:w="1963" w:type="dxa"/>
          </w:tcPr>
          <w:p w14:paraId="36F060DF" w14:textId="77777777" w:rsidR="00F50CF5" w:rsidRPr="00F50CF5" w:rsidRDefault="00F50CF5" w:rsidP="001B10B3">
            <w:pPr>
              <w:pStyle w:val="DisStyle"/>
              <w:spacing w:after="0" w:line="240" w:lineRule="auto"/>
              <w:rPr>
                <w:rFonts w:asciiTheme="minorHAnsi" w:hAnsiTheme="minorHAnsi"/>
              </w:rPr>
            </w:pPr>
            <w:r w:rsidRPr="00F50CF5">
              <w:rPr>
                <w:rFonts w:asciiTheme="minorHAnsi" w:hAnsiTheme="minorHAnsi"/>
              </w:rPr>
              <w:t>Performance</w:t>
            </w:r>
          </w:p>
        </w:tc>
        <w:tc>
          <w:tcPr>
            <w:tcW w:w="3125" w:type="dxa"/>
          </w:tcPr>
          <w:p w14:paraId="3EC1120B" w14:textId="55F917E5" w:rsidR="00F50CF5" w:rsidRPr="00F50CF5" w:rsidRDefault="00F50CF5" w:rsidP="00F50CF5">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Page load time of at least 2.21s.</w:t>
            </w:r>
          </w:p>
        </w:tc>
        <w:tc>
          <w:tcPr>
            <w:tcW w:w="2845" w:type="dxa"/>
          </w:tcPr>
          <w:p w14:paraId="1BD97D97" w14:textId="594F7AA1" w:rsidR="00F50CF5" w:rsidRPr="00F50CF5" w:rsidRDefault="00440FA7" w:rsidP="001B10B3">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An uptime check, run by Pingdom shows a page load time of 498ms. Making the site faster than 97% of Pingdom tested sites.</w:t>
            </w:r>
            <w:r w:rsidR="00313911">
              <w:rPr>
                <w:rFonts w:asciiTheme="minorHAnsi" w:hAnsiTheme="minorHAnsi"/>
              </w:rPr>
              <w:t xml:space="preserve"> Shown in </w:t>
            </w:r>
            <w:r w:rsidR="007B089A">
              <w:rPr>
                <w:rFonts w:asciiTheme="minorHAnsi" w:hAnsiTheme="minorHAnsi"/>
              </w:rPr>
              <w:t>Appendix 10.</w:t>
            </w:r>
          </w:p>
        </w:tc>
        <w:tc>
          <w:tcPr>
            <w:tcW w:w="1121" w:type="dxa"/>
          </w:tcPr>
          <w:p w14:paraId="218E8E7B" w14:textId="4F79DDB8" w:rsidR="00F50CF5" w:rsidRPr="00F50CF5" w:rsidRDefault="00440FA7" w:rsidP="001B10B3">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Pass</w:t>
            </w:r>
          </w:p>
        </w:tc>
      </w:tr>
      <w:tr w:rsidR="00F50CF5" w:rsidRPr="00F50CF5" w14:paraId="58C8ED97" w14:textId="0724A7C3" w:rsidTr="004F08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3" w:type="dxa"/>
          </w:tcPr>
          <w:p w14:paraId="3723914F" w14:textId="77777777" w:rsidR="00F50CF5" w:rsidRPr="00F50CF5" w:rsidRDefault="00F50CF5" w:rsidP="001B10B3">
            <w:pPr>
              <w:pStyle w:val="DisStyle"/>
              <w:spacing w:after="0" w:line="240" w:lineRule="auto"/>
              <w:rPr>
                <w:rFonts w:asciiTheme="minorHAnsi" w:hAnsiTheme="minorHAnsi"/>
                <w:bCs w:val="0"/>
              </w:rPr>
            </w:pPr>
            <w:r w:rsidRPr="00F50CF5">
              <w:rPr>
                <w:rFonts w:asciiTheme="minorHAnsi" w:hAnsiTheme="minorHAnsi"/>
              </w:rPr>
              <w:t>Scalability</w:t>
            </w:r>
          </w:p>
        </w:tc>
        <w:tc>
          <w:tcPr>
            <w:tcW w:w="3125" w:type="dxa"/>
          </w:tcPr>
          <w:p w14:paraId="6A8A5AC3" w14:textId="36A063A7" w:rsidR="00F50CF5" w:rsidRPr="00F50CF5" w:rsidRDefault="00F50CF5" w:rsidP="00CA4FE4">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F50CF5">
              <w:rPr>
                <w:rFonts w:asciiTheme="minorHAnsi" w:hAnsiTheme="minorHAnsi"/>
              </w:rPr>
              <w:t xml:space="preserve">The system scale can be increased and decreased based on the </w:t>
            </w:r>
            <w:r w:rsidRPr="00F50CF5">
              <w:rPr>
                <w:rFonts w:asciiTheme="minorHAnsi" w:hAnsiTheme="minorHAnsi"/>
                <w:noProof/>
              </w:rPr>
              <w:t>number</w:t>
            </w:r>
            <w:r w:rsidRPr="00F50CF5">
              <w:rPr>
                <w:rFonts w:asciiTheme="minorHAnsi" w:hAnsiTheme="minorHAnsi"/>
              </w:rPr>
              <w:t xml:space="preserve"> of users and courses. </w:t>
            </w:r>
          </w:p>
        </w:tc>
        <w:tc>
          <w:tcPr>
            <w:tcW w:w="2845" w:type="dxa"/>
          </w:tcPr>
          <w:p w14:paraId="7C7D9F82" w14:textId="421BE0B9" w:rsidR="00F50CF5" w:rsidRPr="00F50CF5" w:rsidRDefault="00CA4FE4" w:rsidP="001B10B3">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F50CF5">
              <w:rPr>
                <w:rFonts w:asciiTheme="minorHAnsi" w:hAnsiTheme="minorHAnsi"/>
              </w:rPr>
              <w:t>These can be created and deleted by those with the relevant system permissions.</w:t>
            </w:r>
            <w:r w:rsidRPr="00F50CF5">
              <w:rPr>
                <w:rFonts w:asciiTheme="minorHAnsi" w:hAnsiTheme="minorHAnsi"/>
                <w:color w:val="FF0000"/>
              </w:rPr>
              <w:t xml:space="preserve"> </w:t>
            </w:r>
            <w:r w:rsidRPr="00F50CF5">
              <w:rPr>
                <w:rFonts w:asciiTheme="minorHAnsi" w:hAnsiTheme="minorHAnsi"/>
              </w:rPr>
              <w:t xml:space="preserve">In scaling up extra server resources may be required to facilitate this, this could require a reconfiguration of self-hosted infrastructure. For cloud (SaaS) customers the resource scalability would happen automatically when </w:t>
            </w:r>
            <w:r w:rsidRPr="00F50CF5">
              <w:rPr>
                <w:rFonts w:asciiTheme="minorHAnsi" w:hAnsiTheme="minorHAnsi"/>
                <w:noProof/>
              </w:rPr>
              <w:t>the customer purchases a higher tariff</w:t>
            </w:r>
            <w:r w:rsidRPr="00F50CF5">
              <w:rPr>
                <w:rFonts w:asciiTheme="minorHAnsi" w:hAnsiTheme="minorHAnsi"/>
              </w:rPr>
              <w:t>.</w:t>
            </w:r>
          </w:p>
        </w:tc>
        <w:tc>
          <w:tcPr>
            <w:tcW w:w="1121" w:type="dxa"/>
          </w:tcPr>
          <w:p w14:paraId="2444997E" w14:textId="4288F7FE" w:rsidR="00F50CF5" w:rsidRPr="00F50CF5" w:rsidRDefault="00CA4FE4" w:rsidP="001B10B3">
            <w:pPr>
              <w:pStyle w:val="DisStyle"/>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Pass</w:t>
            </w:r>
          </w:p>
        </w:tc>
      </w:tr>
      <w:tr w:rsidR="00F50CF5" w:rsidRPr="00F50CF5" w14:paraId="37EE11B6" w14:textId="76C12C58" w:rsidTr="004F0832">
        <w:tc>
          <w:tcPr>
            <w:cnfStyle w:val="001000000000" w:firstRow="0" w:lastRow="0" w:firstColumn="1" w:lastColumn="0" w:oddVBand="0" w:evenVBand="0" w:oddHBand="0" w:evenHBand="0" w:firstRowFirstColumn="0" w:firstRowLastColumn="0" w:lastRowFirstColumn="0" w:lastRowLastColumn="0"/>
            <w:tcW w:w="1963" w:type="dxa"/>
          </w:tcPr>
          <w:p w14:paraId="2F4F9246" w14:textId="77777777" w:rsidR="00F50CF5" w:rsidRPr="00F50CF5" w:rsidRDefault="00F50CF5" w:rsidP="001B10B3">
            <w:pPr>
              <w:pStyle w:val="DisStyle"/>
              <w:spacing w:after="0" w:line="240" w:lineRule="auto"/>
              <w:rPr>
                <w:rFonts w:asciiTheme="minorHAnsi" w:hAnsiTheme="minorHAnsi"/>
              </w:rPr>
            </w:pPr>
            <w:r w:rsidRPr="00F50CF5">
              <w:rPr>
                <w:rFonts w:asciiTheme="minorHAnsi" w:hAnsiTheme="minorHAnsi"/>
              </w:rPr>
              <w:t>Security</w:t>
            </w:r>
          </w:p>
        </w:tc>
        <w:tc>
          <w:tcPr>
            <w:tcW w:w="3125" w:type="dxa"/>
          </w:tcPr>
          <w:p w14:paraId="1AAB47CC" w14:textId="77777777" w:rsidR="00F50CF5" w:rsidRPr="00F50CF5" w:rsidRDefault="00F50CF5" w:rsidP="001B10B3">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F50CF5">
              <w:rPr>
                <w:rFonts w:asciiTheme="minorHAnsi" w:hAnsiTheme="minorHAnsi"/>
              </w:rPr>
              <w:t>The system can be browsed by guests, but the main functionalities are only available to authenticated users (those who have logged in). User self-registration is only an option if the site administrator enables it, otherwise user accounts must be created manually by administrators.</w:t>
            </w:r>
          </w:p>
        </w:tc>
        <w:tc>
          <w:tcPr>
            <w:tcW w:w="2845" w:type="dxa"/>
          </w:tcPr>
          <w:p w14:paraId="66F72AB5" w14:textId="5E4CAFAA" w:rsidR="00F50CF5" w:rsidRPr="00F50CF5" w:rsidRDefault="00CA4FE4" w:rsidP="001B10B3">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User can access courses when enrolled, but not before. Users with invalid permissions receive errors on administrative pages.</w:t>
            </w:r>
          </w:p>
        </w:tc>
        <w:tc>
          <w:tcPr>
            <w:tcW w:w="1121" w:type="dxa"/>
          </w:tcPr>
          <w:p w14:paraId="6BCF274C" w14:textId="3EFBF1FC" w:rsidR="00F50CF5" w:rsidRPr="00F50CF5" w:rsidRDefault="00CA4FE4" w:rsidP="001B10B3">
            <w:pPr>
              <w:pStyle w:val="DisStyle"/>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Pass</w:t>
            </w:r>
          </w:p>
        </w:tc>
      </w:tr>
    </w:tbl>
    <w:p w14:paraId="35BD5297" w14:textId="6194D160" w:rsidR="00F97112" w:rsidRPr="001F48AC" w:rsidRDefault="00F97112" w:rsidP="001F48AC">
      <w:pPr>
        <w:pStyle w:val="Heading2"/>
      </w:pPr>
      <w:bookmarkStart w:id="126" w:name="_Toc513201979"/>
      <w:r w:rsidRPr="001F48AC">
        <w:lastRenderedPageBreak/>
        <w:t>4.3</w:t>
      </w:r>
      <w:r w:rsidRPr="001F48AC">
        <w:tab/>
        <w:t>Evaluation</w:t>
      </w:r>
      <w:bookmarkEnd w:id="126"/>
    </w:p>
    <w:p w14:paraId="6FA33084" w14:textId="2C532D49" w:rsidR="001B10B3" w:rsidRDefault="001F48AC" w:rsidP="001F48AC">
      <w:pPr>
        <w:pStyle w:val="Heading3Dis"/>
      </w:pPr>
      <w:r>
        <w:t>4.3.1</w:t>
      </w:r>
      <w:r>
        <w:tab/>
        <w:t>System Objectives</w:t>
      </w:r>
    </w:p>
    <w:p w14:paraId="7ADB3E13" w14:textId="6091720C" w:rsidR="001F48AC" w:rsidRDefault="0051077F" w:rsidP="001F48AC">
      <w:pPr>
        <w:pStyle w:val="DisStyle"/>
      </w:pPr>
      <w:r>
        <w:t>The goals set out by this system were to provide adequate resources and functionality for teachers to create learning material and facilitate student’s completion of these learning materials; as well as providing</w:t>
      </w:r>
      <w:r w:rsidR="00395AC2">
        <w:t xml:space="preserve"> effective</w:t>
      </w:r>
      <w:r>
        <w:t xml:space="preserve"> administrative capabilities to manage the system</w:t>
      </w:r>
      <w:r w:rsidR="00D2056C">
        <w:t>, all implemented with an emphasis on simplicity</w:t>
      </w:r>
      <w:r>
        <w:t>.</w:t>
      </w:r>
    </w:p>
    <w:p w14:paraId="17579E3F" w14:textId="530363DA" w:rsidR="00395AC2" w:rsidRDefault="00395AC2" w:rsidP="001F48AC">
      <w:pPr>
        <w:pStyle w:val="DisStyle"/>
      </w:pPr>
      <w:r>
        <w:t>Courses are the containers for teacher’s learning material, and are used to facilitate the student’s learning. A teacher can setup a course while in ‘closed’ visibility and then make the course available (through the ‘open’ or ‘restricted’ visibilities) following the setup of the course and its elements. Courses are organised into topics, allowing the teacher to provide clear and tidy structure within the course material. Once the elements have been added to the course topics the teacher can configure the course completion criteria, setting out what activities a student must complete on the course to complete the course. Students can be manually enrolled on courses that are ‘restricted’ to created closed groups/classrooms, or can self-enrol onto ‘open’ courses (which any logged in user can access following enrolment).</w:t>
      </w:r>
      <w:r w:rsidR="00D2056C">
        <w:t xml:space="preserve"> When </w:t>
      </w:r>
      <w:r w:rsidR="005A6D51">
        <w:t>completing a full</w:t>
      </w:r>
      <w:r w:rsidR="00D2056C">
        <w:t xml:space="preserve"> course</w:t>
      </w:r>
      <w:r w:rsidR="005A6D51">
        <w:t xml:space="preserve"> setup</w:t>
      </w:r>
      <w:r w:rsidR="00D2056C">
        <w:t xml:space="preserve"> a teacher will access (at the most) five settings pages (including the element create pages, which are not part of the actual course), this</w:t>
      </w:r>
      <w:r w:rsidR="005A6D51">
        <w:t xml:space="preserve"> is where simplicity shows, learning management systems (such as Moodle and Totara) can require configuration on over ten settings pages.</w:t>
      </w:r>
      <w:r>
        <w:t xml:space="preserve"> This meets the objective of teachers being able to create learning material and facilitate student’s completion of the material.</w:t>
      </w:r>
    </w:p>
    <w:p w14:paraId="202242B4" w14:textId="37A2FC39" w:rsidR="00D2056C" w:rsidRDefault="00395AC2" w:rsidP="001F48AC">
      <w:pPr>
        <w:pStyle w:val="DisStyle"/>
      </w:pPr>
      <w:r>
        <w:t>Administration plays a large role in all learning management systems, this does not differ in Rocket Learn. System ad</w:t>
      </w:r>
      <w:r w:rsidR="007B089A">
        <w:t xml:space="preserve">ministrators within the system are given the capabilities to access all areas, </w:t>
      </w:r>
      <w:r w:rsidR="00D2056C">
        <w:t>enabling them</w:t>
      </w:r>
      <w:r w:rsidR="007B089A">
        <w:t xml:space="preserve"> to</w:t>
      </w:r>
      <w:r w:rsidR="00D2056C">
        <w:t xml:space="preserve"> configure and</w:t>
      </w:r>
      <w:r w:rsidR="007B089A">
        <w:t xml:space="preserve"> manage the system at the highest level.</w:t>
      </w:r>
      <w:r w:rsidR="00D2056C">
        <w:t xml:space="preserve"> Functionalities including the ability to disable user self-registration, change the site name and change the site theme allow the administrator to configure the application to their specific needs, allowing Rocket Learn to remain relevant in different sectors and use cases. Other main administrative functionalities are the user management tools, these allow the administrator to add, delete and edit users, giving them full control of who uses the system, and the details stored. The reporting section gives administrators a top level view of select system statistics, these may be used for external reports on the system’s effectiveness within an organisation or </w:t>
      </w:r>
      <w:r w:rsidR="00D2056C">
        <w:lastRenderedPageBreak/>
        <w:t>institution.</w:t>
      </w:r>
      <w:r w:rsidR="005A6D51">
        <w:t xml:space="preserve"> This section of the system, although effective has significantly decreased the amount of pages you would expect to see on a leading LMS such as Moodle or Totara. The administration section on Rocket Learn is split over seven sections, compared with upwards of sixteen top level administration options on the latest versions of Totara and Moodle</w:t>
      </w:r>
      <w:r w:rsidR="00A31393">
        <w:t>, with significantly more below options below these top tier options.</w:t>
      </w:r>
    </w:p>
    <w:p w14:paraId="0DFD06D0" w14:textId="5B03ADF9" w:rsidR="001F48AC" w:rsidRDefault="001F48AC" w:rsidP="001F48AC">
      <w:pPr>
        <w:pStyle w:val="Heading3Dis"/>
      </w:pPr>
      <w:r>
        <w:t>4.3.2</w:t>
      </w:r>
      <w:r>
        <w:tab/>
        <w:t>System Critique</w:t>
      </w:r>
    </w:p>
    <w:p w14:paraId="646F7540" w14:textId="77777777" w:rsidR="007A6EB1" w:rsidRDefault="00D2056C" w:rsidP="007B089A">
      <w:pPr>
        <w:pStyle w:val="DisStyle"/>
      </w:pPr>
      <w:r>
        <w:t>Although the main objectives set out in the s</w:t>
      </w:r>
      <w:r w:rsidR="00A31393">
        <w:t>olution to the problem has been tackled and met</w:t>
      </w:r>
      <w:r w:rsidR="007A6EB1">
        <w:t xml:space="preserve">, there are parts of the system that with more time, could have been improved or added. </w:t>
      </w:r>
    </w:p>
    <w:p w14:paraId="40F70559" w14:textId="0DA4EE61" w:rsidR="00D2056C" w:rsidRDefault="007A6EB1" w:rsidP="007B089A">
      <w:pPr>
        <w:pStyle w:val="DisStyle"/>
      </w:pPr>
      <w:r>
        <w:t>One of the areas that improvements could have been is notifications, both system and email. This falls under the category of time constrained, the focus had to be placed on producing a functional system that is not complicated in functionality or user experience (UX). With more time notifications would be used to alert users of pending deadlines, and new elements becoming available on their courses (for example, a quiz becoming open).</w:t>
      </w:r>
    </w:p>
    <w:p w14:paraId="3660EFE7" w14:textId="47EC67D6" w:rsidR="009258DE" w:rsidRDefault="009258DE" w:rsidP="001F48AC">
      <w:pPr>
        <w:pStyle w:val="DisStyle"/>
      </w:pPr>
      <w:r>
        <w:t>Issues were encountered with sending email due to SPF records that made sending emails from the server difficult, and eventually priorities had to be set on achieving the system objectives. This meant that the reset password functionality could not be completed, which time had already been spent on designing the backend.</w:t>
      </w:r>
    </w:p>
    <w:p w14:paraId="32CB9B59" w14:textId="5C947BBD" w:rsidR="005B650F" w:rsidRDefault="005B650F" w:rsidP="001F48AC">
      <w:pPr>
        <w:pStyle w:val="DisStyle"/>
      </w:pPr>
      <w:r>
        <w:t>Courses currently only have the one level of sorting, which is by title via the search functionality. This could be expanded further by implementing course categories, allowing courses to be sorted into separate categories, and adding this to the search functionality. Teacher names could also be added to the course catalogue, with them being listed under each course; this could then provide another search filter.</w:t>
      </w:r>
    </w:p>
    <w:p w14:paraId="559F0FC1" w14:textId="057B700E" w:rsidR="005E5091" w:rsidRDefault="005E5091" w:rsidP="001F48AC">
      <w:pPr>
        <w:pStyle w:val="DisStyle"/>
      </w:pPr>
      <w:r>
        <w:br w:type="page"/>
      </w:r>
    </w:p>
    <w:p w14:paraId="6D464B45" w14:textId="135E6CBD" w:rsidR="00801E33" w:rsidRDefault="00801E33" w:rsidP="00006EC5">
      <w:pPr>
        <w:pStyle w:val="Heading1"/>
      </w:pPr>
      <w:bookmarkStart w:id="127" w:name="_Toc513201980"/>
      <w:r>
        <w:lastRenderedPageBreak/>
        <w:t>Chapter 5: Conclusions</w:t>
      </w:r>
      <w:bookmarkEnd w:id="94"/>
      <w:bookmarkEnd w:id="95"/>
      <w:bookmarkEnd w:id="127"/>
    </w:p>
    <w:p w14:paraId="6F54E88B" w14:textId="460B52FD" w:rsidR="00666A5E" w:rsidRDefault="00666A5E" w:rsidP="00666A5E">
      <w:pPr>
        <w:pStyle w:val="DisStyle"/>
      </w:pPr>
      <w:r>
        <w:t xml:space="preserve">The idea behind Rocket Learn was to </w:t>
      </w:r>
      <w:r w:rsidR="006F737B">
        <w:t>alleviate</w:t>
      </w:r>
      <w:r>
        <w:t xml:space="preserve"> some of the long lead times that organisations and institutions go through when implementing a learning management system. Through analysis it was found that there was considerable time and costs associated with LMS training, and that training was required in most cases due to system complexity. </w:t>
      </w:r>
      <w:r w:rsidR="004E3142">
        <w:t xml:space="preserve">At the beginning of requirements analysis grouping was highlighted as a major functionality for Rocket Learn, however the reality of this was that grouping would add significant development time and complexity to a majority of aspects of the system (including users, courses, permissions and system visibility levels), going against the purpose of the system. </w:t>
      </w:r>
      <w:r>
        <w:t xml:space="preserve">Rocket Learn </w:t>
      </w:r>
      <w:r w:rsidR="00FF2CAE">
        <w:t>significantly decreases the amount of administrative options associated with standard system functionalities, such as setting up a course, adding users, changing site appearance and adding activities and resources to courses (such as quizzes).</w:t>
      </w:r>
    </w:p>
    <w:p w14:paraId="4C5F6C3D" w14:textId="7F3CA17D" w:rsidR="00FF2CAE" w:rsidRDefault="00FF2CAE" w:rsidP="00666A5E">
      <w:pPr>
        <w:pStyle w:val="DisStyle"/>
      </w:pPr>
      <w:r>
        <w:t>Rocket Learn is developed primarily in PHP, with support from HTML, CSS and JavaScript. The application is built upon the Bootstrap framework; development initially begun on Bootstrap 3, which was converted to the latest version (4) back in December, half way through the project. This involved significant design changes due to the changes within the framework. Ultimately this decision was the right one to make as the benefits of the newer components have helped heighten the user experience within the system.</w:t>
      </w:r>
    </w:p>
    <w:p w14:paraId="540C231B" w14:textId="52B6448B" w:rsidR="00FF2CAE" w:rsidRDefault="00FF2CAE" w:rsidP="00666A5E">
      <w:pPr>
        <w:pStyle w:val="DisStyle"/>
      </w:pPr>
      <w:r>
        <w:t xml:space="preserve">The implementation plan started with prioritising the setup of a course and administration functionalities (such as user management). Site pages were targeted next as this would have added to the system’s functionality in a relatively short development time. Course topics was one of the more difficult areas to implement in terms of the logic alone. </w:t>
      </w:r>
      <w:r w:rsidR="00747016">
        <w:t xml:space="preserve">This took several weeks to find the right database logic, in terms of the relationships and how it would be displayed on the course pages. After the careful planning of the backend, the frontend was connected within several days. With the course topics implemented the natural next step was to begin working on the course elements and the code to connect these to a given topic on a particular course. This was accomplished by reversing the topics display code on the course page, and condensed into two functions. Time constraints emerged throughout the development of the course elements and the administrative functionalities surrounding </w:t>
      </w:r>
      <w:r w:rsidR="00747016">
        <w:lastRenderedPageBreak/>
        <w:t>these; each course element can be created, read, updated and deleted to the administrator’s requirements.</w:t>
      </w:r>
    </w:p>
    <w:p w14:paraId="5AE7FFC9" w14:textId="52C3C3ED" w:rsidR="00BC4444" w:rsidRDefault="00BC4444" w:rsidP="00666A5E">
      <w:pPr>
        <w:pStyle w:val="DisStyle"/>
      </w:pPr>
      <w:r>
        <w:t>The remaining functionalities were around system refinements and making the user experience as smooth and simple as possible. The small amount of configuration required to setup courses and their elements is a significant pro to this system and embodies the purpose of this project.</w:t>
      </w:r>
    </w:p>
    <w:p w14:paraId="432AB65A" w14:textId="6901B744" w:rsidR="00DF7315" w:rsidRDefault="00DF7315" w:rsidP="00DF7315">
      <w:pPr>
        <w:pStyle w:val="Heading2"/>
      </w:pPr>
      <w:bookmarkStart w:id="128" w:name="_Toc513201981"/>
      <w:r>
        <w:t>5.1</w:t>
      </w:r>
      <w:r>
        <w:tab/>
        <w:t>Key Developments</w:t>
      </w:r>
      <w:bookmarkEnd w:id="128"/>
    </w:p>
    <w:p w14:paraId="1E33C574" w14:textId="3E6153EB" w:rsidR="00DF7315" w:rsidRDefault="00CA4FE4" w:rsidP="00EF6CB3">
      <w:pPr>
        <w:pStyle w:val="Heading3Dis"/>
      </w:pPr>
      <w:r>
        <w:t>5.1.1</w:t>
      </w:r>
      <w:r>
        <w:tab/>
        <w:t>Quiz activity</w:t>
      </w:r>
    </w:p>
    <w:p w14:paraId="1F91FB45" w14:textId="190EAAFF" w:rsidR="00CA4FE4" w:rsidRDefault="00EF6CB3" w:rsidP="00666A5E">
      <w:pPr>
        <w:pStyle w:val="DisStyle"/>
      </w:pPr>
      <w:r>
        <w:t>The quiz activity was logically complex, which required significant planning before any implementation was done, in the end this functionality demonstrates not only complex use of code, but also effective UX, as it is simple feature to configure and use.</w:t>
      </w:r>
    </w:p>
    <w:p w14:paraId="627F3998" w14:textId="4CE300B2" w:rsidR="00CA4FE4" w:rsidRDefault="00CA4FE4" w:rsidP="00EF6CB3">
      <w:pPr>
        <w:pStyle w:val="Heading3Dis"/>
      </w:pPr>
      <w:r>
        <w:t>5.1.2</w:t>
      </w:r>
      <w:r>
        <w:tab/>
        <w:t>Adding course elements to topics</w:t>
      </w:r>
    </w:p>
    <w:p w14:paraId="24CA85C8" w14:textId="7B08B10F" w:rsidR="00EF6CB3" w:rsidRPr="00EF6CB3" w:rsidRDefault="00EF6CB3" w:rsidP="00EF6CB3">
      <w:pPr>
        <w:pStyle w:val="DisStyle"/>
      </w:pPr>
      <w:r w:rsidRPr="00EF6CB3">
        <w:t xml:space="preserve">Adding course elements to topics was </w:t>
      </w:r>
      <w:r>
        <w:t xml:space="preserve">the most </w:t>
      </w:r>
      <w:r w:rsidR="00437669">
        <w:t xml:space="preserve">meticulously </w:t>
      </w:r>
      <w:r>
        <w:t>planned part of the system</w:t>
      </w:r>
      <w:r w:rsidR="00437669">
        <w:t xml:space="preserve"> due to the logically intense nature of the implementation, as with many of the complex elements within Rocket Learn the development was </w:t>
      </w:r>
      <w:r w:rsidR="00F04E0D">
        <w:t>done in reverse; meaning the backend structure was built and then a dummy data set was manually input, with the goal to get the dummy data displaying within the system. Once this displays then the frontend can start to be connected with the backend, in the form of inserts and selects.</w:t>
      </w:r>
    </w:p>
    <w:p w14:paraId="089069C2" w14:textId="1F80DF60" w:rsidR="00BC4444" w:rsidRDefault="00DF7315" w:rsidP="004E3142">
      <w:pPr>
        <w:pStyle w:val="Heading2"/>
      </w:pPr>
      <w:bookmarkStart w:id="129" w:name="_Toc513201982"/>
      <w:r>
        <w:t>5.2</w:t>
      </w:r>
      <w:r w:rsidR="004E3142">
        <w:tab/>
      </w:r>
      <w:r w:rsidR="00BC4444">
        <w:t>Future Developments</w:t>
      </w:r>
      <w:bookmarkEnd w:id="129"/>
    </w:p>
    <w:p w14:paraId="3B404965" w14:textId="2FBE3EB1" w:rsidR="004E3142" w:rsidRDefault="004E3142" w:rsidP="004E3142">
      <w:pPr>
        <w:pStyle w:val="DisStyle"/>
      </w:pPr>
      <w:r>
        <w:t>The time constraints involved in this project has meant functionalities that were part of the initial analysis and that would go a long way to improving the overall system and user experience have been left out. These are listed below:</w:t>
      </w:r>
    </w:p>
    <w:p w14:paraId="029F1594" w14:textId="3C4F2BA1" w:rsidR="004E3142" w:rsidRDefault="00DF7315" w:rsidP="00DF7315">
      <w:pPr>
        <w:pStyle w:val="Heading3Dis"/>
      </w:pPr>
      <w:r>
        <w:t>5.2</w:t>
      </w:r>
      <w:r w:rsidR="004E3142">
        <w:t>.1</w:t>
      </w:r>
      <w:r w:rsidR="004E3142">
        <w:tab/>
        <w:t>User groups</w:t>
      </w:r>
    </w:p>
    <w:p w14:paraId="3077E0AC" w14:textId="08048236" w:rsidR="004E3142" w:rsidRDefault="0051009A" w:rsidP="004E3142">
      <w:pPr>
        <w:pStyle w:val="DisStyle"/>
      </w:pPr>
      <w:r>
        <w:t>This would have enabled teachers and administrators to create groupings of users and enrol whole groups on to courses, which could be used to create classes for educational institutions. This would have required new development in most areas of the system, including course enrolments, course visibilities, and course element visibilities.</w:t>
      </w:r>
    </w:p>
    <w:p w14:paraId="3B4386A5" w14:textId="28F98480" w:rsidR="00DF7315" w:rsidRDefault="00DF7315" w:rsidP="00DF7315">
      <w:pPr>
        <w:pStyle w:val="Heading3Dis"/>
      </w:pPr>
      <w:r>
        <w:lastRenderedPageBreak/>
        <w:t>5.2.2</w:t>
      </w:r>
      <w:r>
        <w:tab/>
        <w:t>Notifications</w:t>
      </w:r>
    </w:p>
    <w:p w14:paraId="075CD9CD" w14:textId="22247E5E" w:rsidR="00DF7315" w:rsidRDefault="00DF7315" w:rsidP="004E3142">
      <w:pPr>
        <w:pStyle w:val="DisStyle"/>
      </w:pPr>
      <w:r>
        <w:t>This would’ve enabled users to stay notified of deadlines and announcements (via the site news functionality)</w:t>
      </w:r>
      <w:r w:rsidR="00EF6CB3">
        <w:t>.</w:t>
      </w:r>
    </w:p>
    <w:p w14:paraId="07F07EBE" w14:textId="64144BD2" w:rsidR="00D70E58" w:rsidRDefault="00DF7315" w:rsidP="00DF7315">
      <w:pPr>
        <w:pStyle w:val="Heading3Dis"/>
      </w:pPr>
      <w:r>
        <w:t>5.2.3</w:t>
      </w:r>
      <w:r w:rsidR="00D70E58">
        <w:tab/>
        <w:t>Messaging</w:t>
      </w:r>
    </w:p>
    <w:p w14:paraId="73AF73B4" w14:textId="0EC06617" w:rsidR="00DF7315" w:rsidRDefault="00DF7315" w:rsidP="004E3142">
      <w:pPr>
        <w:pStyle w:val="DisStyle"/>
      </w:pPr>
      <w:r>
        <w:t>Messaging would have enabled users to communicate with each other and added elements of collaboration to courses.</w:t>
      </w:r>
    </w:p>
    <w:p w14:paraId="42D7A6E0" w14:textId="110191E7" w:rsidR="00DF7315" w:rsidRDefault="00DF7315" w:rsidP="00DF7315">
      <w:pPr>
        <w:pStyle w:val="Heading3Dis"/>
      </w:pPr>
      <w:r>
        <w:t>5.2.4</w:t>
      </w:r>
      <w:r>
        <w:tab/>
        <w:t>Increased contextual role assignments</w:t>
      </w:r>
    </w:p>
    <w:p w14:paraId="3A169FE9" w14:textId="045AF58B" w:rsidR="00DF7315" w:rsidRDefault="00DF7315" w:rsidP="004E3142">
      <w:pPr>
        <w:pStyle w:val="DisStyle"/>
      </w:pPr>
      <w:r>
        <w:t>Currently teacher enrolments can be considered a role assignment at a course context, however this has not been implemented in an expandable manner. Roles being assigned at various contexts</w:t>
      </w:r>
      <w:r w:rsidR="00092712">
        <w:t xml:space="preserve"> would enabled the ability to have (for example) </w:t>
      </w:r>
      <w:r>
        <w:t>administrators on courses and groups rather than just at system level.</w:t>
      </w:r>
    </w:p>
    <w:p w14:paraId="308A80A8" w14:textId="2708A9F5" w:rsidR="00092712" w:rsidRDefault="00092712" w:rsidP="00092712">
      <w:pPr>
        <w:pStyle w:val="Heading3Dis"/>
      </w:pPr>
      <w:r>
        <w:t>5.2.5</w:t>
      </w:r>
      <w:r>
        <w:tab/>
        <w:t>GDPR functionalities</w:t>
      </w:r>
    </w:p>
    <w:p w14:paraId="564CA5ED" w14:textId="73EA6C4C" w:rsidR="006F6150" w:rsidRDefault="00092712" w:rsidP="00092712">
      <w:pPr>
        <w:pStyle w:val="DisStyle"/>
      </w:pPr>
      <w:r>
        <w:t>The new GDPR (</w:t>
      </w:r>
      <w:r w:rsidRPr="00092712">
        <w:t>General Data Protection Regulation</w:t>
      </w:r>
      <w:r>
        <w:t xml:space="preserve">) law within the EU </w:t>
      </w:r>
      <w:r w:rsidR="006F6150">
        <w:fldChar w:fldCharType="begin" w:fldLock="1"/>
      </w:r>
      <w:r w:rsidR="006F6150">
        <w:instrText>ADDIN CSL_CITATION { "citationItems" : [ { "id" : "ITEM-1", "itemData" : { "URL" : "https://eur-lex.europa.eu/legal-content/EN/TXT/?uri=celex%3A32016R0679", "accessed" : { "date-parts" : [ [ "2018", "5", "3" ] ] }, "author" : [ { "dropping-particle" : "", "family" : "EU", "given" : "", "non-dropping-particle" : "", "parse-names" : false, "suffix" : "" } ], "container-title" : "European Union", "id" : "ITEM-1", "issued" : { "date-parts" : [ [ "2016" ] ] }, "title" : "GDPR EU Regulation - 2016/679", "type" : "webpage" }, "uris" : [ "http://www.mendeley.com/documents/?uuid=195b3d5d-a919-39d2-a599-aba9454dcef2" ] } ], "mendeley" : { "formattedCitation" : "(EU, 2016)", "plainTextFormattedCitation" : "(EU, 2016)", "previouslyFormattedCitation" : "(EU, 2016)" }, "properties" : {  }, "schema" : "https://github.com/citation-style-language/schema/raw/master/csl-citation.json" }</w:instrText>
      </w:r>
      <w:r w:rsidR="006F6150">
        <w:fldChar w:fldCharType="separate"/>
      </w:r>
      <w:r w:rsidR="006F6150" w:rsidRPr="006F6150">
        <w:rPr>
          <w:noProof/>
        </w:rPr>
        <w:t>(EU, 2016)</w:t>
      </w:r>
      <w:r w:rsidR="006F6150">
        <w:fldChar w:fldCharType="end"/>
      </w:r>
      <w:r w:rsidR="006F6150">
        <w:t xml:space="preserve"> will require organisations and institutions handling EU citizen data to comply with the regulations otherwise strong penalties can be incurred. Complying with these regulat</w:t>
      </w:r>
      <w:r w:rsidR="00014FA4">
        <w:t>ions would not be easily achieved without system functionalities to aid, these are listed below:</w:t>
      </w:r>
    </w:p>
    <w:p w14:paraId="631691F6" w14:textId="23808B34" w:rsidR="00014FA4" w:rsidRDefault="00014FA4" w:rsidP="00014FA4">
      <w:pPr>
        <w:pStyle w:val="DisBulletPoint"/>
      </w:pPr>
      <w:r w:rsidRPr="00006EC5">
        <w:rPr>
          <w:b/>
        </w:rPr>
        <w:t>Site policies</w:t>
      </w:r>
      <w:r>
        <w:t xml:space="preserve"> – Setup a site policy that user’s must agree to before gaining access to the system, and track the exact policies that each user has agreed to.</w:t>
      </w:r>
    </w:p>
    <w:p w14:paraId="175B455C" w14:textId="6D46A77A" w:rsidR="00014FA4" w:rsidRDefault="00014FA4" w:rsidP="00014FA4">
      <w:pPr>
        <w:pStyle w:val="DisBulletPoint"/>
      </w:pPr>
      <w:r w:rsidRPr="00006EC5">
        <w:rPr>
          <w:b/>
        </w:rPr>
        <w:t xml:space="preserve">Data access </w:t>
      </w:r>
      <w:r w:rsidR="00006EC5" w:rsidRPr="00006EC5">
        <w:rPr>
          <w:b/>
        </w:rPr>
        <w:t>and portability</w:t>
      </w:r>
      <w:r w:rsidR="00006EC5">
        <w:t xml:space="preserve"> –</w:t>
      </w:r>
      <w:r>
        <w:t xml:space="preserve"> The ability for an administrator to export all of the data associated to a given user upon request.</w:t>
      </w:r>
      <w:r w:rsidR="00006EC5">
        <w:t xml:space="preserve"> Ready for export to another system if required.</w:t>
      </w:r>
    </w:p>
    <w:p w14:paraId="47048749" w14:textId="3F472AD4" w:rsidR="00BC1271" w:rsidRDefault="00006EC5" w:rsidP="00BC1271">
      <w:pPr>
        <w:pStyle w:val="DisBulletPoint"/>
      </w:pPr>
      <w:r w:rsidRPr="00006EC5">
        <w:rPr>
          <w:b/>
        </w:rPr>
        <w:t>Data deletion</w:t>
      </w:r>
      <w:r>
        <w:t xml:space="preserve"> – The ability for a user to request a full or partial deletion of their data within the database.</w:t>
      </w:r>
    </w:p>
    <w:p w14:paraId="58A0E926" w14:textId="518F3DE1" w:rsidR="00BC1271" w:rsidRDefault="00BC1271" w:rsidP="00BC1271">
      <w:pPr>
        <w:pStyle w:val="Heading3Dis"/>
      </w:pPr>
      <w:r>
        <w:t>5.2.6</w:t>
      </w:r>
      <w:r>
        <w:tab/>
        <w:t>Accessibility options</w:t>
      </w:r>
    </w:p>
    <w:p w14:paraId="7F45CF07" w14:textId="47A35876" w:rsidR="00BC1271" w:rsidRDefault="00BC1271" w:rsidP="00BC1271">
      <w:pPr>
        <w:pStyle w:val="DisStyle"/>
      </w:pPr>
      <w:r>
        <w:t xml:space="preserve">The ability and desire to learn stretches all people big and small, regardless of abilities and ailments. The ability to cater for the different needs of people would be an important future development of this system. Enabling those who are </w:t>
      </w:r>
      <w:r w:rsidR="00E43A4F">
        <w:t>visually,</w:t>
      </w:r>
      <w:r>
        <w:t xml:space="preserve"> orally</w:t>
      </w:r>
      <w:r w:rsidR="00E43A4F">
        <w:t xml:space="preserve"> or aurally</w:t>
      </w:r>
      <w:r>
        <w:t xml:space="preserve"> </w:t>
      </w:r>
      <w:r w:rsidR="00E43A4F">
        <w:t>impaired</w:t>
      </w:r>
      <w:r>
        <w:t xml:space="preserve"> </w:t>
      </w:r>
      <w:r w:rsidR="00E43A4F">
        <w:t>to use the system with ease.</w:t>
      </w:r>
    </w:p>
    <w:p w14:paraId="2842D0AC" w14:textId="3DA406AD" w:rsidR="00BC1271" w:rsidRDefault="00BC1271" w:rsidP="00BC1271">
      <w:pPr>
        <w:pStyle w:val="DisStyle"/>
      </w:pPr>
    </w:p>
    <w:p w14:paraId="24A66FEC" w14:textId="127AFE6A" w:rsidR="00DF7315" w:rsidRDefault="00DF7315" w:rsidP="00DF7315">
      <w:pPr>
        <w:pStyle w:val="Heading2"/>
      </w:pPr>
      <w:bookmarkStart w:id="130" w:name="_Toc513201983"/>
      <w:r>
        <w:lastRenderedPageBreak/>
        <w:t>5.3</w:t>
      </w:r>
      <w:r>
        <w:tab/>
        <w:t>Project Conclusion</w:t>
      </w:r>
      <w:bookmarkEnd w:id="130"/>
    </w:p>
    <w:p w14:paraId="0F5DC1F6" w14:textId="4F571423" w:rsidR="003A340F" w:rsidRDefault="004F0832" w:rsidP="004F0832">
      <w:pPr>
        <w:pStyle w:val="DisStyle"/>
      </w:pPr>
      <w:r>
        <w:t xml:space="preserve">The overall goal of Rocket Learn was to achieve simplicity where it does not currently exist, in order to reduce the amount of time and money thrown at training services within the learning technology sphere. This project displays significant groundwork towards a marketable product that </w:t>
      </w:r>
      <w:r w:rsidR="001D43EE">
        <w:t>solves</w:t>
      </w:r>
      <w:r>
        <w:t xml:space="preserve"> this </w:t>
      </w:r>
      <w:r w:rsidR="001D43EE">
        <w:t>problem</w:t>
      </w:r>
      <w:r>
        <w:t>.</w:t>
      </w:r>
    </w:p>
    <w:p w14:paraId="0496A24E" w14:textId="3A9E4C21" w:rsidR="00EA39C8" w:rsidRDefault="00EA39C8" w:rsidP="00EA39C8">
      <w:pPr>
        <w:pStyle w:val="DisStyle"/>
      </w:pPr>
      <w:r w:rsidRPr="00EA39C8">
        <w:rPr>
          <w:i/>
        </w:rPr>
        <w:t>“That's been one of my mantras - focus and simplicity. Simple can be harder than complex: You have to work hard to get your thinking clean to make it simple. But it's worth it in the end because once you get there, you can move mountains.”</w:t>
      </w:r>
      <w:r>
        <w:t xml:space="preserve"> – Steve Jobs</w:t>
      </w:r>
    </w:p>
    <w:p w14:paraId="4457FEFD" w14:textId="61CD9F5F" w:rsidR="0029419B" w:rsidRDefault="00006EC5" w:rsidP="00EB128C">
      <w:pPr>
        <w:pStyle w:val="Heading1"/>
      </w:pPr>
      <w:bookmarkStart w:id="131" w:name="_Toc285099763"/>
      <w:bookmarkStart w:id="132" w:name="_Toc395429137"/>
      <w:bookmarkStart w:id="133" w:name="_Toc513201984"/>
      <w:r>
        <w:t>R</w:t>
      </w:r>
      <w:r w:rsidR="00801E33">
        <w:t>eferences</w:t>
      </w:r>
      <w:bookmarkStart w:id="134" w:name="_Toc285099764"/>
      <w:bookmarkStart w:id="135" w:name="_Toc395429138"/>
      <w:bookmarkEnd w:id="131"/>
      <w:bookmarkEnd w:id="132"/>
      <w:bookmarkEnd w:id="133"/>
    </w:p>
    <w:p w14:paraId="6732E338" w14:textId="33535FE6" w:rsidR="00584EA0" w:rsidRPr="00584EA0" w:rsidRDefault="00F644B4" w:rsidP="00584EA0">
      <w:pPr>
        <w:widowControl w:val="0"/>
        <w:autoSpaceDE w:val="0"/>
        <w:autoSpaceDN w:val="0"/>
        <w:adjustRightInd w:val="0"/>
        <w:rPr>
          <w:rFonts w:ascii="Calibri" w:hAnsi="Calibri" w:cs="Times New Roman"/>
          <w:noProof/>
        </w:rPr>
      </w:pPr>
      <w:r>
        <w:fldChar w:fldCharType="begin" w:fldLock="1"/>
      </w:r>
      <w:r>
        <w:instrText xml:space="preserve">ADDIN Mendeley Bibliography CSL_BIBLIOGRAPHY </w:instrText>
      </w:r>
      <w:r>
        <w:fldChar w:fldCharType="separate"/>
      </w:r>
      <w:r w:rsidR="00584EA0" w:rsidRPr="00584EA0">
        <w:rPr>
          <w:rFonts w:ascii="Calibri" w:hAnsi="Calibri" w:cs="Times New Roman"/>
          <w:noProof/>
        </w:rPr>
        <w:t xml:space="preserve">Bradley, D. (2012) </w:t>
      </w:r>
      <w:r w:rsidR="00584EA0" w:rsidRPr="00584EA0">
        <w:rPr>
          <w:rFonts w:ascii="Calibri" w:hAnsi="Calibri" w:cs="Times New Roman"/>
          <w:i/>
          <w:iCs/>
          <w:noProof/>
        </w:rPr>
        <w:t>The cost of e-learning and blackboard - a Freedom of Information request to Cardiff University - WhatDoTheyKnow</w:t>
      </w:r>
      <w:r w:rsidR="00584EA0" w:rsidRPr="00584EA0">
        <w:rPr>
          <w:rFonts w:ascii="Calibri" w:hAnsi="Calibri" w:cs="Times New Roman"/>
          <w:noProof/>
        </w:rPr>
        <w:t xml:space="preserve">, </w:t>
      </w:r>
      <w:r w:rsidR="00584EA0" w:rsidRPr="00584EA0">
        <w:rPr>
          <w:rFonts w:ascii="Calibri" w:hAnsi="Calibri" w:cs="Times New Roman"/>
          <w:i/>
          <w:iCs/>
          <w:noProof/>
        </w:rPr>
        <w:t>What Do They Know</w:t>
      </w:r>
      <w:r w:rsidR="00584EA0" w:rsidRPr="00584EA0">
        <w:rPr>
          <w:rFonts w:ascii="Calibri" w:hAnsi="Calibri" w:cs="Times New Roman"/>
          <w:noProof/>
        </w:rPr>
        <w:t>. Available at: https://www.whatdotheyknow.com/request/the_cost_of_e_learning_and_black (Accessed: 2 May 2018).</w:t>
      </w:r>
    </w:p>
    <w:p w14:paraId="2643D0FC" w14:textId="77777777" w:rsidR="00584EA0" w:rsidRPr="00584EA0" w:rsidRDefault="00584EA0" w:rsidP="00584EA0">
      <w:pPr>
        <w:widowControl w:val="0"/>
        <w:autoSpaceDE w:val="0"/>
        <w:autoSpaceDN w:val="0"/>
        <w:adjustRightInd w:val="0"/>
        <w:rPr>
          <w:rFonts w:ascii="Calibri" w:hAnsi="Calibri" w:cs="Times New Roman"/>
          <w:noProof/>
        </w:rPr>
      </w:pPr>
      <w:r w:rsidRPr="00584EA0">
        <w:rPr>
          <w:rFonts w:ascii="Calibri" w:hAnsi="Calibri" w:cs="Times New Roman"/>
          <w:noProof/>
        </w:rPr>
        <w:t xml:space="preserve">Capterra (2015) </w:t>
      </w:r>
      <w:r w:rsidRPr="00584EA0">
        <w:rPr>
          <w:rFonts w:ascii="Calibri" w:hAnsi="Calibri" w:cs="Times New Roman"/>
          <w:i/>
          <w:iCs/>
          <w:noProof/>
        </w:rPr>
        <w:t>LMS Industry User Research</w:t>
      </w:r>
      <w:r w:rsidRPr="00584EA0">
        <w:rPr>
          <w:rFonts w:ascii="Calibri" w:hAnsi="Calibri" w:cs="Times New Roman"/>
          <w:noProof/>
        </w:rPr>
        <w:t xml:space="preserve">, </w:t>
      </w:r>
      <w:r w:rsidRPr="00584EA0">
        <w:rPr>
          <w:rFonts w:ascii="Calibri" w:hAnsi="Calibri" w:cs="Times New Roman"/>
          <w:i/>
          <w:iCs/>
          <w:noProof/>
        </w:rPr>
        <w:t>Capterra</w:t>
      </w:r>
      <w:r w:rsidRPr="00584EA0">
        <w:rPr>
          <w:rFonts w:ascii="Calibri" w:hAnsi="Calibri" w:cs="Times New Roman"/>
          <w:noProof/>
        </w:rPr>
        <w:t>. Available at: https://www.capterra.com/learning-management-system-software/user-research (Accessed: 19 April 2018).</w:t>
      </w:r>
    </w:p>
    <w:p w14:paraId="12B50DC5" w14:textId="77777777" w:rsidR="00584EA0" w:rsidRPr="00584EA0" w:rsidRDefault="00584EA0" w:rsidP="00584EA0">
      <w:pPr>
        <w:widowControl w:val="0"/>
        <w:autoSpaceDE w:val="0"/>
        <w:autoSpaceDN w:val="0"/>
        <w:adjustRightInd w:val="0"/>
        <w:rPr>
          <w:rFonts w:ascii="Calibri" w:hAnsi="Calibri" w:cs="Times New Roman"/>
          <w:noProof/>
        </w:rPr>
      </w:pPr>
      <w:r w:rsidRPr="00584EA0">
        <w:rPr>
          <w:rFonts w:ascii="Calibri" w:hAnsi="Calibri" w:cs="Times New Roman"/>
          <w:noProof/>
        </w:rPr>
        <w:t xml:space="preserve">Docebo (2016) </w:t>
      </w:r>
      <w:r w:rsidRPr="00584EA0">
        <w:rPr>
          <w:rFonts w:ascii="Calibri" w:hAnsi="Calibri" w:cs="Times New Roman"/>
          <w:i/>
          <w:iCs/>
          <w:noProof/>
        </w:rPr>
        <w:t>eLearning Market Trends and Forecast 2017-2021</w:t>
      </w:r>
      <w:r w:rsidRPr="00584EA0">
        <w:rPr>
          <w:rFonts w:ascii="Calibri" w:hAnsi="Calibri" w:cs="Times New Roman"/>
          <w:noProof/>
        </w:rPr>
        <w:t xml:space="preserve">, </w:t>
      </w:r>
      <w:r w:rsidRPr="00584EA0">
        <w:rPr>
          <w:rFonts w:ascii="Calibri" w:hAnsi="Calibri" w:cs="Times New Roman"/>
          <w:i/>
          <w:iCs/>
          <w:noProof/>
        </w:rPr>
        <w:t>Docebo</w:t>
      </w:r>
      <w:r w:rsidRPr="00584EA0">
        <w:rPr>
          <w:rFonts w:ascii="Calibri" w:hAnsi="Calibri" w:cs="Times New Roman"/>
          <w:noProof/>
        </w:rPr>
        <w:t>. Available at: https://www.docebo.com/resource/elearning-market-trends-and-forecast-2017-2021/?utm_campaign=2016 11 eLearning Market Trends Report&amp;utm_medium=Download WP&amp;utm_source=ELI Blog Post (Accessed: 20 April 2018).</w:t>
      </w:r>
    </w:p>
    <w:p w14:paraId="46DDF736" w14:textId="77777777" w:rsidR="00584EA0" w:rsidRPr="00584EA0" w:rsidRDefault="00584EA0" w:rsidP="00584EA0">
      <w:pPr>
        <w:widowControl w:val="0"/>
        <w:autoSpaceDE w:val="0"/>
        <w:autoSpaceDN w:val="0"/>
        <w:adjustRightInd w:val="0"/>
        <w:rPr>
          <w:rFonts w:ascii="Calibri" w:hAnsi="Calibri" w:cs="Times New Roman"/>
          <w:noProof/>
        </w:rPr>
      </w:pPr>
      <w:r w:rsidRPr="00584EA0">
        <w:rPr>
          <w:rFonts w:ascii="Calibri" w:hAnsi="Calibri" w:cs="Times New Roman"/>
          <w:noProof/>
        </w:rPr>
        <w:t xml:space="preserve">EU (2016) </w:t>
      </w:r>
      <w:r w:rsidRPr="00584EA0">
        <w:rPr>
          <w:rFonts w:ascii="Calibri" w:hAnsi="Calibri" w:cs="Times New Roman"/>
          <w:i/>
          <w:iCs/>
          <w:noProof/>
        </w:rPr>
        <w:t>GDPR EU Regulation - 2016/679</w:t>
      </w:r>
      <w:r w:rsidRPr="00584EA0">
        <w:rPr>
          <w:rFonts w:ascii="Calibri" w:hAnsi="Calibri" w:cs="Times New Roman"/>
          <w:noProof/>
        </w:rPr>
        <w:t xml:space="preserve">, </w:t>
      </w:r>
      <w:r w:rsidRPr="00584EA0">
        <w:rPr>
          <w:rFonts w:ascii="Calibri" w:hAnsi="Calibri" w:cs="Times New Roman"/>
          <w:i/>
          <w:iCs/>
          <w:noProof/>
        </w:rPr>
        <w:t>European Union</w:t>
      </w:r>
      <w:r w:rsidRPr="00584EA0">
        <w:rPr>
          <w:rFonts w:ascii="Calibri" w:hAnsi="Calibri" w:cs="Times New Roman"/>
          <w:noProof/>
        </w:rPr>
        <w:t>. Available at: https://eur-lex.europa.eu/legal-content/EN/TXT/?uri=celex%3A32016R0679 (Accessed: 3 May 2018).</w:t>
      </w:r>
    </w:p>
    <w:p w14:paraId="4C61B8BE" w14:textId="77777777" w:rsidR="00584EA0" w:rsidRPr="00584EA0" w:rsidRDefault="00584EA0" w:rsidP="00584EA0">
      <w:pPr>
        <w:widowControl w:val="0"/>
        <w:autoSpaceDE w:val="0"/>
        <w:autoSpaceDN w:val="0"/>
        <w:adjustRightInd w:val="0"/>
        <w:rPr>
          <w:rFonts w:ascii="Calibri" w:hAnsi="Calibri" w:cs="Times New Roman"/>
          <w:noProof/>
        </w:rPr>
      </w:pPr>
      <w:r w:rsidRPr="00584EA0">
        <w:rPr>
          <w:rFonts w:ascii="Calibri" w:hAnsi="Calibri" w:cs="Times New Roman"/>
          <w:noProof/>
        </w:rPr>
        <w:t xml:space="preserve">Keys, D. (2018) </w:t>
      </w:r>
      <w:r w:rsidRPr="00584EA0">
        <w:rPr>
          <w:rFonts w:ascii="Calibri" w:hAnsi="Calibri" w:cs="Times New Roman"/>
          <w:i/>
          <w:iCs/>
          <w:noProof/>
        </w:rPr>
        <w:t>Rocket Learn</w:t>
      </w:r>
      <w:r w:rsidRPr="00584EA0">
        <w:rPr>
          <w:rFonts w:ascii="Calibri" w:hAnsi="Calibri" w:cs="Times New Roman"/>
          <w:noProof/>
        </w:rPr>
        <w:t xml:space="preserve">, </w:t>
      </w:r>
      <w:r w:rsidRPr="00584EA0">
        <w:rPr>
          <w:rFonts w:ascii="Calibri" w:hAnsi="Calibri" w:cs="Times New Roman"/>
          <w:i/>
          <w:iCs/>
          <w:noProof/>
        </w:rPr>
        <w:t>GitHub</w:t>
      </w:r>
      <w:r w:rsidRPr="00584EA0">
        <w:rPr>
          <w:rFonts w:ascii="Calibri" w:hAnsi="Calibri" w:cs="Times New Roman"/>
          <w:noProof/>
        </w:rPr>
        <w:t>.</w:t>
      </w:r>
    </w:p>
    <w:p w14:paraId="5BF940F7" w14:textId="77777777" w:rsidR="00584EA0" w:rsidRPr="00584EA0" w:rsidRDefault="00584EA0" w:rsidP="00584EA0">
      <w:pPr>
        <w:widowControl w:val="0"/>
        <w:autoSpaceDE w:val="0"/>
        <w:autoSpaceDN w:val="0"/>
        <w:adjustRightInd w:val="0"/>
        <w:rPr>
          <w:rFonts w:ascii="Calibri" w:hAnsi="Calibri" w:cs="Times New Roman"/>
          <w:noProof/>
        </w:rPr>
      </w:pPr>
      <w:r w:rsidRPr="00584EA0">
        <w:rPr>
          <w:rFonts w:ascii="Calibri" w:hAnsi="Calibri" w:cs="Times New Roman"/>
          <w:noProof/>
        </w:rPr>
        <w:t xml:space="preserve">Learning House (2015) </w:t>
      </w:r>
      <w:r w:rsidRPr="00584EA0">
        <w:rPr>
          <w:rFonts w:ascii="Calibri" w:hAnsi="Calibri" w:cs="Times New Roman"/>
          <w:i/>
          <w:iCs/>
          <w:noProof/>
        </w:rPr>
        <w:t>Online College Students 2015</w:t>
      </w:r>
      <w:r w:rsidRPr="00584EA0">
        <w:rPr>
          <w:rFonts w:ascii="Calibri" w:hAnsi="Calibri" w:cs="Times New Roman"/>
          <w:noProof/>
        </w:rPr>
        <w:t xml:space="preserve">, </w:t>
      </w:r>
      <w:r w:rsidRPr="00584EA0">
        <w:rPr>
          <w:rFonts w:ascii="Calibri" w:hAnsi="Calibri" w:cs="Times New Roman"/>
          <w:i/>
          <w:iCs/>
          <w:noProof/>
        </w:rPr>
        <w:t>Learning House</w:t>
      </w:r>
      <w:r w:rsidRPr="00584EA0">
        <w:rPr>
          <w:rFonts w:ascii="Calibri" w:hAnsi="Calibri" w:cs="Times New Roman"/>
          <w:noProof/>
        </w:rPr>
        <w:t>. Available at: https://www.learninghouse.com/knowledge-center/research-reports/ocs2015-report/ (Accessed: 5 April 2018).</w:t>
      </w:r>
    </w:p>
    <w:p w14:paraId="043E2BCF" w14:textId="77777777" w:rsidR="00584EA0" w:rsidRPr="00584EA0" w:rsidRDefault="00584EA0" w:rsidP="00584EA0">
      <w:pPr>
        <w:widowControl w:val="0"/>
        <w:autoSpaceDE w:val="0"/>
        <w:autoSpaceDN w:val="0"/>
        <w:adjustRightInd w:val="0"/>
        <w:rPr>
          <w:rFonts w:ascii="Calibri" w:hAnsi="Calibri" w:cs="Times New Roman"/>
          <w:noProof/>
        </w:rPr>
      </w:pPr>
      <w:r w:rsidRPr="00584EA0">
        <w:rPr>
          <w:rFonts w:ascii="Calibri" w:hAnsi="Calibri" w:cs="Times New Roman"/>
          <w:noProof/>
        </w:rPr>
        <w:t xml:space="preserve">marketsandmarkets.com (2016) </w:t>
      </w:r>
      <w:r w:rsidRPr="00584EA0">
        <w:rPr>
          <w:rFonts w:ascii="Calibri" w:hAnsi="Calibri" w:cs="Times New Roman"/>
          <w:i/>
          <w:iCs/>
          <w:noProof/>
        </w:rPr>
        <w:t>Learning Management System Market by Application &amp;amp; Delivery Mode - 2021 | MarketsandMarkets</w:t>
      </w:r>
      <w:r w:rsidRPr="00584EA0">
        <w:rPr>
          <w:rFonts w:ascii="Calibri" w:hAnsi="Calibri" w:cs="Times New Roman"/>
          <w:noProof/>
        </w:rPr>
        <w:t xml:space="preserve">, </w:t>
      </w:r>
      <w:r w:rsidRPr="00584EA0">
        <w:rPr>
          <w:rFonts w:ascii="Calibri" w:hAnsi="Calibri" w:cs="Times New Roman"/>
          <w:i/>
          <w:iCs/>
          <w:noProof/>
        </w:rPr>
        <w:t>marketsandmarkets</w:t>
      </w:r>
      <w:r w:rsidRPr="00584EA0">
        <w:rPr>
          <w:rFonts w:ascii="Calibri" w:hAnsi="Calibri" w:cs="Times New Roman"/>
          <w:noProof/>
        </w:rPr>
        <w:t>. Available at: http://www.marketsandmarkets.com/Market-Reports/learning-management-systems-market-1266.html.</w:t>
      </w:r>
    </w:p>
    <w:p w14:paraId="60236323" w14:textId="77777777" w:rsidR="00584EA0" w:rsidRPr="00584EA0" w:rsidRDefault="00584EA0" w:rsidP="00584EA0">
      <w:pPr>
        <w:widowControl w:val="0"/>
        <w:autoSpaceDE w:val="0"/>
        <w:autoSpaceDN w:val="0"/>
        <w:adjustRightInd w:val="0"/>
        <w:rPr>
          <w:rFonts w:ascii="Calibri" w:hAnsi="Calibri" w:cs="Times New Roman"/>
          <w:noProof/>
        </w:rPr>
      </w:pPr>
      <w:r w:rsidRPr="00584EA0">
        <w:rPr>
          <w:rFonts w:ascii="Calibri" w:hAnsi="Calibri" w:cs="Times New Roman"/>
          <w:noProof/>
        </w:rPr>
        <w:t xml:space="preserve">Moodle (2017) </w:t>
      </w:r>
      <w:r w:rsidRPr="00584EA0">
        <w:rPr>
          <w:rFonts w:ascii="Calibri" w:hAnsi="Calibri" w:cs="Times New Roman"/>
          <w:i/>
          <w:iCs/>
          <w:noProof/>
        </w:rPr>
        <w:t>Moodle.org: Moodle Statistics</w:t>
      </w:r>
      <w:r w:rsidRPr="00584EA0">
        <w:rPr>
          <w:rFonts w:ascii="Calibri" w:hAnsi="Calibri" w:cs="Times New Roman"/>
          <w:noProof/>
        </w:rPr>
        <w:t xml:space="preserve">, </w:t>
      </w:r>
      <w:r w:rsidRPr="00584EA0">
        <w:rPr>
          <w:rFonts w:ascii="Calibri" w:hAnsi="Calibri" w:cs="Times New Roman"/>
          <w:i/>
          <w:iCs/>
          <w:noProof/>
        </w:rPr>
        <w:t>Moodle</w:t>
      </w:r>
      <w:r w:rsidRPr="00584EA0">
        <w:rPr>
          <w:rFonts w:ascii="Calibri" w:hAnsi="Calibri" w:cs="Times New Roman"/>
          <w:noProof/>
        </w:rPr>
        <w:t>. Available at: https://moodle.net/stats/ (Accessed: 22 November 2017).</w:t>
      </w:r>
    </w:p>
    <w:p w14:paraId="489F25BC" w14:textId="77777777" w:rsidR="00584EA0" w:rsidRPr="00584EA0" w:rsidRDefault="00584EA0" w:rsidP="00584EA0">
      <w:pPr>
        <w:widowControl w:val="0"/>
        <w:autoSpaceDE w:val="0"/>
        <w:autoSpaceDN w:val="0"/>
        <w:adjustRightInd w:val="0"/>
        <w:rPr>
          <w:rFonts w:ascii="Calibri" w:hAnsi="Calibri" w:cs="Times New Roman"/>
          <w:noProof/>
        </w:rPr>
      </w:pPr>
      <w:r w:rsidRPr="00584EA0">
        <w:rPr>
          <w:rFonts w:ascii="Calibri" w:hAnsi="Calibri" w:cs="Times New Roman"/>
          <w:noProof/>
        </w:rPr>
        <w:t xml:space="preserve">MoodlePlugins (2018) </w:t>
      </w:r>
      <w:r w:rsidRPr="00584EA0">
        <w:rPr>
          <w:rFonts w:ascii="Calibri" w:hAnsi="Calibri" w:cs="Times New Roman"/>
          <w:i/>
          <w:iCs/>
          <w:noProof/>
        </w:rPr>
        <w:t>Moodle plugins directory</w:t>
      </w:r>
      <w:r w:rsidRPr="00584EA0">
        <w:rPr>
          <w:rFonts w:ascii="Calibri" w:hAnsi="Calibri" w:cs="Times New Roman"/>
          <w:noProof/>
        </w:rPr>
        <w:t xml:space="preserve">, </w:t>
      </w:r>
      <w:r w:rsidRPr="00584EA0">
        <w:rPr>
          <w:rFonts w:ascii="Calibri" w:hAnsi="Calibri" w:cs="Times New Roman"/>
          <w:i/>
          <w:iCs/>
          <w:noProof/>
        </w:rPr>
        <w:t>Moodle</w:t>
      </w:r>
      <w:r w:rsidRPr="00584EA0">
        <w:rPr>
          <w:rFonts w:ascii="Calibri" w:hAnsi="Calibri" w:cs="Times New Roman"/>
          <w:noProof/>
        </w:rPr>
        <w:t>. Available at: https://moodle.org/plugins/ (Accessed: 12 April 2018).</w:t>
      </w:r>
    </w:p>
    <w:p w14:paraId="1C7765FB" w14:textId="77777777" w:rsidR="00584EA0" w:rsidRPr="00584EA0" w:rsidRDefault="00584EA0" w:rsidP="00584EA0">
      <w:pPr>
        <w:widowControl w:val="0"/>
        <w:autoSpaceDE w:val="0"/>
        <w:autoSpaceDN w:val="0"/>
        <w:adjustRightInd w:val="0"/>
        <w:rPr>
          <w:rFonts w:ascii="Calibri" w:hAnsi="Calibri" w:cs="Times New Roman"/>
          <w:noProof/>
        </w:rPr>
      </w:pPr>
      <w:r w:rsidRPr="00584EA0">
        <w:rPr>
          <w:rFonts w:ascii="Calibri" w:hAnsi="Calibri" w:cs="Times New Roman"/>
          <w:noProof/>
        </w:rPr>
        <w:t xml:space="preserve">Neumark, V. (2018) </w:t>
      </w:r>
      <w:r w:rsidRPr="00584EA0">
        <w:rPr>
          <w:rFonts w:ascii="Calibri" w:hAnsi="Calibri" w:cs="Times New Roman"/>
          <w:i/>
          <w:iCs/>
          <w:noProof/>
        </w:rPr>
        <w:t>Web Typography (Fonts) Best Practices</w:t>
      </w:r>
      <w:r w:rsidRPr="00584EA0">
        <w:rPr>
          <w:rFonts w:ascii="Calibri" w:hAnsi="Calibri" w:cs="Times New Roman"/>
          <w:noProof/>
        </w:rPr>
        <w:t xml:space="preserve">, </w:t>
      </w:r>
      <w:r w:rsidRPr="00584EA0">
        <w:rPr>
          <w:rFonts w:ascii="Calibri" w:hAnsi="Calibri" w:cs="Times New Roman"/>
          <w:i/>
          <w:iCs/>
          <w:noProof/>
        </w:rPr>
        <w:t>rootid</w:t>
      </w:r>
      <w:r w:rsidRPr="00584EA0">
        <w:rPr>
          <w:rFonts w:ascii="Calibri" w:hAnsi="Calibri" w:cs="Times New Roman"/>
          <w:noProof/>
        </w:rPr>
        <w:t>. Available at: https://rootid.com/think/web-typography-fonts-best-practices.</w:t>
      </w:r>
    </w:p>
    <w:p w14:paraId="2B900901" w14:textId="77777777" w:rsidR="00584EA0" w:rsidRPr="00584EA0" w:rsidRDefault="00584EA0" w:rsidP="00584EA0">
      <w:pPr>
        <w:widowControl w:val="0"/>
        <w:autoSpaceDE w:val="0"/>
        <w:autoSpaceDN w:val="0"/>
        <w:adjustRightInd w:val="0"/>
        <w:rPr>
          <w:rFonts w:ascii="Calibri" w:hAnsi="Calibri" w:cs="Times New Roman"/>
          <w:noProof/>
        </w:rPr>
      </w:pPr>
      <w:r w:rsidRPr="00584EA0">
        <w:rPr>
          <w:rFonts w:ascii="Calibri" w:hAnsi="Calibri" w:cs="Times New Roman"/>
          <w:noProof/>
        </w:rPr>
        <w:t xml:space="preserve">Ortner, M. (2017) </w:t>
      </w:r>
      <w:r w:rsidRPr="00584EA0">
        <w:rPr>
          <w:rFonts w:ascii="Calibri" w:hAnsi="Calibri" w:cs="Times New Roman"/>
          <w:i/>
          <w:iCs/>
          <w:noProof/>
        </w:rPr>
        <w:t>Top LMS Software Solutions Infographic - Capterra Blog</w:t>
      </w:r>
      <w:r w:rsidRPr="00584EA0">
        <w:rPr>
          <w:rFonts w:ascii="Calibri" w:hAnsi="Calibri" w:cs="Times New Roman"/>
          <w:noProof/>
        </w:rPr>
        <w:t xml:space="preserve">, </w:t>
      </w:r>
      <w:r w:rsidRPr="00584EA0">
        <w:rPr>
          <w:rFonts w:ascii="Calibri" w:hAnsi="Calibri" w:cs="Times New Roman"/>
          <w:i/>
          <w:iCs/>
          <w:noProof/>
        </w:rPr>
        <w:t>Capterra</w:t>
      </w:r>
      <w:r w:rsidRPr="00584EA0">
        <w:rPr>
          <w:rFonts w:ascii="Calibri" w:hAnsi="Calibri" w:cs="Times New Roman"/>
          <w:noProof/>
        </w:rPr>
        <w:t>. Available at: https://blog.capterra.com/top-lms-software-solutions-infographic/ (Accessed: 2 May 2018).</w:t>
      </w:r>
    </w:p>
    <w:p w14:paraId="4FB63564" w14:textId="77777777" w:rsidR="00584EA0" w:rsidRPr="00584EA0" w:rsidRDefault="00584EA0" w:rsidP="00584EA0">
      <w:pPr>
        <w:widowControl w:val="0"/>
        <w:autoSpaceDE w:val="0"/>
        <w:autoSpaceDN w:val="0"/>
        <w:adjustRightInd w:val="0"/>
        <w:rPr>
          <w:rFonts w:ascii="Calibri" w:hAnsi="Calibri" w:cs="Times New Roman"/>
          <w:noProof/>
        </w:rPr>
      </w:pPr>
      <w:r w:rsidRPr="00584EA0">
        <w:rPr>
          <w:rFonts w:ascii="Calibri" w:hAnsi="Calibri" w:cs="Times New Roman"/>
          <w:noProof/>
        </w:rPr>
        <w:t xml:space="preserve">Project Management Institute (2013) </w:t>
      </w:r>
      <w:r w:rsidRPr="00584EA0">
        <w:rPr>
          <w:rFonts w:ascii="Calibri" w:hAnsi="Calibri" w:cs="Times New Roman"/>
          <w:i/>
          <w:iCs/>
          <w:noProof/>
        </w:rPr>
        <w:t>A guide to the project management body of knowledge (PMBOK ® guide)</w:t>
      </w:r>
      <w:r w:rsidRPr="00584EA0">
        <w:rPr>
          <w:rFonts w:ascii="Calibri" w:hAnsi="Calibri" w:cs="Times New Roman"/>
          <w:noProof/>
        </w:rPr>
        <w:t xml:space="preserve">, </w:t>
      </w:r>
      <w:r w:rsidRPr="00584EA0">
        <w:rPr>
          <w:rFonts w:ascii="Calibri" w:hAnsi="Calibri" w:cs="Times New Roman"/>
          <w:i/>
          <w:iCs/>
          <w:noProof/>
        </w:rPr>
        <w:t>Project Management Institute</w:t>
      </w:r>
      <w:r w:rsidRPr="00584EA0">
        <w:rPr>
          <w:rFonts w:ascii="Calibri" w:hAnsi="Calibri" w:cs="Times New Roman"/>
          <w:noProof/>
        </w:rPr>
        <w:t>. doi: 10.1002/pmj.20125.</w:t>
      </w:r>
    </w:p>
    <w:p w14:paraId="1C2B28DA" w14:textId="77777777" w:rsidR="00584EA0" w:rsidRPr="00584EA0" w:rsidRDefault="00584EA0" w:rsidP="00584EA0">
      <w:pPr>
        <w:widowControl w:val="0"/>
        <w:autoSpaceDE w:val="0"/>
        <w:autoSpaceDN w:val="0"/>
        <w:adjustRightInd w:val="0"/>
        <w:rPr>
          <w:rFonts w:ascii="Calibri" w:hAnsi="Calibri" w:cs="Times New Roman"/>
          <w:noProof/>
        </w:rPr>
      </w:pPr>
      <w:r w:rsidRPr="00584EA0">
        <w:rPr>
          <w:rFonts w:ascii="Calibri" w:hAnsi="Calibri" w:cs="Times New Roman"/>
          <w:noProof/>
        </w:rPr>
        <w:lastRenderedPageBreak/>
        <w:t xml:space="preserve">Stack Overflow (2016) </w:t>
      </w:r>
      <w:r w:rsidRPr="00584EA0">
        <w:rPr>
          <w:rFonts w:ascii="Calibri" w:hAnsi="Calibri" w:cs="Times New Roman"/>
          <w:i/>
          <w:iCs/>
          <w:noProof/>
        </w:rPr>
        <w:t>php - Rename and upload file - Stack Overflow</w:t>
      </w:r>
      <w:r w:rsidRPr="00584EA0">
        <w:rPr>
          <w:rFonts w:ascii="Calibri" w:hAnsi="Calibri" w:cs="Times New Roman"/>
          <w:noProof/>
        </w:rPr>
        <w:t xml:space="preserve">, </w:t>
      </w:r>
      <w:r w:rsidRPr="00584EA0">
        <w:rPr>
          <w:rFonts w:ascii="Calibri" w:hAnsi="Calibri" w:cs="Times New Roman"/>
          <w:i/>
          <w:iCs/>
          <w:noProof/>
        </w:rPr>
        <w:t>Stack Overflow</w:t>
      </w:r>
      <w:r w:rsidRPr="00584EA0">
        <w:rPr>
          <w:rFonts w:ascii="Calibri" w:hAnsi="Calibri" w:cs="Times New Roman"/>
          <w:noProof/>
        </w:rPr>
        <w:t>. Available at: https://stackoverflow.com/questions/40690967/rename-and-upload-file?utm_medium=organic&amp;utm_source=google_rich_qa&amp;utm_campaign=google_rich_qa (Accessed: 2 May 2018).</w:t>
      </w:r>
    </w:p>
    <w:p w14:paraId="3ECAFFC6" w14:textId="77777777" w:rsidR="00584EA0" w:rsidRPr="00584EA0" w:rsidRDefault="00584EA0" w:rsidP="00584EA0">
      <w:pPr>
        <w:widowControl w:val="0"/>
        <w:autoSpaceDE w:val="0"/>
        <w:autoSpaceDN w:val="0"/>
        <w:adjustRightInd w:val="0"/>
        <w:rPr>
          <w:rFonts w:ascii="Calibri" w:hAnsi="Calibri" w:cs="Times New Roman"/>
          <w:noProof/>
        </w:rPr>
      </w:pPr>
      <w:r w:rsidRPr="00584EA0">
        <w:rPr>
          <w:rFonts w:ascii="Calibri" w:hAnsi="Calibri" w:cs="Times New Roman"/>
          <w:noProof/>
        </w:rPr>
        <w:t xml:space="preserve">Synergy Learning (2018) </w:t>
      </w:r>
      <w:r w:rsidRPr="00584EA0">
        <w:rPr>
          <w:rFonts w:ascii="Calibri" w:hAnsi="Calibri" w:cs="Times New Roman"/>
          <w:i/>
          <w:iCs/>
          <w:noProof/>
        </w:rPr>
        <w:t>Synergy Learning</w:t>
      </w:r>
      <w:r w:rsidRPr="00584EA0">
        <w:rPr>
          <w:rFonts w:ascii="Calibri" w:hAnsi="Calibri" w:cs="Times New Roman"/>
          <w:noProof/>
        </w:rPr>
        <w:t xml:space="preserve">, </w:t>
      </w:r>
      <w:r w:rsidRPr="00584EA0">
        <w:rPr>
          <w:rFonts w:ascii="Calibri" w:hAnsi="Calibri" w:cs="Times New Roman"/>
          <w:i/>
          <w:iCs/>
          <w:noProof/>
        </w:rPr>
        <w:t>Synergy Learning</w:t>
      </w:r>
      <w:r w:rsidRPr="00584EA0">
        <w:rPr>
          <w:rFonts w:ascii="Calibri" w:hAnsi="Calibri" w:cs="Times New Roman"/>
          <w:noProof/>
        </w:rPr>
        <w:t>. Available at: www.synergy-learning.com.</w:t>
      </w:r>
    </w:p>
    <w:p w14:paraId="0CC31AD6" w14:textId="77777777" w:rsidR="00584EA0" w:rsidRPr="00584EA0" w:rsidRDefault="00584EA0" w:rsidP="00584EA0">
      <w:pPr>
        <w:widowControl w:val="0"/>
        <w:autoSpaceDE w:val="0"/>
        <w:autoSpaceDN w:val="0"/>
        <w:adjustRightInd w:val="0"/>
        <w:rPr>
          <w:rFonts w:ascii="Calibri" w:hAnsi="Calibri" w:cs="Times New Roman"/>
          <w:noProof/>
        </w:rPr>
      </w:pPr>
      <w:r w:rsidRPr="00584EA0">
        <w:rPr>
          <w:rFonts w:ascii="Calibri" w:hAnsi="Calibri" w:cs="Times New Roman"/>
          <w:noProof/>
        </w:rPr>
        <w:t xml:space="preserve">tutorialspoint (2018) </w:t>
      </w:r>
      <w:r w:rsidRPr="00584EA0">
        <w:rPr>
          <w:rFonts w:ascii="Calibri" w:hAnsi="Calibri" w:cs="Times New Roman"/>
          <w:i/>
          <w:iCs/>
          <w:noProof/>
        </w:rPr>
        <w:t>PHP File Uploading</w:t>
      </w:r>
      <w:r w:rsidRPr="00584EA0">
        <w:rPr>
          <w:rFonts w:ascii="Calibri" w:hAnsi="Calibri" w:cs="Times New Roman"/>
          <w:noProof/>
        </w:rPr>
        <w:t xml:space="preserve">, </w:t>
      </w:r>
      <w:r w:rsidRPr="00584EA0">
        <w:rPr>
          <w:rFonts w:ascii="Calibri" w:hAnsi="Calibri" w:cs="Times New Roman"/>
          <w:i/>
          <w:iCs/>
          <w:noProof/>
        </w:rPr>
        <w:t>tutorialspoint.com</w:t>
      </w:r>
      <w:r w:rsidRPr="00584EA0">
        <w:rPr>
          <w:rFonts w:ascii="Calibri" w:hAnsi="Calibri" w:cs="Times New Roman"/>
          <w:noProof/>
        </w:rPr>
        <w:t>. Available at: https://www.tutorialspoint.com/php/php_file_uploading.htm (Accessed: 2 May 2018).</w:t>
      </w:r>
    </w:p>
    <w:p w14:paraId="33E9374B" w14:textId="77777777" w:rsidR="00584EA0" w:rsidRPr="00584EA0" w:rsidRDefault="00584EA0" w:rsidP="00584EA0">
      <w:pPr>
        <w:widowControl w:val="0"/>
        <w:autoSpaceDE w:val="0"/>
        <w:autoSpaceDN w:val="0"/>
        <w:adjustRightInd w:val="0"/>
        <w:rPr>
          <w:rFonts w:ascii="Calibri" w:hAnsi="Calibri" w:cs="Times New Roman"/>
          <w:noProof/>
        </w:rPr>
      </w:pPr>
      <w:r w:rsidRPr="00584EA0">
        <w:rPr>
          <w:rFonts w:ascii="Calibri" w:hAnsi="Calibri" w:cs="Times New Roman"/>
          <w:noProof/>
        </w:rPr>
        <w:t xml:space="preserve">WebhostChecker (2017) </w:t>
      </w:r>
      <w:r w:rsidRPr="00584EA0">
        <w:rPr>
          <w:rFonts w:ascii="Calibri" w:hAnsi="Calibri" w:cs="Times New Roman"/>
          <w:i/>
          <w:iCs/>
          <w:noProof/>
        </w:rPr>
        <w:t>Web Hosting Services Rankings &amp;amp; Reviews - WebhostChecker</w:t>
      </w:r>
      <w:r w:rsidRPr="00584EA0">
        <w:rPr>
          <w:rFonts w:ascii="Calibri" w:hAnsi="Calibri" w:cs="Times New Roman"/>
          <w:noProof/>
        </w:rPr>
        <w:t xml:space="preserve">, </w:t>
      </w:r>
      <w:r w:rsidRPr="00584EA0">
        <w:rPr>
          <w:rFonts w:ascii="Calibri" w:hAnsi="Calibri" w:cs="Times New Roman"/>
          <w:i/>
          <w:iCs/>
          <w:noProof/>
        </w:rPr>
        <w:t>webhostchecker.com</w:t>
      </w:r>
      <w:r w:rsidRPr="00584EA0">
        <w:rPr>
          <w:rFonts w:ascii="Calibri" w:hAnsi="Calibri" w:cs="Times New Roman"/>
          <w:noProof/>
        </w:rPr>
        <w:t>. Available at: http://www.webhostchecker.com/#full_page_load/UnitedKingdom/UnitedKingdom/Linux/Mar2017 (Accessed: 23 November 2017).</w:t>
      </w:r>
    </w:p>
    <w:p w14:paraId="14FB10E4" w14:textId="77777777" w:rsidR="00584EA0" w:rsidRPr="00584EA0" w:rsidRDefault="00584EA0" w:rsidP="00584EA0">
      <w:pPr>
        <w:widowControl w:val="0"/>
        <w:autoSpaceDE w:val="0"/>
        <w:autoSpaceDN w:val="0"/>
        <w:adjustRightInd w:val="0"/>
        <w:rPr>
          <w:rFonts w:ascii="Calibri" w:hAnsi="Calibri" w:cs="Times New Roman"/>
          <w:noProof/>
        </w:rPr>
      </w:pPr>
      <w:r w:rsidRPr="00584EA0">
        <w:rPr>
          <w:rFonts w:ascii="Calibri" w:hAnsi="Calibri" w:cs="Times New Roman"/>
          <w:noProof/>
        </w:rPr>
        <w:t xml:space="preserve">Weiss, C. (2013) </w:t>
      </w:r>
      <w:r w:rsidRPr="00584EA0">
        <w:rPr>
          <w:rFonts w:ascii="Calibri" w:hAnsi="Calibri" w:cs="Times New Roman"/>
          <w:i/>
          <w:iCs/>
          <w:noProof/>
        </w:rPr>
        <w:t>LMS Setup Fees: For some vendors it’s a cash cow – By Craig Weiss</w:t>
      </w:r>
      <w:r w:rsidRPr="00584EA0">
        <w:rPr>
          <w:rFonts w:ascii="Calibri" w:hAnsi="Calibri" w:cs="Times New Roman"/>
          <w:noProof/>
        </w:rPr>
        <w:t xml:space="preserve">, </w:t>
      </w:r>
      <w:r w:rsidRPr="00584EA0">
        <w:rPr>
          <w:rFonts w:ascii="Calibri" w:hAnsi="Calibri" w:cs="Times New Roman"/>
          <w:i/>
          <w:iCs/>
          <w:noProof/>
        </w:rPr>
        <w:t>The Craig Weiss Group</w:t>
      </w:r>
      <w:r w:rsidRPr="00584EA0">
        <w:rPr>
          <w:rFonts w:ascii="Calibri" w:hAnsi="Calibri" w:cs="Times New Roman"/>
          <w:noProof/>
        </w:rPr>
        <w:t>. Available at: https://elearninfo247.com/2013/06/19/cashcow/?utm_campaign=elearningindustry.com&amp;utm_source=%2Ftrue-cost-of-a-learning-management-system&amp;utm_medium=link (Accessed: 16 April 2018).</w:t>
      </w:r>
    </w:p>
    <w:p w14:paraId="7EC3A9BB" w14:textId="77777777" w:rsidR="00584EA0" w:rsidRPr="00584EA0" w:rsidRDefault="00584EA0" w:rsidP="00584EA0">
      <w:pPr>
        <w:widowControl w:val="0"/>
        <w:autoSpaceDE w:val="0"/>
        <w:autoSpaceDN w:val="0"/>
        <w:adjustRightInd w:val="0"/>
        <w:rPr>
          <w:rFonts w:ascii="Calibri" w:hAnsi="Calibri"/>
          <w:noProof/>
        </w:rPr>
      </w:pPr>
      <w:r w:rsidRPr="00584EA0">
        <w:rPr>
          <w:rFonts w:ascii="Calibri" w:hAnsi="Calibri" w:cs="Times New Roman"/>
          <w:noProof/>
        </w:rPr>
        <w:t xml:space="preserve">YouTrack (2018) </w:t>
      </w:r>
      <w:r w:rsidRPr="00584EA0">
        <w:rPr>
          <w:rFonts w:ascii="Calibri" w:hAnsi="Calibri" w:cs="Times New Roman"/>
          <w:i/>
          <w:iCs/>
          <w:noProof/>
        </w:rPr>
        <w:t>JetBrains YouTrack</w:t>
      </w:r>
      <w:r w:rsidRPr="00584EA0">
        <w:rPr>
          <w:rFonts w:ascii="Calibri" w:hAnsi="Calibri" w:cs="Times New Roman"/>
          <w:noProof/>
        </w:rPr>
        <w:t xml:space="preserve">, </w:t>
      </w:r>
      <w:r w:rsidRPr="00584EA0">
        <w:rPr>
          <w:rFonts w:ascii="Calibri" w:hAnsi="Calibri" w:cs="Times New Roman"/>
          <w:i/>
          <w:iCs/>
          <w:noProof/>
        </w:rPr>
        <w:t>YouTrack</w:t>
      </w:r>
      <w:r w:rsidRPr="00584EA0">
        <w:rPr>
          <w:rFonts w:ascii="Calibri" w:hAnsi="Calibri" w:cs="Times New Roman"/>
          <w:noProof/>
        </w:rPr>
        <w:t>. Available at: https://dylankeys.myjetbrains.com (Accessed: 24 November 2017).</w:t>
      </w:r>
    </w:p>
    <w:p w14:paraId="33C74951" w14:textId="3BB74359" w:rsidR="00F644B4" w:rsidRPr="00476B99" w:rsidRDefault="00F644B4" w:rsidP="00476B99">
      <w:pPr>
        <w:sectPr w:rsidR="00F644B4" w:rsidRPr="00476B99" w:rsidSect="00697841">
          <w:headerReference w:type="default" r:id="rId52"/>
          <w:footerReference w:type="default" r:id="rId53"/>
          <w:footerReference w:type="first" r:id="rId54"/>
          <w:pgSz w:w="11900" w:h="16840"/>
          <w:pgMar w:top="1418" w:right="1418" w:bottom="1418" w:left="1418" w:header="709" w:footer="709" w:gutter="0"/>
          <w:cols w:space="708"/>
          <w:titlePg/>
          <w:docGrid w:linePitch="360"/>
        </w:sectPr>
      </w:pPr>
      <w:r>
        <w:fldChar w:fldCharType="end"/>
      </w:r>
    </w:p>
    <w:p w14:paraId="4EA2D185" w14:textId="1E199F0C" w:rsidR="00801E33" w:rsidRDefault="00801E33" w:rsidP="00801E33">
      <w:pPr>
        <w:pStyle w:val="Heading1"/>
      </w:pPr>
      <w:bookmarkStart w:id="136" w:name="_Toc513201985"/>
      <w:r>
        <w:lastRenderedPageBreak/>
        <w:t>Appendices</w:t>
      </w:r>
      <w:bookmarkEnd w:id="134"/>
      <w:bookmarkEnd w:id="135"/>
      <w:bookmarkEnd w:id="136"/>
    </w:p>
    <w:p w14:paraId="6757C1D7" w14:textId="77777777" w:rsidR="00C72F4F" w:rsidRDefault="00C72F4F" w:rsidP="00C72F4F">
      <w:pPr>
        <w:pStyle w:val="Heading2"/>
      </w:pPr>
      <w:bookmarkStart w:id="137" w:name="_Toc499212078"/>
      <w:bookmarkStart w:id="138" w:name="_Toc513201986"/>
      <w:bookmarkStart w:id="139" w:name="_Toc285099767"/>
      <w:bookmarkStart w:id="140" w:name="_Toc395429139"/>
      <w:r>
        <w:t>Appendix 1 - Key Totara features</w:t>
      </w:r>
      <w:bookmarkEnd w:id="137"/>
      <w:bookmarkEnd w:id="138"/>
    </w:p>
    <w:tbl>
      <w:tblPr>
        <w:tblStyle w:val="GridTable5Dark-Accent1"/>
        <w:tblW w:w="0" w:type="auto"/>
        <w:tblLook w:val="04A0" w:firstRow="1" w:lastRow="0" w:firstColumn="1" w:lastColumn="0" w:noHBand="0" w:noVBand="1"/>
      </w:tblPr>
      <w:tblGrid>
        <w:gridCol w:w="2214"/>
        <w:gridCol w:w="6840"/>
      </w:tblGrid>
      <w:tr w:rsidR="00C72F4F" w:rsidRPr="00557A12" w14:paraId="79202EC3" w14:textId="77777777" w:rsidTr="003A34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2CB43CBC" w14:textId="77777777" w:rsidR="00C72F4F" w:rsidRPr="00557A12" w:rsidRDefault="00C72F4F" w:rsidP="00C72F4F">
            <w:r>
              <w:t>Feature</w:t>
            </w:r>
          </w:p>
        </w:tc>
        <w:tc>
          <w:tcPr>
            <w:tcW w:w="7007" w:type="dxa"/>
          </w:tcPr>
          <w:p w14:paraId="198AB3CB" w14:textId="77777777" w:rsidR="00C72F4F" w:rsidRPr="00557A12" w:rsidRDefault="00C72F4F" w:rsidP="00C72F4F">
            <w:pPr>
              <w:cnfStyle w:val="100000000000" w:firstRow="1" w:lastRow="0" w:firstColumn="0" w:lastColumn="0" w:oddVBand="0" w:evenVBand="0" w:oddHBand="0" w:evenHBand="0" w:firstRowFirstColumn="0" w:firstRowLastColumn="0" w:lastRowFirstColumn="0" w:lastRowLastColumn="0"/>
            </w:pPr>
            <w:r>
              <w:t>Description</w:t>
            </w:r>
          </w:p>
        </w:tc>
      </w:tr>
      <w:tr w:rsidR="00C72F4F" w14:paraId="76A139D3" w14:textId="77777777" w:rsidTr="003A34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62AEDBA2" w14:textId="77777777" w:rsidR="00C72F4F" w:rsidRPr="001A0233" w:rsidRDefault="00C72F4F" w:rsidP="00C72F4F">
            <w:r w:rsidRPr="001A0233">
              <w:t>Learning plans</w:t>
            </w:r>
          </w:p>
        </w:tc>
        <w:tc>
          <w:tcPr>
            <w:tcW w:w="7007" w:type="dxa"/>
          </w:tcPr>
          <w:p w14:paraId="692CCC29" w14:textId="77777777" w:rsidR="00C72F4F" w:rsidRPr="001A0233" w:rsidRDefault="00C72F4F" w:rsidP="00C72F4F">
            <w:pPr>
              <w:cnfStyle w:val="000000100000" w:firstRow="0" w:lastRow="0" w:firstColumn="0" w:lastColumn="0" w:oddVBand="0" w:evenVBand="0" w:oddHBand="1" w:evenHBand="0" w:firstRowFirstColumn="0" w:firstRowLastColumn="0" w:lastRowFirstColumn="0" w:lastRowLastColumn="0"/>
            </w:pPr>
            <w:r>
              <w:t>A</w:t>
            </w:r>
            <w:r w:rsidRPr="001A0233">
              <w:t xml:space="preserve">ssign relevant learning targets </w:t>
            </w:r>
            <w:r>
              <w:t>to users.</w:t>
            </w:r>
          </w:p>
        </w:tc>
      </w:tr>
      <w:tr w:rsidR="00C72F4F" w14:paraId="35E2854B" w14:textId="77777777" w:rsidTr="003A340F">
        <w:tc>
          <w:tcPr>
            <w:cnfStyle w:val="001000000000" w:firstRow="0" w:lastRow="0" w:firstColumn="1" w:lastColumn="0" w:oddVBand="0" w:evenVBand="0" w:oddHBand="0" w:evenHBand="0" w:firstRowFirstColumn="0" w:firstRowLastColumn="0" w:lastRowFirstColumn="0" w:lastRowLastColumn="0"/>
            <w:tcW w:w="2235" w:type="dxa"/>
          </w:tcPr>
          <w:p w14:paraId="22345A4D" w14:textId="77777777" w:rsidR="00C72F4F" w:rsidRPr="001A0233" w:rsidRDefault="00C72F4F" w:rsidP="00C72F4F">
            <w:r>
              <w:t>Certifications</w:t>
            </w:r>
          </w:p>
        </w:tc>
        <w:tc>
          <w:tcPr>
            <w:tcW w:w="7007" w:type="dxa"/>
          </w:tcPr>
          <w:p w14:paraId="4D78FF2F" w14:textId="77777777" w:rsidR="00C72F4F" w:rsidRPr="001A0233" w:rsidRDefault="00C72F4F" w:rsidP="00C72F4F">
            <w:pPr>
              <w:pStyle w:val="BodyText"/>
              <w:spacing w:after="0"/>
              <w:cnfStyle w:val="000000000000" w:firstRow="0" w:lastRow="0" w:firstColumn="0" w:lastColumn="0" w:oddVBand="0" w:evenVBand="0" w:oddHBand="0" w:evenHBand="0" w:firstRowFirstColumn="0" w:firstRowLastColumn="0" w:lastRowFirstColumn="0" w:lastRowLastColumn="0"/>
            </w:pPr>
            <w:r w:rsidRPr="00BA778A">
              <w:t>A set of courses of which the completion is only valid for a set amount of time. Must be recompleted after expiry to be marked as certified.</w:t>
            </w:r>
          </w:p>
        </w:tc>
      </w:tr>
      <w:tr w:rsidR="00C72F4F" w14:paraId="6837BC12" w14:textId="77777777" w:rsidTr="003A34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4E205235" w14:textId="77777777" w:rsidR="00C72F4F" w:rsidRPr="001A0233" w:rsidRDefault="00C72F4F" w:rsidP="00C72F4F">
            <w:r>
              <w:t>Dynamic audiences</w:t>
            </w:r>
          </w:p>
        </w:tc>
        <w:tc>
          <w:tcPr>
            <w:tcW w:w="7007" w:type="dxa"/>
          </w:tcPr>
          <w:p w14:paraId="48FE8B6D" w14:textId="77777777" w:rsidR="00C72F4F" w:rsidRPr="001A0233" w:rsidRDefault="00C72F4F" w:rsidP="00C72F4F">
            <w:pPr>
              <w:cnfStyle w:val="000000100000" w:firstRow="0" w:lastRow="0" w:firstColumn="0" w:lastColumn="0" w:oddVBand="0" w:evenVBand="0" w:oddHBand="1" w:evenHBand="0" w:firstRowFirstColumn="0" w:firstRowLastColumn="0" w:lastRowFirstColumn="0" w:lastRowLastColumn="0"/>
            </w:pPr>
            <w:r>
              <w:t>A group that has a rule set for membership, once any user meets the rule set they will be dynamically added to the audience.</w:t>
            </w:r>
          </w:p>
        </w:tc>
      </w:tr>
      <w:tr w:rsidR="00C72F4F" w14:paraId="3E1C28B1" w14:textId="77777777" w:rsidTr="003A340F">
        <w:tc>
          <w:tcPr>
            <w:cnfStyle w:val="001000000000" w:firstRow="0" w:lastRow="0" w:firstColumn="1" w:lastColumn="0" w:oddVBand="0" w:evenVBand="0" w:oddHBand="0" w:evenHBand="0" w:firstRowFirstColumn="0" w:firstRowLastColumn="0" w:lastRowFirstColumn="0" w:lastRowLastColumn="0"/>
            <w:tcW w:w="2235" w:type="dxa"/>
          </w:tcPr>
          <w:p w14:paraId="3D36F8D3" w14:textId="77777777" w:rsidR="00C72F4F" w:rsidRPr="001A0233" w:rsidRDefault="00C72F4F" w:rsidP="00C72F4F">
            <w:r>
              <w:t>Report builder</w:t>
            </w:r>
          </w:p>
        </w:tc>
        <w:tc>
          <w:tcPr>
            <w:tcW w:w="7007" w:type="dxa"/>
          </w:tcPr>
          <w:p w14:paraId="00F47AEB" w14:textId="77777777" w:rsidR="00C72F4F" w:rsidRPr="001A0233" w:rsidRDefault="00C72F4F" w:rsidP="00C72F4F">
            <w:pPr>
              <w:cnfStyle w:val="000000000000" w:firstRow="0" w:lastRow="0" w:firstColumn="0" w:lastColumn="0" w:oddVBand="0" w:evenVBand="0" w:oddHBand="0" w:evenHBand="0" w:firstRowFirstColumn="0" w:firstRowLastColumn="0" w:lastRowFirstColumn="0" w:lastRowLastColumn="0"/>
            </w:pPr>
            <w:r>
              <w:t>Build custom system reports from a wide selection of system sources.</w:t>
            </w:r>
          </w:p>
        </w:tc>
      </w:tr>
      <w:tr w:rsidR="00C72F4F" w14:paraId="79A67981" w14:textId="77777777" w:rsidTr="003A34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5951E54B" w14:textId="77777777" w:rsidR="00C72F4F" w:rsidRPr="001A0233" w:rsidRDefault="00C72F4F" w:rsidP="00C72F4F">
            <w:r>
              <w:t>Job assignments</w:t>
            </w:r>
          </w:p>
        </w:tc>
        <w:tc>
          <w:tcPr>
            <w:tcW w:w="7007" w:type="dxa"/>
          </w:tcPr>
          <w:p w14:paraId="35D64F21" w14:textId="77777777" w:rsidR="00C72F4F" w:rsidRPr="001A0233" w:rsidRDefault="00C72F4F" w:rsidP="00C72F4F">
            <w:pPr>
              <w:cnfStyle w:val="000000100000" w:firstRow="0" w:lastRow="0" w:firstColumn="0" w:lastColumn="0" w:oddVBand="0" w:evenVBand="0" w:oddHBand="1" w:evenHBand="0" w:firstRowFirstColumn="0" w:firstRowLastColumn="0" w:lastRowFirstColumn="0" w:lastRowLastColumn="0"/>
            </w:pPr>
            <w:r>
              <w:t>Add a user’s role/position within their organisation to their user account.</w:t>
            </w:r>
          </w:p>
        </w:tc>
      </w:tr>
      <w:tr w:rsidR="00C72F4F" w14:paraId="5817F737" w14:textId="77777777" w:rsidTr="003A340F">
        <w:tc>
          <w:tcPr>
            <w:cnfStyle w:val="001000000000" w:firstRow="0" w:lastRow="0" w:firstColumn="1" w:lastColumn="0" w:oddVBand="0" w:evenVBand="0" w:oddHBand="0" w:evenHBand="0" w:firstRowFirstColumn="0" w:firstRowLastColumn="0" w:lastRowFirstColumn="0" w:lastRowLastColumn="0"/>
            <w:tcW w:w="2235" w:type="dxa"/>
          </w:tcPr>
          <w:p w14:paraId="029045E0" w14:textId="77777777" w:rsidR="00C72F4F" w:rsidRDefault="00C72F4F" w:rsidP="00C72F4F">
            <w:r>
              <w:t>HR Import</w:t>
            </w:r>
          </w:p>
        </w:tc>
        <w:tc>
          <w:tcPr>
            <w:tcW w:w="7007" w:type="dxa"/>
          </w:tcPr>
          <w:p w14:paraId="73D54729" w14:textId="77777777" w:rsidR="00C72F4F" w:rsidRDefault="00C72F4F" w:rsidP="00C72F4F">
            <w:pPr>
              <w:cnfStyle w:val="000000000000" w:firstRow="0" w:lastRow="0" w:firstColumn="0" w:lastColumn="0" w:oddVBand="0" w:evenVBand="0" w:oddHBand="0" w:evenHBand="0" w:firstRowFirstColumn="0" w:firstRowLastColumn="0" w:lastRowFirstColumn="0" w:lastRowLastColumn="0"/>
            </w:pPr>
            <w:r>
              <w:t>Import updated user information from an organisation’s HR system.</w:t>
            </w:r>
          </w:p>
        </w:tc>
      </w:tr>
    </w:tbl>
    <w:p w14:paraId="2A73EB8C" w14:textId="77777777" w:rsidR="00C72F4F" w:rsidRDefault="00C72F4F" w:rsidP="00C72F4F">
      <w:pPr>
        <w:pStyle w:val="BodyText"/>
      </w:pPr>
    </w:p>
    <w:p w14:paraId="3C202949" w14:textId="77777777" w:rsidR="00C72F4F" w:rsidRDefault="00C72F4F" w:rsidP="00C72F4F">
      <w:pPr>
        <w:pStyle w:val="Heading2"/>
      </w:pPr>
      <w:bookmarkStart w:id="141" w:name="_Toc499212079"/>
      <w:bookmarkStart w:id="142" w:name="_Toc513201987"/>
      <w:r>
        <w:t>Appendix 2 - Key Moodle features</w:t>
      </w:r>
      <w:bookmarkEnd w:id="141"/>
      <w:bookmarkEnd w:id="142"/>
    </w:p>
    <w:tbl>
      <w:tblPr>
        <w:tblStyle w:val="GridTable5Dark-Accent1"/>
        <w:tblW w:w="0" w:type="auto"/>
        <w:tblLook w:val="04A0" w:firstRow="1" w:lastRow="0" w:firstColumn="1" w:lastColumn="0" w:noHBand="0" w:noVBand="1"/>
      </w:tblPr>
      <w:tblGrid>
        <w:gridCol w:w="2214"/>
        <w:gridCol w:w="6840"/>
      </w:tblGrid>
      <w:tr w:rsidR="00C72F4F" w:rsidRPr="00557A12" w14:paraId="614B89E9" w14:textId="77777777" w:rsidTr="003A34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38DC9DAD" w14:textId="77777777" w:rsidR="00C72F4F" w:rsidRPr="00557A12" w:rsidRDefault="00C72F4F" w:rsidP="00C72F4F">
            <w:r>
              <w:t>Feature</w:t>
            </w:r>
          </w:p>
        </w:tc>
        <w:tc>
          <w:tcPr>
            <w:tcW w:w="7007" w:type="dxa"/>
          </w:tcPr>
          <w:p w14:paraId="0299CC9E" w14:textId="77777777" w:rsidR="00C72F4F" w:rsidRPr="00557A12" w:rsidRDefault="00C72F4F" w:rsidP="00C72F4F">
            <w:pPr>
              <w:cnfStyle w:val="100000000000" w:firstRow="1" w:lastRow="0" w:firstColumn="0" w:lastColumn="0" w:oddVBand="0" w:evenVBand="0" w:oddHBand="0" w:evenHBand="0" w:firstRowFirstColumn="0" w:firstRowLastColumn="0" w:lastRowFirstColumn="0" w:lastRowLastColumn="0"/>
            </w:pPr>
            <w:r>
              <w:t>Description</w:t>
            </w:r>
          </w:p>
        </w:tc>
      </w:tr>
      <w:tr w:rsidR="00C72F4F" w14:paraId="6426A78D" w14:textId="77777777" w:rsidTr="003A34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29F6988C" w14:textId="77777777" w:rsidR="00C72F4F" w:rsidRPr="001A0233" w:rsidRDefault="00C72F4F" w:rsidP="00C72F4F">
            <w:r>
              <w:t>Plugin management</w:t>
            </w:r>
          </w:p>
        </w:tc>
        <w:tc>
          <w:tcPr>
            <w:tcW w:w="7007" w:type="dxa"/>
          </w:tcPr>
          <w:p w14:paraId="744708B9" w14:textId="77777777" w:rsidR="00C72F4F" w:rsidRPr="001A0233" w:rsidRDefault="00C72F4F" w:rsidP="00C72F4F">
            <w:pPr>
              <w:cnfStyle w:val="000000100000" w:firstRow="0" w:lastRow="0" w:firstColumn="0" w:lastColumn="0" w:oddVBand="0" w:evenVBand="0" w:oddHBand="1" w:evenHBand="0" w:firstRowFirstColumn="0" w:firstRowLastColumn="0" w:lastRowFirstColumn="0" w:lastRowLastColumn="0"/>
            </w:pPr>
            <w:r>
              <w:t>Moodle is expandable by plugins and shown within an easy to manage interface.</w:t>
            </w:r>
          </w:p>
        </w:tc>
      </w:tr>
      <w:tr w:rsidR="00C72F4F" w14:paraId="6B4B852B" w14:textId="77777777" w:rsidTr="003A340F">
        <w:tc>
          <w:tcPr>
            <w:cnfStyle w:val="001000000000" w:firstRow="0" w:lastRow="0" w:firstColumn="1" w:lastColumn="0" w:oddVBand="0" w:evenVBand="0" w:oddHBand="0" w:evenHBand="0" w:firstRowFirstColumn="0" w:firstRowLastColumn="0" w:lastRowFirstColumn="0" w:lastRowLastColumn="0"/>
            <w:tcW w:w="2235" w:type="dxa"/>
          </w:tcPr>
          <w:p w14:paraId="39F6C04A" w14:textId="77777777" w:rsidR="00C72F4F" w:rsidRPr="001A0233" w:rsidRDefault="00C72F4F" w:rsidP="00C72F4F">
            <w:r>
              <w:t>Calendar</w:t>
            </w:r>
          </w:p>
        </w:tc>
        <w:tc>
          <w:tcPr>
            <w:tcW w:w="7007" w:type="dxa"/>
          </w:tcPr>
          <w:p w14:paraId="4A3B9838" w14:textId="77777777" w:rsidR="00C72F4F" w:rsidRPr="001A0233" w:rsidRDefault="00C72F4F" w:rsidP="00C72F4F">
            <w:pPr>
              <w:pStyle w:val="BodyText"/>
              <w:spacing w:after="0"/>
              <w:cnfStyle w:val="000000000000" w:firstRow="0" w:lastRow="0" w:firstColumn="0" w:lastColumn="0" w:oddVBand="0" w:evenVBand="0" w:oddHBand="0" w:evenHBand="0" w:firstRowFirstColumn="0" w:firstRowLastColumn="0" w:lastRowFirstColumn="0" w:lastRowLastColumn="0"/>
            </w:pPr>
            <w:r>
              <w:t>Allows for events and course deadlines to be tracked.</w:t>
            </w:r>
          </w:p>
        </w:tc>
      </w:tr>
      <w:tr w:rsidR="00C72F4F" w14:paraId="135CAAD1" w14:textId="77777777" w:rsidTr="003A34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4B40A0E1" w14:textId="77777777" w:rsidR="00C72F4F" w:rsidRPr="001A0233" w:rsidRDefault="00C72F4F" w:rsidP="00C72F4F">
            <w:r>
              <w:t>Simple text editor</w:t>
            </w:r>
          </w:p>
        </w:tc>
        <w:tc>
          <w:tcPr>
            <w:tcW w:w="7007" w:type="dxa"/>
          </w:tcPr>
          <w:p w14:paraId="0968C510" w14:textId="77777777" w:rsidR="00C72F4F" w:rsidRPr="001A0233" w:rsidRDefault="00C72F4F" w:rsidP="00C72F4F">
            <w:pPr>
              <w:cnfStyle w:val="000000100000" w:firstRow="0" w:lastRow="0" w:firstColumn="0" w:lastColumn="0" w:oddVBand="0" w:evenVBand="0" w:oddHBand="1" w:evenHBand="0" w:firstRowFirstColumn="0" w:firstRowLastColumn="0" w:lastRowFirstColumn="0" w:lastRowLastColumn="0"/>
            </w:pPr>
            <w:r>
              <w:t>Simple and effective text editor provided on any areas with editable text.</w:t>
            </w:r>
          </w:p>
        </w:tc>
      </w:tr>
      <w:tr w:rsidR="00C72F4F" w14:paraId="061A9078" w14:textId="77777777" w:rsidTr="003A340F">
        <w:tc>
          <w:tcPr>
            <w:cnfStyle w:val="001000000000" w:firstRow="0" w:lastRow="0" w:firstColumn="1" w:lastColumn="0" w:oddVBand="0" w:evenVBand="0" w:oddHBand="0" w:evenHBand="0" w:firstRowFirstColumn="0" w:firstRowLastColumn="0" w:lastRowFirstColumn="0" w:lastRowLastColumn="0"/>
            <w:tcW w:w="2235" w:type="dxa"/>
          </w:tcPr>
          <w:p w14:paraId="6511C9A6" w14:textId="77777777" w:rsidR="00C72F4F" w:rsidRPr="001A0233" w:rsidRDefault="00C72F4F" w:rsidP="00C72F4F">
            <w:r>
              <w:t>Track progress</w:t>
            </w:r>
          </w:p>
        </w:tc>
        <w:tc>
          <w:tcPr>
            <w:tcW w:w="7007" w:type="dxa"/>
          </w:tcPr>
          <w:p w14:paraId="7671C835" w14:textId="77777777" w:rsidR="00C72F4F" w:rsidRPr="001A0233" w:rsidRDefault="00C72F4F" w:rsidP="00C72F4F">
            <w:pPr>
              <w:cnfStyle w:val="000000000000" w:firstRow="0" w:lastRow="0" w:firstColumn="0" w:lastColumn="0" w:oddVBand="0" w:evenVBand="0" w:oddHBand="0" w:evenHBand="0" w:firstRowFirstColumn="0" w:firstRowLastColumn="0" w:lastRowFirstColumn="0" w:lastRowLastColumn="0"/>
            </w:pPr>
            <w:r>
              <w:t>Minimal reports are provided for admins and teachers.</w:t>
            </w:r>
          </w:p>
        </w:tc>
      </w:tr>
      <w:tr w:rsidR="00C72F4F" w14:paraId="16857472" w14:textId="77777777" w:rsidTr="003A34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4424FEC5" w14:textId="77777777" w:rsidR="00C72F4F" w:rsidRPr="001A0233" w:rsidRDefault="00C72F4F" w:rsidP="00C72F4F">
            <w:r>
              <w:t>Notifications</w:t>
            </w:r>
          </w:p>
        </w:tc>
        <w:tc>
          <w:tcPr>
            <w:tcW w:w="7007" w:type="dxa"/>
          </w:tcPr>
          <w:p w14:paraId="5A4EA7BA" w14:textId="77777777" w:rsidR="00C72F4F" w:rsidRPr="001A0233" w:rsidRDefault="00C72F4F" w:rsidP="00C72F4F">
            <w:pPr>
              <w:cnfStyle w:val="000000100000" w:firstRow="0" w:lastRow="0" w:firstColumn="0" w:lastColumn="0" w:oddVBand="0" w:evenVBand="0" w:oddHBand="1" w:evenHBand="0" w:firstRowFirstColumn="0" w:firstRowLastColumn="0" w:lastRowFirstColumn="0" w:lastRowLastColumn="0"/>
            </w:pPr>
            <w:r>
              <w:t>Notification will be sent to system users to make them aware of system events.</w:t>
            </w:r>
          </w:p>
        </w:tc>
      </w:tr>
      <w:tr w:rsidR="00C72F4F" w14:paraId="6D90450A" w14:textId="77777777" w:rsidTr="003A340F">
        <w:tc>
          <w:tcPr>
            <w:cnfStyle w:val="001000000000" w:firstRow="0" w:lastRow="0" w:firstColumn="1" w:lastColumn="0" w:oddVBand="0" w:evenVBand="0" w:oddHBand="0" w:evenHBand="0" w:firstRowFirstColumn="0" w:firstRowLastColumn="0" w:lastRowFirstColumn="0" w:lastRowLastColumn="0"/>
            <w:tcW w:w="2235" w:type="dxa"/>
          </w:tcPr>
          <w:p w14:paraId="18D10625" w14:textId="77777777" w:rsidR="00C72F4F" w:rsidRDefault="00C72F4F" w:rsidP="00C72F4F">
            <w:r>
              <w:t>Bulk course and user creation</w:t>
            </w:r>
          </w:p>
        </w:tc>
        <w:tc>
          <w:tcPr>
            <w:tcW w:w="7007" w:type="dxa"/>
          </w:tcPr>
          <w:p w14:paraId="25E56CEB" w14:textId="77777777" w:rsidR="00C72F4F" w:rsidRDefault="00C72F4F" w:rsidP="00C72F4F">
            <w:pPr>
              <w:cnfStyle w:val="000000000000" w:firstRow="0" w:lastRow="0" w:firstColumn="0" w:lastColumn="0" w:oddVBand="0" w:evenVBand="0" w:oddHBand="0" w:evenHBand="0" w:firstRowFirstColumn="0" w:firstRowLastColumn="0" w:lastRowFirstColumn="0" w:lastRowLastColumn="0"/>
            </w:pPr>
            <w:r>
              <w:t>Users and course can be created in bulk.</w:t>
            </w:r>
          </w:p>
        </w:tc>
      </w:tr>
    </w:tbl>
    <w:p w14:paraId="52B59062" w14:textId="77777777" w:rsidR="00C72F4F" w:rsidRDefault="00C72F4F" w:rsidP="00C72F4F">
      <w:pPr>
        <w:pStyle w:val="Heading2"/>
      </w:pPr>
      <w:bookmarkStart w:id="143" w:name="_Toc513201988"/>
      <w:r>
        <w:lastRenderedPageBreak/>
        <w:t>Appendix 3 – User Interface Wireframes</w:t>
      </w:r>
      <w:bookmarkEnd w:id="143"/>
    </w:p>
    <w:tbl>
      <w:tblPr>
        <w:tblStyle w:val="GridTable1Light-Accent1"/>
        <w:tblW w:w="9242" w:type="dxa"/>
        <w:tblLayout w:type="fixed"/>
        <w:tblLook w:val="04A0" w:firstRow="1" w:lastRow="0" w:firstColumn="1" w:lastColumn="0" w:noHBand="0" w:noVBand="1"/>
      </w:tblPr>
      <w:tblGrid>
        <w:gridCol w:w="7905"/>
        <w:gridCol w:w="1337"/>
      </w:tblGrid>
      <w:tr w:rsidR="00C72F4F" w14:paraId="0FBEC875" w14:textId="77777777" w:rsidTr="003A34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05" w:type="dxa"/>
          </w:tcPr>
          <w:p w14:paraId="1A70F444" w14:textId="77777777" w:rsidR="00C72F4F" w:rsidRDefault="00C72F4F" w:rsidP="00C72F4F">
            <w:pPr>
              <w:pStyle w:val="BodyText"/>
            </w:pPr>
            <w:r>
              <w:rPr>
                <w:noProof/>
                <w:lang w:eastAsia="en-GB"/>
              </w:rPr>
              <w:drawing>
                <wp:inline distT="0" distB="0" distL="0" distR="0" wp14:anchorId="31A5D501" wp14:editId="41E9428F">
                  <wp:extent cx="4495800" cy="3821380"/>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ome.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517698" cy="3839993"/>
                          </a:xfrm>
                          <a:prstGeom prst="rect">
                            <a:avLst/>
                          </a:prstGeom>
                        </pic:spPr>
                      </pic:pic>
                    </a:graphicData>
                  </a:graphic>
                </wp:inline>
              </w:drawing>
            </w:r>
          </w:p>
        </w:tc>
        <w:tc>
          <w:tcPr>
            <w:tcW w:w="1337" w:type="dxa"/>
          </w:tcPr>
          <w:p w14:paraId="7A57A76C" w14:textId="77777777" w:rsidR="00C72F4F" w:rsidRDefault="00C72F4F" w:rsidP="00C72F4F">
            <w:pPr>
              <w:pStyle w:val="BodyText"/>
              <w:cnfStyle w:val="100000000000" w:firstRow="1" w:lastRow="0" w:firstColumn="0" w:lastColumn="0" w:oddVBand="0" w:evenVBand="0" w:oddHBand="0" w:evenHBand="0" w:firstRowFirstColumn="0" w:firstRowLastColumn="0" w:lastRowFirstColumn="0" w:lastRowLastColumn="0"/>
            </w:pPr>
            <w:r>
              <w:t>Contact</w:t>
            </w:r>
          </w:p>
        </w:tc>
      </w:tr>
      <w:tr w:rsidR="00C72F4F" w14:paraId="609A3903" w14:textId="77777777" w:rsidTr="003A340F">
        <w:tc>
          <w:tcPr>
            <w:cnfStyle w:val="001000000000" w:firstRow="0" w:lastRow="0" w:firstColumn="1" w:lastColumn="0" w:oddVBand="0" w:evenVBand="0" w:oddHBand="0" w:evenHBand="0" w:firstRowFirstColumn="0" w:firstRowLastColumn="0" w:lastRowFirstColumn="0" w:lastRowLastColumn="0"/>
            <w:tcW w:w="7905" w:type="dxa"/>
          </w:tcPr>
          <w:p w14:paraId="251CEB79" w14:textId="77777777" w:rsidR="00C72F4F" w:rsidRDefault="00C72F4F" w:rsidP="00C72F4F">
            <w:pPr>
              <w:pStyle w:val="BodyText"/>
            </w:pPr>
            <w:r>
              <w:rPr>
                <w:noProof/>
                <w:lang w:eastAsia="en-GB"/>
              </w:rPr>
              <w:drawing>
                <wp:inline distT="0" distB="0" distL="0" distR="0" wp14:anchorId="2CAB2E75" wp14:editId="3E22156C">
                  <wp:extent cx="4493618" cy="381952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ourses.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509693" cy="3833189"/>
                          </a:xfrm>
                          <a:prstGeom prst="rect">
                            <a:avLst/>
                          </a:prstGeom>
                        </pic:spPr>
                      </pic:pic>
                    </a:graphicData>
                  </a:graphic>
                </wp:inline>
              </w:drawing>
            </w:r>
          </w:p>
        </w:tc>
        <w:tc>
          <w:tcPr>
            <w:tcW w:w="1337" w:type="dxa"/>
          </w:tcPr>
          <w:p w14:paraId="618258EC" w14:textId="77777777" w:rsidR="00C72F4F" w:rsidRDefault="00C72F4F" w:rsidP="00C72F4F">
            <w:pPr>
              <w:pStyle w:val="BodyText"/>
              <w:cnfStyle w:val="000000000000" w:firstRow="0" w:lastRow="0" w:firstColumn="0" w:lastColumn="0" w:oddVBand="0" w:evenVBand="0" w:oddHBand="0" w:evenHBand="0" w:firstRowFirstColumn="0" w:firstRowLastColumn="0" w:lastRowFirstColumn="0" w:lastRowLastColumn="0"/>
            </w:pPr>
            <w:r>
              <w:t>Courses directory</w:t>
            </w:r>
          </w:p>
        </w:tc>
      </w:tr>
      <w:tr w:rsidR="00C72F4F" w14:paraId="00667B5C" w14:textId="77777777" w:rsidTr="003A340F">
        <w:trPr>
          <w:trHeight w:val="4810"/>
        </w:trPr>
        <w:tc>
          <w:tcPr>
            <w:cnfStyle w:val="001000000000" w:firstRow="0" w:lastRow="0" w:firstColumn="1" w:lastColumn="0" w:oddVBand="0" w:evenVBand="0" w:oddHBand="0" w:evenHBand="0" w:firstRowFirstColumn="0" w:firstRowLastColumn="0" w:lastRowFirstColumn="0" w:lastRowLastColumn="0"/>
            <w:tcW w:w="7905" w:type="dxa"/>
          </w:tcPr>
          <w:p w14:paraId="217B8DC7" w14:textId="77777777" w:rsidR="00C72F4F" w:rsidRDefault="00C72F4F" w:rsidP="00C72F4F">
            <w:pPr>
              <w:pStyle w:val="BodyText"/>
              <w:rPr>
                <w:noProof/>
              </w:rPr>
            </w:pPr>
            <w:r>
              <w:rPr>
                <w:noProof/>
                <w:lang w:eastAsia="en-GB"/>
              </w:rPr>
              <w:lastRenderedPageBreak/>
              <w:drawing>
                <wp:inline distT="0" distB="0" distL="0" distR="0" wp14:anchorId="4908ED1F" wp14:editId="767DA2D0">
                  <wp:extent cx="4846536" cy="30289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tact.png"/>
                          <pic:cNvPicPr/>
                        </pic:nvPicPr>
                        <pic:blipFill>
                          <a:blip r:embed="rId57">
                            <a:extLst>
                              <a:ext uri="{28A0092B-C50C-407E-A947-70E740481C1C}">
                                <a14:useLocalDpi xmlns:a14="http://schemas.microsoft.com/office/drawing/2010/main" val="0"/>
                              </a:ext>
                            </a:extLst>
                          </a:blip>
                          <a:stretch>
                            <a:fillRect/>
                          </a:stretch>
                        </pic:blipFill>
                        <pic:spPr>
                          <a:xfrm>
                            <a:off x="0" y="0"/>
                            <a:ext cx="4916957" cy="3072961"/>
                          </a:xfrm>
                          <a:prstGeom prst="rect">
                            <a:avLst/>
                          </a:prstGeom>
                        </pic:spPr>
                      </pic:pic>
                    </a:graphicData>
                  </a:graphic>
                </wp:inline>
              </w:drawing>
            </w:r>
          </w:p>
        </w:tc>
        <w:tc>
          <w:tcPr>
            <w:tcW w:w="1337" w:type="dxa"/>
          </w:tcPr>
          <w:p w14:paraId="1BFAD267" w14:textId="77777777" w:rsidR="00C72F4F" w:rsidRDefault="00C72F4F" w:rsidP="00C72F4F">
            <w:pPr>
              <w:pStyle w:val="BodyText"/>
              <w:cnfStyle w:val="000000000000" w:firstRow="0" w:lastRow="0" w:firstColumn="0" w:lastColumn="0" w:oddVBand="0" w:evenVBand="0" w:oddHBand="0" w:evenHBand="0" w:firstRowFirstColumn="0" w:firstRowLastColumn="0" w:lastRowFirstColumn="0" w:lastRowLastColumn="0"/>
            </w:pPr>
            <w:r>
              <w:t>Contact</w:t>
            </w:r>
          </w:p>
        </w:tc>
      </w:tr>
      <w:tr w:rsidR="00C72F4F" w14:paraId="5687C998" w14:textId="77777777" w:rsidTr="003A340F">
        <w:tc>
          <w:tcPr>
            <w:cnfStyle w:val="001000000000" w:firstRow="0" w:lastRow="0" w:firstColumn="1" w:lastColumn="0" w:oddVBand="0" w:evenVBand="0" w:oddHBand="0" w:evenHBand="0" w:firstRowFirstColumn="0" w:firstRowLastColumn="0" w:lastRowFirstColumn="0" w:lastRowLastColumn="0"/>
            <w:tcW w:w="7905" w:type="dxa"/>
          </w:tcPr>
          <w:p w14:paraId="769725E6" w14:textId="77777777" w:rsidR="00C72F4F" w:rsidRDefault="00C72F4F" w:rsidP="00C72F4F">
            <w:pPr>
              <w:pStyle w:val="BodyText"/>
            </w:pPr>
            <w:r>
              <w:rPr>
                <w:noProof/>
                <w:lang w:eastAsia="en-GB"/>
              </w:rPr>
              <w:drawing>
                <wp:inline distT="0" distB="0" distL="0" distR="0" wp14:anchorId="4CDBFCA0" wp14:editId="2E7751BB">
                  <wp:extent cx="4883499" cy="34919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ofile.png"/>
                          <pic:cNvPicPr/>
                        </pic:nvPicPr>
                        <pic:blipFill>
                          <a:blip r:embed="rId58">
                            <a:extLst>
                              <a:ext uri="{28A0092B-C50C-407E-A947-70E740481C1C}">
                                <a14:useLocalDpi xmlns:a14="http://schemas.microsoft.com/office/drawing/2010/main" val="0"/>
                              </a:ext>
                            </a:extLst>
                          </a:blip>
                          <a:stretch>
                            <a:fillRect/>
                          </a:stretch>
                        </pic:blipFill>
                        <pic:spPr>
                          <a:xfrm>
                            <a:off x="0" y="0"/>
                            <a:ext cx="4922059" cy="3519497"/>
                          </a:xfrm>
                          <a:prstGeom prst="rect">
                            <a:avLst/>
                          </a:prstGeom>
                        </pic:spPr>
                      </pic:pic>
                    </a:graphicData>
                  </a:graphic>
                </wp:inline>
              </w:drawing>
            </w:r>
          </w:p>
        </w:tc>
        <w:tc>
          <w:tcPr>
            <w:tcW w:w="1337" w:type="dxa"/>
          </w:tcPr>
          <w:p w14:paraId="1F95F294" w14:textId="77777777" w:rsidR="00C72F4F" w:rsidRDefault="00C72F4F" w:rsidP="00C72F4F">
            <w:pPr>
              <w:pStyle w:val="BodyText"/>
              <w:cnfStyle w:val="000000000000" w:firstRow="0" w:lastRow="0" w:firstColumn="0" w:lastColumn="0" w:oddVBand="0" w:evenVBand="0" w:oddHBand="0" w:evenHBand="0" w:firstRowFirstColumn="0" w:firstRowLastColumn="0" w:lastRowFirstColumn="0" w:lastRowLastColumn="0"/>
            </w:pPr>
            <w:r>
              <w:t>Profile</w:t>
            </w:r>
          </w:p>
        </w:tc>
      </w:tr>
    </w:tbl>
    <w:p w14:paraId="324D9E0B" w14:textId="77777777" w:rsidR="00C72F4F" w:rsidRDefault="00C72F4F" w:rsidP="00C72F4F">
      <w:pPr>
        <w:pStyle w:val="Heading2"/>
      </w:pPr>
      <w:bookmarkStart w:id="144" w:name="_Toc513201989"/>
      <w:r>
        <w:lastRenderedPageBreak/>
        <w:t>Appendix 4 – Admin UI Navigation Flow Diagram</w:t>
      </w:r>
      <w:bookmarkEnd w:id="144"/>
    </w:p>
    <w:p w14:paraId="66B4CCF5" w14:textId="77777777" w:rsidR="00C72F4F" w:rsidRPr="00201373" w:rsidRDefault="00C72F4F" w:rsidP="00C72F4F">
      <w:pPr>
        <w:pStyle w:val="BodyText"/>
      </w:pPr>
      <w:r>
        <w:rPr>
          <w:noProof/>
          <w:lang w:eastAsia="en-GB"/>
        </w:rPr>
        <w:drawing>
          <wp:inline distT="0" distB="0" distL="0" distR="0" wp14:anchorId="328730FA" wp14:editId="076EA996">
            <wp:extent cx="5731510" cy="420306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ocketLearn-Admin-UI-Navigation-Flow-Diagram - Page 1.png"/>
                    <pic:cNvPicPr/>
                  </pic:nvPicPr>
                  <pic:blipFill>
                    <a:blip r:embed="rId59">
                      <a:extLst>
                        <a:ext uri="{28A0092B-C50C-407E-A947-70E740481C1C}">
                          <a14:useLocalDpi xmlns:a14="http://schemas.microsoft.com/office/drawing/2010/main" val="0"/>
                        </a:ext>
                      </a:extLst>
                    </a:blip>
                    <a:stretch>
                      <a:fillRect/>
                    </a:stretch>
                  </pic:blipFill>
                  <pic:spPr>
                    <a:xfrm>
                      <a:off x="0" y="0"/>
                      <a:ext cx="5731510" cy="4203065"/>
                    </a:xfrm>
                    <a:prstGeom prst="rect">
                      <a:avLst/>
                    </a:prstGeom>
                  </pic:spPr>
                </pic:pic>
              </a:graphicData>
            </a:graphic>
          </wp:inline>
        </w:drawing>
      </w:r>
    </w:p>
    <w:p w14:paraId="4127BF5A" w14:textId="2C129E1F" w:rsidR="00C72F4F" w:rsidRDefault="00C72F4F" w:rsidP="00C72F4F">
      <w:pPr>
        <w:pStyle w:val="Heading2"/>
      </w:pPr>
      <w:bookmarkStart w:id="145" w:name="_Toc513201990"/>
      <w:r>
        <w:t>Appendix 5 – Google Forms Survey</w:t>
      </w:r>
      <w:bookmarkEnd w:id="145"/>
      <w:r w:rsidR="00AB4EFA">
        <w:t xml:space="preserve"> </w:t>
      </w:r>
    </w:p>
    <w:p w14:paraId="2CE4AC33" w14:textId="3F493B9E" w:rsidR="00C72F4F" w:rsidRDefault="00C72F4F" w:rsidP="00C72F4F">
      <w:pPr>
        <w:pStyle w:val="BodyText"/>
      </w:pPr>
      <w:r>
        <w:t>Co</w:t>
      </w:r>
      <w:r w:rsidR="00AB4EFA">
        <w:t>llation of answers gained from the survey are listed below, these have been analysed in the Analysis section of the report</w:t>
      </w:r>
      <w:r>
        <w:t>. Click the link below to view the survey:</w:t>
      </w:r>
    </w:p>
    <w:p w14:paraId="5BAEE576" w14:textId="77777777" w:rsidR="00C72F4F" w:rsidRDefault="009607D4" w:rsidP="00C72F4F">
      <w:pPr>
        <w:pStyle w:val="BodyText"/>
        <w:rPr>
          <w:rStyle w:val="Hyperlink"/>
        </w:rPr>
      </w:pPr>
      <w:hyperlink r:id="rId60" w:history="1">
        <w:r w:rsidR="00C72F4F" w:rsidRPr="00866D34">
          <w:rPr>
            <w:rStyle w:val="Hyperlink"/>
          </w:rPr>
          <w:t>https://goo.gl/forms/ukYNpPWVM7k0Okfk1</w:t>
        </w:r>
      </w:hyperlink>
    </w:p>
    <w:tbl>
      <w:tblPr>
        <w:tblStyle w:val="TableGrid"/>
        <w:tblW w:w="0" w:type="auto"/>
        <w:tblLook w:val="04A0" w:firstRow="1" w:lastRow="0" w:firstColumn="1" w:lastColumn="0" w:noHBand="0" w:noVBand="1"/>
      </w:tblPr>
      <w:tblGrid>
        <w:gridCol w:w="5083"/>
        <w:gridCol w:w="3933"/>
      </w:tblGrid>
      <w:tr w:rsidR="00AB4EFA" w:rsidRPr="0015762E" w14:paraId="1384808C" w14:textId="77777777" w:rsidTr="005B2A93">
        <w:trPr>
          <w:trHeight w:val="315"/>
        </w:trPr>
        <w:tc>
          <w:tcPr>
            <w:tcW w:w="5083" w:type="dxa"/>
            <w:tcBorders>
              <w:top w:val="single" w:sz="4" w:space="0" w:color="auto"/>
              <w:left w:val="single" w:sz="4" w:space="0" w:color="auto"/>
              <w:bottom w:val="single" w:sz="4" w:space="0" w:color="auto"/>
              <w:right w:val="single" w:sz="4" w:space="0" w:color="auto"/>
            </w:tcBorders>
            <w:shd w:val="clear" w:color="auto" w:fill="595959" w:themeFill="text1" w:themeFillTint="A6"/>
            <w:noWrap/>
            <w:hideMark/>
          </w:tcPr>
          <w:p w14:paraId="28709F79" w14:textId="77777777" w:rsidR="00AB4EFA" w:rsidRPr="0015762E" w:rsidRDefault="00AB4EFA" w:rsidP="005B2A93">
            <w:pPr>
              <w:rPr>
                <w:rFonts w:asciiTheme="minorHAnsi" w:hAnsiTheme="minorHAnsi"/>
                <w:color w:val="FFFFFF" w:themeColor="background1"/>
                <w:sz w:val="24"/>
                <w:szCs w:val="24"/>
              </w:rPr>
            </w:pPr>
            <w:r w:rsidRPr="0015762E">
              <w:rPr>
                <w:rFonts w:asciiTheme="minorHAnsi" w:hAnsiTheme="minorHAnsi"/>
                <w:color w:val="FFFFFF" w:themeColor="background1"/>
                <w:sz w:val="24"/>
                <w:szCs w:val="24"/>
              </w:rPr>
              <w:t>Question</w:t>
            </w:r>
          </w:p>
        </w:tc>
        <w:tc>
          <w:tcPr>
            <w:tcW w:w="3933" w:type="dxa"/>
            <w:tcBorders>
              <w:top w:val="single" w:sz="4" w:space="0" w:color="auto"/>
              <w:left w:val="single" w:sz="4" w:space="0" w:color="auto"/>
              <w:bottom w:val="single" w:sz="4" w:space="0" w:color="auto"/>
              <w:right w:val="single" w:sz="4" w:space="0" w:color="auto"/>
            </w:tcBorders>
            <w:shd w:val="clear" w:color="auto" w:fill="595959" w:themeFill="text1" w:themeFillTint="A6"/>
            <w:noWrap/>
            <w:hideMark/>
          </w:tcPr>
          <w:p w14:paraId="03A2B19D" w14:textId="77777777" w:rsidR="00AB4EFA" w:rsidRPr="0015762E" w:rsidRDefault="00AB4EFA" w:rsidP="005B2A93">
            <w:pPr>
              <w:rPr>
                <w:rFonts w:asciiTheme="minorHAnsi" w:hAnsiTheme="minorHAnsi"/>
                <w:color w:val="FFFFFF" w:themeColor="background1"/>
                <w:sz w:val="24"/>
                <w:szCs w:val="24"/>
              </w:rPr>
            </w:pPr>
            <w:r w:rsidRPr="0015762E">
              <w:rPr>
                <w:rFonts w:asciiTheme="minorHAnsi" w:hAnsiTheme="minorHAnsi"/>
                <w:color w:val="FFFFFF" w:themeColor="background1"/>
                <w:sz w:val="24"/>
                <w:szCs w:val="24"/>
              </w:rPr>
              <w:t>Responses</w:t>
            </w:r>
          </w:p>
        </w:tc>
      </w:tr>
      <w:tr w:rsidR="00AB4EFA" w:rsidRPr="0015762E" w14:paraId="5663E5BF" w14:textId="77777777" w:rsidTr="005B2A93">
        <w:trPr>
          <w:trHeight w:val="315"/>
        </w:trPr>
        <w:tc>
          <w:tcPr>
            <w:tcW w:w="5083" w:type="dxa"/>
            <w:tcBorders>
              <w:top w:val="single" w:sz="4" w:space="0" w:color="auto"/>
              <w:left w:val="single" w:sz="4" w:space="0" w:color="auto"/>
              <w:bottom w:val="single" w:sz="4" w:space="0" w:color="auto"/>
              <w:right w:val="single" w:sz="4" w:space="0" w:color="auto"/>
            </w:tcBorders>
            <w:noWrap/>
            <w:hideMark/>
          </w:tcPr>
          <w:p w14:paraId="5D442A4A"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Are you a user or do you work with Learning Management Systems?</w:t>
            </w:r>
          </w:p>
        </w:tc>
        <w:tc>
          <w:tcPr>
            <w:tcW w:w="3933" w:type="dxa"/>
            <w:tcBorders>
              <w:top w:val="single" w:sz="4" w:space="0" w:color="auto"/>
              <w:left w:val="single" w:sz="4" w:space="0" w:color="auto"/>
              <w:bottom w:val="single" w:sz="4" w:space="0" w:color="auto"/>
              <w:right w:val="single" w:sz="4" w:space="0" w:color="auto"/>
            </w:tcBorders>
            <w:noWrap/>
            <w:hideMark/>
          </w:tcPr>
          <w:p w14:paraId="1B1731E6"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Work with - 55.6%</w:t>
            </w:r>
          </w:p>
          <w:p w14:paraId="63E2164D"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User – 11.1%</w:t>
            </w:r>
          </w:p>
          <w:p w14:paraId="737E6854"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Both – 27.8%</w:t>
            </w:r>
          </w:p>
          <w:p w14:paraId="53754EFB"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Neither – 5.6%</w:t>
            </w:r>
          </w:p>
        </w:tc>
      </w:tr>
      <w:tr w:rsidR="00AB4EFA" w:rsidRPr="0015762E" w14:paraId="0E61BA5E" w14:textId="77777777" w:rsidTr="005B2A93">
        <w:trPr>
          <w:trHeight w:val="315"/>
        </w:trPr>
        <w:tc>
          <w:tcPr>
            <w:tcW w:w="5083" w:type="dxa"/>
            <w:tcBorders>
              <w:top w:val="single" w:sz="4" w:space="0" w:color="auto"/>
              <w:left w:val="single" w:sz="4" w:space="0" w:color="auto"/>
              <w:bottom w:val="single" w:sz="4" w:space="0" w:color="auto"/>
              <w:right w:val="single" w:sz="4" w:space="0" w:color="auto"/>
            </w:tcBorders>
            <w:noWrap/>
            <w:hideMark/>
          </w:tcPr>
          <w:p w14:paraId="5171C62C"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Administrators should be able to organise users and courses into segregated groups.</w:t>
            </w:r>
          </w:p>
        </w:tc>
        <w:tc>
          <w:tcPr>
            <w:tcW w:w="3933" w:type="dxa"/>
            <w:tcBorders>
              <w:top w:val="single" w:sz="4" w:space="0" w:color="auto"/>
              <w:left w:val="single" w:sz="4" w:space="0" w:color="auto"/>
              <w:bottom w:val="single" w:sz="4" w:space="0" w:color="auto"/>
              <w:right w:val="single" w:sz="4" w:space="0" w:color="auto"/>
            </w:tcBorders>
            <w:noWrap/>
            <w:hideMark/>
          </w:tcPr>
          <w:p w14:paraId="14CC7482"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Strongly agree – 66.7%</w:t>
            </w:r>
          </w:p>
          <w:p w14:paraId="029E4FA2"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Agree – 33.3%</w:t>
            </w:r>
          </w:p>
        </w:tc>
      </w:tr>
      <w:tr w:rsidR="00AB4EFA" w:rsidRPr="0015762E" w14:paraId="3630C3BE" w14:textId="77777777" w:rsidTr="005B2A93">
        <w:trPr>
          <w:trHeight w:val="315"/>
        </w:trPr>
        <w:tc>
          <w:tcPr>
            <w:tcW w:w="5083" w:type="dxa"/>
            <w:tcBorders>
              <w:top w:val="single" w:sz="4" w:space="0" w:color="auto"/>
              <w:left w:val="single" w:sz="4" w:space="0" w:color="auto"/>
              <w:bottom w:val="single" w:sz="4" w:space="0" w:color="auto"/>
              <w:right w:val="single" w:sz="4" w:space="0" w:color="auto"/>
            </w:tcBorders>
            <w:noWrap/>
            <w:hideMark/>
          </w:tcPr>
          <w:p w14:paraId="56376AB0"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 xml:space="preserve">These </w:t>
            </w:r>
            <w:r w:rsidRPr="009F764B">
              <w:rPr>
                <w:rFonts w:asciiTheme="minorHAnsi" w:hAnsiTheme="minorHAnsi"/>
                <w:noProof/>
                <w:sz w:val="24"/>
                <w:szCs w:val="24"/>
              </w:rPr>
              <w:t>segregated</w:t>
            </w:r>
            <w:r w:rsidRPr="0015762E">
              <w:rPr>
                <w:rFonts w:asciiTheme="minorHAnsi" w:hAnsiTheme="minorHAnsi"/>
                <w:sz w:val="24"/>
                <w:szCs w:val="24"/>
              </w:rPr>
              <w:t xml:space="preserve"> group areas can co-exist on a system with 'public' courses. (A public course </w:t>
            </w:r>
            <w:r w:rsidRPr="009F764B">
              <w:rPr>
                <w:rFonts w:asciiTheme="minorHAnsi" w:hAnsiTheme="minorHAnsi"/>
                <w:noProof/>
                <w:sz w:val="24"/>
                <w:szCs w:val="24"/>
              </w:rPr>
              <w:t>being</w:t>
            </w:r>
            <w:r w:rsidRPr="0015762E">
              <w:rPr>
                <w:rFonts w:asciiTheme="minorHAnsi" w:hAnsiTheme="minorHAnsi"/>
                <w:sz w:val="24"/>
                <w:szCs w:val="24"/>
              </w:rPr>
              <w:t xml:space="preserve"> one that is open to all users on the system)</w:t>
            </w:r>
          </w:p>
        </w:tc>
        <w:tc>
          <w:tcPr>
            <w:tcW w:w="3933" w:type="dxa"/>
            <w:tcBorders>
              <w:top w:val="single" w:sz="4" w:space="0" w:color="auto"/>
              <w:left w:val="single" w:sz="4" w:space="0" w:color="auto"/>
              <w:bottom w:val="single" w:sz="4" w:space="0" w:color="auto"/>
              <w:right w:val="single" w:sz="4" w:space="0" w:color="auto"/>
            </w:tcBorders>
            <w:noWrap/>
            <w:hideMark/>
          </w:tcPr>
          <w:p w14:paraId="2704B7CF"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Strongly agree – 33.3%</w:t>
            </w:r>
          </w:p>
          <w:p w14:paraId="7B0C39D1"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Agree - 55.6%</w:t>
            </w:r>
          </w:p>
          <w:p w14:paraId="1F12FAEB"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 xml:space="preserve">Neither </w:t>
            </w:r>
            <w:r w:rsidRPr="009F764B">
              <w:rPr>
                <w:rFonts w:asciiTheme="minorHAnsi" w:hAnsiTheme="minorHAnsi"/>
                <w:noProof/>
                <w:sz w:val="24"/>
                <w:szCs w:val="24"/>
              </w:rPr>
              <w:t>agree</w:t>
            </w:r>
            <w:r w:rsidRPr="0015762E">
              <w:rPr>
                <w:rFonts w:asciiTheme="minorHAnsi" w:hAnsiTheme="minorHAnsi"/>
                <w:sz w:val="24"/>
                <w:szCs w:val="24"/>
              </w:rPr>
              <w:t>/disagree – 11.1%</w:t>
            </w:r>
          </w:p>
        </w:tc>
      </w:tr>
      <w:tr w:rsidR="00AB4EFA" w:rsidRPr="0015762E" w14:paraId="3B8730CE" w14:textId="77777777" w:rsidTr="005B2A93">
        <w:trPr>
          <w:trHeight w:val="315"/>
        </w:trPr>
        <w:tc>
          <w:tcPr>
            <w:tcW w:w="5083" w:type="dxa"/>
            <w:tcBorders>
              <w:top w:val="single" w:sz="4" w:space="0" w:color="auto"/>
              <w:left w:val="single" w:sz="4" w:space="0" w:color="auto"/>
              <w:bottom w:val="single" w:sz="4" w:space="0" w:color="auto"/>
              <w:right w:val="single" w:sz="4" w:space="0" w:color="auto"/>
            </w:tcBorders>
            <w:noWrap/>
            <w:hideMark/>
          </w:tcPr>
          <w:p w14:paraId="07D2169C"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Reporting will be integral for teachers and administrators.</w:t>
            </w:r>
          </w:p>
        </w:tc>
        <w:tc>
          <w:tcPr>
            <w:tcW w:w="3933" w:type="dxa"/>
            <w:tcBorders>
              <w:top w:val="single" w:sz="4" w:space="0" w:color="auto"/>
              <w:left w:val="single" w:sz="4" w:space="0" w:color="auto"/>
              <w:bottom w:val="single" w:sz="4" w:space="0" w:color="auto"/>
              <w:right w:val="single" w:sz="4" w:space="0" w:color="auto"/>
            </w:tcBorders>
            <w:noWrap/>
            <w:hideMark/>
          </w:tcPr>
          <w:p w14:paraId="21BA1632"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Strongly agree – 77.8%</w:t>
            </w:r>
          </w:p>
          <w:p w14:paraId="7AF2467D"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Agree – 22.2%</w:t>
            </w:r>
          </w:p>
        </w:tc>
      </w:tr>
      <w:tr w:rsidR="00AB4EFA" w:rsidRPr="0015762E" w14:paraId="7894FA4F" w14:textId="77777777" w:rsidTr="005B2A93">
        <w:trPr>
          <w:trHeight w:val="315"/>
        </w:trPr>
        <w:tc>
          <w:tcPr>
            <w:tcW w:w="5083" w:type="dxa"/>
            <w:tcBorders>
              <w:top w:val="single" w:sz="4" w:space="0" w:color="auto"/>
              <w:left w:val="single" w:sz="4" w:space="0" w:color="auto"/>
              <w:bottom w:val="single" w:sz="4" w:space="0" w:color="auto"/>
              <w:right w:val="single" w:sz="4" w:space="0" w:color="auto"/>
            </w:tcBorders>
            <w:noWrap/>
            <w:hideMark/>
          </w:tcPr>
          <w:p w14:paraId="4C68315E"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 xml:space="preserve">Social network interactions are an </w:t>
            </w:r>
            <w:r w:rsidRPr="009F764B">
              <w:rPr>
                <w:rFonts w:asciiTheme="minorHAnsi" w:hAnsiTheme="minorHAnsi"/>
                <w:noProof/>
                <w:sz w:val="24"/>
                <w:szCs w:val="24"/>
              </w:rPr>
              <w:t>important</w:t>
            </w:r>
            <w:r w:rsidRPr="0015762E">
              <w:rPr>
                <w:rFonts w:asciiTheme="minorHAnsi" w:hAnsiTheme="minorHAnsi"/>
                <w:sz w:val="24"/>
                <w:szCs w:val="24"/>
              </w:rPr>
              <w:t xml:space="preserve"> system feature to implement.</w:t>
            </w:r>
          </w:p>
        </w:tc>
        <w:tc>
          <w:tcPr>
            <w:tcW w:w="3933" w:type="dxa"/>
            <w:tcBorders>
              <w:top w:val="single" w:sz="4" w:space="0" w:color="auto"/>
              <w:left w:val="single" w:sz="4" w:space="0" w:color="auto"/>
              <w:bottom w:val="single" w:sz="4" w:space="0" w:color="auto"/>
              <w:right w:val="single" w:sz="4" w:space="0" w:color="auto"/>
            </w:tcBorders>
            <w:noWrap/>
            <w:hideMark/>
          </w:tcPr>
          <w:p w14:paraId="543AB784"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Strongly agree - 11.1%</w:t>
            </w:r>
          </w:p>
          <w:p w14:paraId="6B9F3105"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Agree – 55.6%</w:t>
            </w:r>
          </w:p>
          <w:p w14:paraId="55288680"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 xml:space="preserve">Neither </w:t>
            </w:r>
            <w:r w:rsidRPr="009F764B">
              <w:rPr>
                <w:rFonts w:asciiTheme="minorHAnsi" w:hAnsiTheme="minorHAnsi"/>
                <w:noProof/>
                <w:sz w:val="24"/>
                <w:szCs w:val="24"/>
              </w:rPr>
              <w:t>agree</w:t>
            </w:r>
            <w:r w:rsidRPr="0015762E">
              <w:rPr>
                <w:rFonts w:asciiTheme="minorHAnsi" w:hAnsiTheme="minorHAnsi"/>
                <w:sz w:val="24"/>
                <w:szCs w:val="24"/>
              </w:rPr>
              <w:t>/disagree – 22.2%</w:t>
            </w:r>
          </w:p>
          <w:p w14:paraId="0EBCB5BE"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Disagree – 11.1%</w:t>
            </w:r>
          </w:p>
        </w:tc>
      </w:tr>
      <w:tr w:rsidR="00AB4EFA" w:rsidRPr="0015762E" w14:paraId="2A40D5C9" w14:textId="77777777" w:rsidTr="005B2A93">
        <w:trPr>
          <w:trHeight w:val="315"/>
        </w:trPr>
        <w:tc>
          <w:tcPr>
            <w:tcW w:w="5083" w:type="dxa"/>
            <w:tcBorders>
              <w:top w:val="single" w:sz="4" w:space="0" w:color="auto"/>
              <w:left w:val="single" w:sz="4" w:space="0" w:color="auto"/>
              <w:bottom w:val="single" w:sz="4" w:space="0" w:color="auto"/>
              <w:right w:val="single" w:sz="4" w:space="0" w:color="auto"/>
            </w:tcBorders>
            <w:noWrap/>
            <w:hideMark/>
          </w:tcPr>
          <w:p w14:paraId="0653A310"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lastRenderedPageBreak/>
              <w:t xml:space="preserve">Bulk user actions (such as uploading users to the system) is a </w:t>
            </w:r>
            <w:r w:rsidRPr="009F764B">
              <w:rPr>
                <w:rFonts w:asciiTheme="minorHAnsi" w:hAnsiTheme="minorHAnsi"/>
                <w:noProof/>
                <w:sz w:val="24"/>
                <w:szCs w:val="24"/>
              </w:rPr>
              <w:t>key</w:t>
            </w:r>
            <w:r w:rsidRPr="0015762E">
              <w:rPr>
                <w:rFonts w:asciiTheme="minorHAnsi" w:hAnsiTheme="minorHAnsi"/>
                <w:sz w:val="24"/>
                <w:szCs w:val="24"/>
              </w:rPr>
              <w:t xml:space="preserve"> functionality for administrators.</w:t>
            </w:r>
          </w:p>
        </w:tc>
        <w:tc>
          <w:tcPr>
            <w:tcW w:w="3933" w:type="dxa"/>
            <w:tcBorders>
              <w:top w:val="single" w:sz="4" w:space="0" w:color="auto"/>
              <w:left w:val="single" w:sz="4" w:space="0" w:color="auto"/>
              <w:bottom w:val="single" w:sz="4" w:space="0" w:color="auto"/>
              <w:right w:val="single" w:sz="4" w:space="0" w:color="auto"/>
            </w:tcBorders>
            <w:noWrap/>
            <w:hideMark/>
          </w:tcPr>
          <w:p w14:paraId="51A341C0"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Strongly agree – 72.2%</w:t>
            </w:r>
          </w:p>
          <w:p w14:paraId="7F1E51A4"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Agree – 22.2%</w:t>
            </w:r>
          </w:p>
          <w:p w14:paraId="492EFA30"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 xml:space="preserve">Neither </w:t>
            </w:r>
            <w:r w:rsidRPr="009F764B">
              <w:rPr>
                <w:rFonts w:asciiTheme="minorHAnsi" w:hAnsiTheme="minorHAnsi"/>
                <w:noProof/>
                <w:sz w:val="24"/>
                <w:szCs w:val="24"/>
              </w:rPr>
              <w:t>agree</w:t>
            </w:r>
            <w:r w:rsidRPr="0015762E">
              <w:rPr>
                <w:rFonts w:asciiTheme="minorHAnsi" w:hAnsiTheme="minorHAnsi"/>
                <w:sz w:val="24"/>
                <w:szCs w:val="24"/>
              </w:rPr>
              <w:t>/disagree – 5.6%</w:t>
            </w:r>
          </w:p>
        </w:tc>
      </w:tr>
      <w:tr w:rsidR="00AB4EFA" w:rsidRPr="0015762E" w14:paraId="3DEF124B" w14:textId="77777777" w:rsidTr="005B2A93">
        <w:trPr>
          <w:trHeight w:val="315"/>
        </w:trPr>
        <w:tc>
          <w:tcPr>
            <w:tcW w:w="5083" w:type="dxa"/>
            <w:tcBorders>
              <w:top w:val="single" w:sz="4" w:space="0" w:color="auto"/>
              <w:left w:val="single" w:sz="4" w:space="0" w:color="auto"/>
              <w:bottom w:val="single" w:sz="4" w:space="0" w:color="auto"/>
              <w:right w:val="single" w:sz="4" w:space="0" w:color="auto"/>
            </w:tcBorders>
            <w:noWrap/>
            <w:hideMark/>
          </w:tcPr>
          <w:p w14:paraId="14564B66"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 xml:space="preserve">Which of these </w:t>
            </w:r>
            <w:r w:rsidRPr="009F764B">
              <w:rPr>
                <w:rFonts w:asciiTheme="minorHAnsi" w:hAnsiTheme="minorHAnsi"/>
                <w:noProof/>
                <w:sz w:val="24"/>
                <w:szCs w:val="24"/>
              </w:rPr>
              <w:t>elearning</w:t>
            </w:r>
            <w:r w:rsidRPr="0015762E">
              <w:rPr>
                <w:rFonts w:asciiTheme="minorHAnsi" w:hAnsiTheme="minorHAnsi"/>
                <w:sz w:val="24"/>
                <w:szCs w:val="24"/>
              </w:rPr>
              <w:t xml:space="preserve"> systems do you currently use?</w:t>
            </w:r>
          </w:p>
        </w:tc>
        <w:tc>
          <w:tcPr>
            <w:tcW w:w="3933" w:type="dxa"/>
            <w:tcBorders>
              <w:top w:val="single" w:sz="4" w:space="0" w:color="auto"/>
              <w:left w:val="single" w:sz="4" w:space="0" w:color="auto"/>
              <w:bottom w:val="single" w:sz="4" w:space="0" w:color="auto"/>
              <w:right w:val="single" w:sz="4" w:space="0" w:color="auto"/>
            </w:tcBorders>
            <w:noWrap/>
            <w:hideMark/>
          </w:tcPr>
          <w:p w14:paraId="4D97578E"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Moodle – 14 users</w:t>
            </w:r>
          </w:p>
          <w:p w14:paraId="4206B1B6"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Totara – 12 users</w:t>
            </w:r>
          </w:p>
          <w:p w14:paraId="15DC65C4"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Mahara – 9 users</w:t>
            </w:r>
          </w:p>
          <w:p w14:paraId="4338D117"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Blackboard – 7 users</w:t>
            </w:r>
          </w:p>
          <w:p w14:paraId="75BA44BB"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Totara Social – 1 user</w:t>
            </w:r>
          </w:p>
          <w:p w14:paraId="05EBB0EC"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None – 1 user</w:t>
            </w:r>
          </w:p>
        </w:tc>
      </w:tr>
      <w:tr w:rsidR="00AB4EFA" w:rsidRPr="0015762E" w14:paraId="32E2C14B" w14:textId="77777777" w:rsidTr="005B2A93">
        <w:trPr>
          <w:trHeight w:val="315"/>
        </w:trPr>
        <w:tc>
          <w:tcPr>
            <w:tcW w:w="5083" w:type="dxa"/>
            <w:tcBorders>
              <w:top w:val="single" w:sz="4" w:space="0" w:color="auto"/>
              <w:left w:val="single" w:sz="4" w:space="0" w:color="auto"/>
              <w:bottom w:val="single" w:sz="4" w:space="0" w:color="auto"/>
              <w:right w:val="single" w:sz="4" w:space="0" w:color="auto"/>
            </w:tcBorders>
            <w:noWrap/>
            <w:hideMark/>
          </w:tcPr>
          <w:p w14:paraId="179DA8CE" w14:textId="77777777" w:rsidR="00AB4EFA" w:rsidRPr="0015762E" w:rsidRDefault="00AB4EFA" w:rsidP="005B2A93">
            <w:pPr>
              <w:rPr>
                <w:rFonts w:asciiTheme="minorHAnsi" w:hAnsiTheme="minorHAnsi"/>
                <w:sz w:val="24"/>
                <w:szCs w:val="24"/>
              </w:rPr>
            </w:pPr>
            <w:r w:rsidRPr="0015762E">
              <w:rPr>
                <w:rFonts w:asciiTheme="minorHAnsi" w:hAnsiTheme="minorHAnsi"/>
                <w:sz w:val="24"/>
                <w:szCs w:val="24"/>
              </w:rPr>
              <w:t xml:space="preserve">List some of the </w:t>
            </w:r>
            <w:r w:rsidRPr="009F764B">
              <w:rPr>
                <w:rFonts w:asciiTheme="minorHAnsi" w:hAnsiTheme="minorHAnsi"/>
                <w:noProof/>
                <w:sz w:val="24"/>
                <w:szCs w:val="24"/>
              </w:rPr>
              <w:t>main</w:t>
            </w:r>
            <w:r w:rsidRPr="0015762E">
              <w:rPr>
                <w:rFonts w:asciiTheme="minorHAnsi" w:hAnsiTheme="minorHAnsi"/>
                <w:sz w:val="24"/>
                <w:szCs w:val="24"/>
              </w:rPr>
              <w:t xml:space="preserve"> features you like on these systems.</w:t>
            </w:r>
          </w:p>
        </w:tc>
        <w:tc>
          <w:tcPr>
            <w:tcW w:w="3933" w:type="dxa"/>
            <w:tcBorders>
              <w:top w:val="single" w:sz="4" w:space="0" w:color="auto"/>
              <w:left w:val="single" w:sz="4" w:space="0" w:color="auto"/>
              <w:bottom w:val="single" w:sz="4" w:space="0" w:color="auto"/>
              <w:right w:val="single" w:sz="4" w:space="0" w:color="auto"/>
            </w:tcBorders>
            <w:noWrap/>
            <w:hideMark/>
          </w:tcPr>
          <w:p w14:paraId="1661AD59" w14:textId="77777777" w:rsidR="00AB4EFA" w:rsidRPr="0015762E" w:rsidRDefault="00AB4EFA" w:rsidP="005B2A93">
            <w:pPr>
              <w:shd w:val="clear" w:color="auto" w:fill="FBE9E7"/>
              <w:rPr>
                <w:rFonts w:asciiTheme="minorHAnsi" w:eastAsia="Times New Roman" w:hAnsiTheme="minorHAnsi" w:cs="Helvetica"/>
                <w:color w:val="000000"/>
                <w:sz w:val="24"/>
                <w:szCs w:val="24"/>
              </w:rPr>
            </w:pPr>
            <w:r w:rsidRPr="0015762E">
              <w:rPr>
                <w:rFonts w:asciiTheme="minorHAnsi" w:eastAsia="Times New Roman" w:hAnsiTheme="minorHAnsi" w:cs="Helvetica"/>
                <w:color w:val="000000"/>
                <w:sz w:val="24"/>
                <w:szCs w:val="24"/>
              </w:rPr>
              <w:t>Easy to use</w:t>
            </w:r>
          </w:p>
          <w:p w14:paraId="3C43DFE3" w14:textId="77777777" w:rsidR="00AB4EFA" w:rsidRPr="0015762E" w:rsidRDefault="00AB4EFA" w:rsidP="005B2A93">
            <w:pPr>
              <w:rPr>
                <w:rFonts w:asciiTheme="minorHAnsi" w:eastAsia="Times New Roman" w:hAnsiTheme="minorHAnsi" w:cs="Helvetica"/>
                <w:color w:val="000000"/>
                <w:sz w:val="24"/>
                <w:szCs w:val="24"/>
              </w:rPr>
            </w:pPr>
            <w:r w:rsidRPr="0015762E">
              <w:rPr>
                <w:rFonts w:asciiTheme="minorHAnsi" w:eastAsia="Times New Roman" w:hAnsiTheme="minorHAnsi" w:cs="Helvetica"/>
                <w:color w:val="000000"/>
                <w:sz w:val="24"/>
                <w:szCs w:val="24"/>
              </w:rPr>
              <w:t>Audience management, cohort, learning plans, hierarchies, report builder</w:t>
            </w:r>
          </w:p>
          <w:p w14:paraId="12F0D5EB" w14:textId="77777777" w:rsidR="00AB4EFA" w:rsidRPr="0015762E" w:rsidRDefault="00AB4EFA" w:rsidP="005B2A93">
            <w:pPr>
              <w:shd w:val="clear" w:color="auto" w:fill="FBE9E7"/>
              <w:rPr>
                <w:rFonts w:asciiTheme="minorHAnsi" w:eastAsia="Times New Roman" w:hAnsiTheme="minorHAnsi" w:cs="Helvetica"/>
                <w:color w:val="000000"/>
                <w:sz w:val="24"/>
                <w:szCs w:val="24"/>
              </w:rPr>
            </w:pPr>
            <w:r w:rsidRPr="0015762E">
              <w:rPr>
                <w:rFonts w:asciiTheme="minorHAnsi" w:eastAsia="Times New Roman" w:hAnsiTheme="minorHAnsi" w:cs="Helvetica"/>
                <w:color w:val="000000"/>
                <w:sz w:val="24"/>
                <w:szCs w:val="24"/>
              </w:rPr>
              <w:t xml:space="preserve">Admin can log in as </w:t>
            </w:r>
            <w:r w:rsidRPr="009F764B">
              <w:rPr>
                <w:rFonts w:asciiTheme="minorHAnsi" w:eastAsia="Times New Roman" w:hAnsiTheme="minorHAnsi" w:cs="Helvetica"/>
                <w:noProof/>
                <w:color w:val="000000"/>
                <w:sz w:val="24"/>
                <w:szCs w:val="24"/>
              </w:rPr>
              <w:t>a certain</w:t>
            </w:r>
            <w:r w:rsidRPr="0015762E">
              <w:rPr>
                <w:rFonts w:asciiTheme="minorHAnsi" w:eastAsia="Times New Roman" w:hAnsiTheme="minorHAnsi" w:cs="Helvetica"/>
                <w:color w:val="000000"/>
                <w:sz w:val="24"/>
                <w:szCs w:val="24"/>
              </w:rPr>
              <w:t xml:space="preserve"> student for a course and custom email notifications</w:t>
            </w:r>
          </w:p>
          <w:p w14:paraId="3C4B52AA" w14:textId="77777777" w:rsidR="00AB4EFA" w:rsidRPr="0015762E" w:rsidRDefault="00AB4EFA" w:rsidP="005B2A93">
            <w:pPr>
              <w:rPr>
                <w:rFonts w:asciiTheme="minorHAnsi" w:eastAsia="Times New Roman" w:hAnsiTheme="minorHAnsi" w:cs="Helvetica"/>
                <w:color w:val="000000"/>
                <w:sz w:val="24"/>
                <w:szCs w:val="24"/>
              </w:rPr>
            </w:pPr>
            <w:r w:rsidRPr="0015762E">
              <w:rPr>
                <w:rFonts w:asciiTheme="minorHAnsi" w:eastAsia="Times New Roman" w:hAnsiTheme="minorHAnsi" w:cs="Helvetica"/>
                <w:color w:val="000000"/>
                <w:sz w:val="24"/>
                <w:szCs w:val="24"/>
              </w:rPr>
              <w:t>Extensibility, modular design, community</w:t>
            </w:r>
          </w:p>
          <w:p w14:paraId="30AF29BD" w14:textId="77777777" w:rsidR="00AB4EFA" w:rsidRPr="0015762E" w:rsidRDefault="00AB4EFA" w:rsidP="005B2A93">
            <w:pPr>
              <w:shd w:val="clear" w:color="auto" w:fill="FBE9E7"/>
              <w:rPr>
                <w:rFonts w:asciiTheme="minorHAnsi" w:eastAsia="Times New Roman" w:hAnsiTheme="minorHAnsi" w:cs="Helvetica"/>
                <w:color w:val="000000"/>
                <w:sz w:val="24"/>
                <w:szCs w:val="24"/>
              </w:rPr>
            </w:pPr>
            <w:r w:rsidRPr="0015762E">
              <w:rPr>
                <w:rFonts w:asciiTheme="minorHAnsi" w:eastAsia="Times New Roman" w:hAnsiTheme="minorHAnsi" w:cs="Helvetica"/>
                <w:color w:val="000000"/>
                <w:sz w:val="24"/>
                <w:szCs w:val="24"/>
              </w:rPr>
              <w:t>Informative</w:t>
            </w:r>
          </w:p>
          <w:p w14:paraId="4AE0F34E" w14:textId="77777777" w:rsidR="00AB4EFA" w:rsidRPr="0015762E" w:rsidRDefault="00AB4EFA" w:rsidP="005B2A93">
            <w:pPr>
              <w:rPr>
                <w:rFonts w:asciiTheme="minorHAnsi" w:eastAsia="Times New Roman" w:hAnsiTheme="minorHAnsi" w:cs="Helvetica"/>
                <w:color w:val="000000"/>
                <w:sz w:val="24"/>
                <w:szCs w:val="24"/>
              </w:rPr>
            </w:pPr>
            <w:r w:rsidRPr="0015762E">
              <w:rPr>
                <w:rFonts w:asciiTheme="minorHAnsi" w:eastAsia="Times New Roman" w:hAnsiTheme="minorHAnsi" w:cs="Helvetica"/>
                <w:color w:val="000000"/>
                <w:sz w:val="24"/>
                <w:szCs w:val="24"/>
              </w:rPr>
              <w:t>Quizzes, Glossaries, Database</w:t>
            </w:r>
          </w:p>
        </w:tc>
      </w:tr>
      <w:tr w:rsidR="00AB4EFA" w:rsidRPr="0015762E" w14:paraId="64BADADC" w14:textId="77777777" w:rsidTr="005B2A93">
        <w:trPr>
          <w:trHeight w:val="315"/>
        </w:trPr>
        <w:tc>
          <w:tcPr>
            <w:tcW w:w="5083" w:type="dxa"/>
            <w:tcBorders>
              <w:top w:val="single" w:sz="4" w:space="0" w:color="auto"/>
              <w:left w:val="single" w:sz="4" w:space="0" w:color="auto"/>
              <w:bottom w:val="single" w:sz="4" w:space="0" w:color="auto"/>
              <w:right w:val="single" w:sz="4" w:space="0" w:color="auto"/>
            </w:tcBorders>
            <w:noWrap/>
            <w:hideMark/>
          </w:tcPr>
          <w:p w14:paraId="401E1870" w14:textId="77777777" w:rsidR="00AB4EFA" w:rsidRPr="0015762E" w:rsidRDefault="00AB4EFA" w:rsidP="005B2A93">
            <w:pPr>
              <w:tabs>
                <w:tab w:val="left" w:pos="3135"/>
              </w:tabs>
              <w:rPr>
                <w:rFonts w:asciiTheme="minorHAnsi" w:hAnsiTheme="minorHAnsi"/>
                <w:sz w:val="24"/>
                <w:szCs w:val="24"/>
                <w:lang w:eastAsia="en-US"/>
              </w:rPr>
            </w:pPr>
            <w:r w:rsidRPr="0015762E">
              <w:rPr>
                <w:rFonts w:asciiTheme="minorHAnsi" w:hAnsiTheme="minorHAnsi"/>
                <w:sz w:val="24"/>
                <w:szCs w:val="24"/>
              </w:rPr>
              <w:t xml:space="preserve">List some of the </w:t>
            </w:r>
            <w:r w:rsidRPr="009F764B">
              <w:rPr>
                <w:rFonts w:asciiTheme="minorHAnsi" w:hAnsiTheme="minorHAnsi"/>
                <w:noProof/>
                <w:sz w:val="24"/>
                <w:szCs w:val="24"/>
              </w:rPr>
              <w:t>main</w:t>
            </w:r>
            <w:r w:rsidRPr="0015762E">
              <w:rPr>
                <w:rFonts w:asciiTheme="minorHAnsi" w:hAnsiTheme="minorHAnsi"/>
                <w:sz w:val="24"/>
                <w:szCs w:val="24"/>
              </w:rPr>
              <w:t xml:space="preserve"> features you dislike on these systems.</w:t>
            </w:r>
          </w:p>
        </w:tc>
        <w:tc>
          <w:tcPr>
            <w:tcW w:w="3933" w:type="dxa"/>
            <w:tcBorders>
              <w:top w:val="single" w:sz="4" w:space="0" w:color="auto"/>
              <w:left w:val="single" w:sz="4" w:space="0" w:color="auto"/>
              <w:bottom w:val="single" w:sz="4" w:space="0" w:color="auto"/>
              <w:right w:val="single" w:sz="4" w:space="0" w:color="auto"/>
            </w:tcBorders>
            <w:noWrap/>
            <w:hideMark/>
          </w:tcPr>
          <w:p w14:paraId="5D9C5162" w14:textId="77777777" w:rsidR="00AB4EFA" w:rsidRPr="0015762E" w:rsidRDefault="00AB4EFA" w:rsidP="005B2A93">
            <w:pPr>
              <w:shd w:val="clear" w:color="auto" w:fill="FBE9E7"/>
              <w:rPr>
                <w:rFonts w:asciiTheme="minorHAnsi" w:eastAsia="Times New Roman" w:hAnsiTheme="minorHAnsi" w:cs="Helvetica"/>
                <w:color w:val="000000"/>
                <w:sz w:val="24"/>
                <w:szCs w:val="24"/>
              </w:rPr>
            </w:pPr>
            <w:r w:rsidRPr="0015762E">
              <w:rPr>
                <w:rFonts w:asciiTheme="minorHAnsi" w:eastAsia="Times New Roman" w:hAnsiTheme="minorHAnsi" w:cs="Helvetica"/>
                <w:color w:val="000000"/>
                <w:sz w:val="24"/>
                <w:szCs w:val="24"/>
              </w:rPr>
              <w:t>Appraisals in Totara LMS</w:t>
            </w:r>
          </w:p>
          <w:p w14:paraId="50EB0E7E" w14:textId="77777777" w:rsidR="00AB4EFA" w:rsidRPr="0015762E" w:rsidRDefault="00AB4EFA" w:rsidP="005B2A93">
            <w:pPr>
              <w:rPr>
                <w:rFonts w:asciiTheme="minorHAnsi" w:eastAsia="Times New Roman" w:hAnsiTheme="minorHAnsi" w:cs="Helvetica"/>
                <w:color w:val="000000"/>
                <w:sz w:val="24"/>
                <w:szCs w:val="24"/>
              </w:rPr>
            </w:pPr>
            <w:r w:rsidRPr="0015762E">
              <w:rPr>
                <w:rFonts w:asciiTheme="minorHAnsi" w:eastAsia="Times New Roman" w:hAnsiTheme="minorHAnsi" w:cs="Helvetica"/>
                <w:color w:val="000000"/>
                <w:sz w:val="24"/>
                <w:szCs w:val="24"/>
              </w:rPr>
              <w:t xml:space="preserve">HR sync, </w:t>
            </w:r>
            <w:r w:rsidRPr="009F764B">
              <w:rPr>
                <w:rFonts w:asciiTheme="minorHAnsi" w:eastAsia="Times New Roman" w:hAnsiTheme="minorHAnsi" w:cs="Helvetica"/>
                <w:noProof/>
                <w:color w:val="000000"/>
                <w:sz w:val="24"/>
                <w:szCs w:val="24"/>
              </w:rPr>
              <w:t>appraisals</w:t>
            </w:r>
            <w:r w:rsidRPr="0015762E">
              <w:rPr>
                <w:rFonts w:asciiTheme="minorHAnsi" w:eastAsia="Times New Roman" w:hAnsiTheme="minorHAnsi" w:cs="Helvetica"/>
                <w:color w:val="000000"/>
                <w:sz w:val="24"/>
                <w:szCs w:val="24"/>
              </w:rPr>
              <w:t>, 360 feedback, Goals</w:t>
            </w:r>
          </w:p>
          <w:p w14:paraId="6497D535" w14:textId="77777777" w:rsidR="00AB4EFA" w:rsidRPr="0015762E" w:rsidRDefault="00AB4EFA" w:rsidP="005B2A93">
            <w:pPr>
              <w:shd w:val="clear" w:color="auto" w:fill="FBE9E7"/>
              <w:rPr>
                <w:rFonts w:asciiTheme="minorHAnsi" w:eastAsia="Times New Roman" w:hAnsiTheme="minorHAnsi" w:cs="Helvetica"/>
                <w:color w:val="000000"/>
                <w:sz w:val="24"/>
                <w:szCs w:val="24"/>
              </w:rPr>
            </w:pPr>
            <w:r w:rsidRPr="0015762E">
              <w:rPr>
                <w:rFonts w:asciiTheme="minorHAnsi" w:eastAsia="Times New Roman" w:hAnsiTheme="minorHAnsi" w:cs="Helvetica"/>
                <w:color w:val="000000"/>
                <w:sz w:val="24"/>
                <w:szCs w:val="24"/>
              </w:rPr>
              <w:t xml:space="preserve">Long navigation, </w:t>
            </w:r>
            <w:r w:rsidRPr="009F764B">
              <w:rPr>
                <w:rFonts w:asciiTheme="minorHAnsi" w:eastAsia="Times New Roman" w:hAnsiTheme="minorHAnsi" w:cs="Helvetica"/>
                <w:noProof/>
                <w:color w:val="000000"/>
                <w:sz w:val="24"/>
                <w:szCs w:val="24"/>
              </w:rPr>
              <w:t>logout</w:t>
            </w:r>
            <w:r w:rsidRPr="0015762E">
              <w:rPr>
                <w:rFonts w:asciiTheme="minorHAnsi" w:eastAsia="Times New Roman" w:hAnsiTheme="minorHAnsi" w:cs="Helvetica"/>
                <w:color w:val="000000"/>
                <w:sz w:val="24"/>
                <w:szCs w:val="24"/>
              </w:rPr>
              <w:t xml:space="preserve"> function once logged in as another user</w:t>
            </w:r>
          </w:p>
          <w:p w14:paraId="2FDB3F80" w14:textId="77777777" w:rsidR="00AB4EFA" w:rsidRPr="0015762E" w:rsidRDefault="00AB4EFA" w:rsidP="005B2A93">
            <w:pPr>
              <w:rPr>
                <w:rFonts w:asciiTheme="minorHAnsi" w:eastAsia="Times New Roman" w:hAnsiTheme="minorHAnsi" w:cs="Helvetica"/>
                <w:color w:val="000000"/>
                <w:sz w:val="24"/>
                <w:szCs w:val="24"/>
              </w:rPr>
            </w:pPr>
            <w:r w:rsidRPr="0015762E">
              <w:rPr>
                <w:rFonts w:asciiTheme="minorHAnsi" w:eastAsia="Times New Roman" w:hAnsiTheme="minorHAnsi" w:cs="Helvetica"/>
                <w:color w:val="000000"/>
                <w:sz w:val="24"/>
                <w:szCs w:val="24"/>
              </w:rPr>
              <w:t xml:space="preserve">Roles administration is not well </w:t>
            </w:r>
            <w:r w:rsidRPr="009F764B">
              <w:rPr>
                <w:rFonts w:asciiTheme="minorHAnsi" w:eastAsia="Times New Roman" w:hAnsiTheme="minorHAnsi" w:cs="Helvetica"/>
                <w:noProof/>
                <w:color w:val="000000"/>
                <w:sz w:val="24"/>
                <w:szCs w:val="24"/>
              </w:rPr>
              <w:t>designed / managed</w:t>
            </w:r>
            <w:r w:rsidRPr="0015762E">
              <w:rPr>
                <w:rFonts w:asciiTheme="minorHAnsi" w:eastAsia="Times New Roman" w:hAnsiTheme="minorHAnsi" w:cs="Helvetica"/>
                <w:color w:val="000000"/>
                <w:sz w:val="24"/>
                <w:szCs w:val="24"/>
              </w:rPr>
              <w:t>.</w:t>
            </w:r>
          </w:p>
          <w:p w14:paraId="091FE4E6" w14:textId="77777777" w:rsidR="00AB4EFA" w:rsidRPr="0015762E" w:rsidRDefault="00AB4EFA" w:rsidP="005B2A93">
            <w:pPr>
              <w:shd w:val="clear" w:color="auto" w:fill="FBE9E7"/>
              <w:rPr>
                <w:rFonts w:asciiTheme="minorHAnsi" w:eastAsia="Times New Roman" w:hAnsiTheme="minorHAnsi" w:cs="Helvetica"/>
                <w:color w:val="000000"/>
                <w:sz w:val="24"/>
                <w:szCs w:val="24"/>
              </w:rPr>
            </w:pPr>
            <w:r w:rsidRPr="0015762E">
              <w:rPr>
                <w:rFonts w:asciiTheme="minorHAnsi" w:eastAsia="Times New Roman" w:hAnsiTheme="minorHAnsi" w:cs="Helvetica"/>
                <w:color w:val="000000"/>
                <w:sz w:val="24"/>
                <w:szCs w:val="24"/>
              </w:rPr>
              <w:t>Outdated User Interface</w:t>
            </w:r>
          </w:p>
          <w:p w14:paraId="279D0567" w14:textId="46EFD89F" w:rsidR="00AB4EFA" w:rsidRPr="0015762E" w:rsidRDefault="00AB4EFA" w:rsidP="005B2A93">
            <w:pPr>
              <w:rPr>
                <w:rFonts w:asciiTheme="minorHAnsi" w:eastAsia="Times New Roman" w:hAnsiTheme="minorHAnsi" w:cs="Helvetica"/>
                <w:color w:val="000000"/>
                <w:sz w:val="24"/>
                <w:szCs w:val="24"/>
              </w:rPr>
            </w:pPr>
            <w:r w:rsidRPr="0015762E">
              <w:rPr>
                <w:rFonts w:asciiTheme="minorHAnsi" w:eastAsia="Times New Roman" w:hAnsiTheme="minorHAnsi" w:cs="Helvetica"/>
                <w:color w:val="000000"/>
                <w:sz w:val="24"/>
                <w:szCs w:val="24"/>
              </w:rPr>
              <w:t xml:space="preserve">Complicate language. </w:t>
            </w:r>
            <w:r w:rsidR="005370CF" w:rsidRPr="0015762E">
              <w:rPr>
                <w:rFonts w:asciiTheme="minorHAnsi" w:eastAsia="Times New Roman" w:hAnsiTheme="minorHAnsi" w:cs="Helvetica"/>
                <w:color w:val="000000"/>
                <w:sz w:val="24"/>
                <w:szCs w:val="24"/>
              </w:rPr>
              <w:t>E.g</w:t>
            </w:r>
            <w:r w:rsidRPr="0015762E">
              <w:rPr>
                <w:rFonts w:asciiTheme="minorHAnsi" w:eastAsia="Times New Roman" w:hAnsiTheme="minorHAnsi" w:cs="Helvetica"/>
                <w:color w:val="000000"/>
                <w:sz w:val="24"/>
                <w:szCs w:val="24"/>
              </w:rPr>
              <w:t>. Audiences/cohorts.</w:t>
            </w:r>
          </w:p>
          <w:p w14:paraId="4DE4FC96" w14:textId="77777777" w:rsidR="00AB4EFA" w:rsidRPr="0015762E" w:rsidRDefault="00AB4EFA" w:rsidP="005B2A93">
            <w:pPr>
              <w:shd w:val="clear" w:color="auto" w:fill="FBE9E7"/>
              <w:rPr>
                <w:rFonts w:asciiTheme="minorHAnsi" w:eastAsia="Times New Roman" w:hAnsiTheme="minorHAnsi" w:cs="Helvetica"/>
                <w:color w:val="000000"/>
                <w:sz w:val="24"/>
                <w:szCs w:val="24"/>
              </w:rPr>
            </w:pPr>
            <w:r w:rsidRPr="0015762E">
              <w:rPr>
                <w:rFonts w:asciiTheme="minorHAnsi" w:eastAsia="Times New Roman" w:hAnsiTheme="minorHAnsi" w:cs="Helvetica"/>
                <w:color w:val="000000"/>
                <w:sz w:val="24"/>
                <w:szCs w:val="24"/>
              </w:rPr>
              <w:t>SCORM!!!</w:t>
            </w:r>
          </w:p>
        </w:tc>
      </w:tr>
      <w:tr w:rsidR="00AB4EFA" w:rsidRPr="0015762E" w14:paraId="566A3D3B" w14:textId="77777777" w:rsidTr="005B2A93">
        <w:trPr>
          <w:trHeight w:val="315"/>
        </w:trPr>
        <w:tc>
          <w:tcPr>
            <w:tcW w:w="5083" w:type="dxa"/>
            <w:tcBorders>
              <w:top w:val="single" w:sz="4" w:space="0" w:color="auto"/>
              <w:left w:val="single" w:sz="4" w:space="0" w:color="auto"/>
              <w:bottom w:val="single" w:sz="4" w:space="0" w:color="auto"/>
              <w:right w:val="single" w:sz="4" w:space="0" w:color="auto"/>
            </w:tcBorders>
            <w:noWrap/>
            <w:hideMark/>
          </w:tcPr>
          <w:p w14:paraId="6F6B17FD" w14:textId="77777777" w:rsidR="00AB4EFA" w:rsidRPr="0015762E" w:rsidRDefault="00AB4EFA" w:rsidP="005B2A93">
            <w:pPr>
              <w:tabs>
                <w:tab w:val="left" w:pos="3135"/>
              </w:tabs>
              <w:rPr>
                <w:rFonts w:asciiTheme="minorHAnsi" w:hAnsiTheme="minorHAnsi"/>
                <w:sz w:val="24"/>
                <w:szCs w:val="24"/>
                <w:lang w:eastAsia="en-US"/>
              </w:rPr>
            </w:pPr>
            <w:r w:rsidRPr="0015762E">
              <w:rPr>
                <w:rFonts w:asciiTheme="minorHAnsi" w:hAnsiTheme="minorHAnsi"/>
                <w:sz w:val="24"/>
                <w:szCs w:val="24"/>
              </w:rPr>
              <w:t>Please feel free to add any additional feedback, possibly a suggested feature or overall improvement.</w:t>
            </w:r>
          </w:p>
        </w:tc>
        <w:tc>
          <w:tcPr>
            <w:tcW w:w="3933" w:type="dxa"/>
            <w:tcBorders>
              <w:top w:val="single" w:sz="4" w:space="0" w:color="auto"/>
              <w:left w:val="single" w:sz="4" w:space="0" w:color="auto"/>
              <w:bottom w:val="single" w:sz="4" w:space="0" w:color="auto"/>
              <w:right w:val="single" w:sz="4" w:space="0" w:color="auto"/>
            </w:tcBorders>
            <w:noWrap/>
            <w:hideMark/>
          </w:tcPr>
          <w:p w14:paraId="7A843E97" w14:textId="77777777" w:rsidR="00AB4EFA" w:rsidRPr="0015762E" w:rsidRDefault="00AB4EFA" w:rsidP="005B2A93">
            <w:pPr>
              <w:shd w:val="clear" w:color="auto" w:fill="FBE9E7"/>
              <w:rPr>
                <w:rFonts w:asciiTheme="minorHAnsi" w:eastAsia="Times New Roman" w:hAnsiTheme="minorHAnsi" w:cs="Helvetica"/>
                <w:color w:val="000000"/>
                <w:sz w:val="24"/>
                <w:szCs w:val="24"/>
              </w:rPr>
            </w:pPr>
            <w:r w:rsidRPr="0015762E">
              <w:rPr>
                <w:rFonts w:asciiTheme="minorHAnsi" w:eastAsia="Times New Roman" w:hAnsiTheme="minorHAnsi" w:cs="Helvetica"/>
                <w:color w:val="000000"/>
                <w:sz w:val="24"/>
                <w:szCs w:val="24"/>
              </w:rPr>
              <w:t>Linking Learning plans and appraisals much more closely together</w:t>
            </w:r>
          </w:p>
          <w:p w14:paraId="3E622675" w14:textId="77777777" w:rsidR="00AB4EFA" w:rsidRPr="0015762E" w:rsidRDefault="00AB4EFA" w:rsidP="005B2A93">
            <w:pPr>
              <w:rPr>
                <w:rFonts w:asciiTheme="minorHAnsi" w:eastAsia="Times New Roman" w:hAnsiTheme="minorHAnsi" w:cs="Helvetica"/>
                <w:color w:val="000000"/>
                <w:sz w:val="24"/>
                <w:szCs w:val="24"/>
              </w:rPr>
            </w:pPr>
            <w:r w:rsidRPr="0015762E">
              <w:rPr>
                <w:rFonts w:asciiTheme="minorHAnsi" w:eastAsia="Times New Roman" w:hAnsiTheme="minorHAnsi" w:cs="Helvetica"/>
                <w:color w:val="000000"/>
                <w:sz w:val="24"/>
                <w:szCs w:val="24"/>
              </w:rPr>
              <w:t>Don't make it too complicated</w:t>
            </w:r>
          </w:p>
        </w:tc>
      </w:tr>
    </w:tbl>
    <w:p w14:paraId="7780EF7E" w14:textId="77777777" w:rsidR="00AB4EFA" w:rsidRDefault="00AB4EFA" w:rsidP="00C72F4F">
      <w:pPr>
        <w:pStyle w:val="BodyText"/>
      </w:pPr>
    </w:p>
    <w:p w14:paraId="5FA5BDE7" w14:textId="77777777" w:rsidR="00C72F4F" w:rsidRDefault="00C72F4F" w:rsidP="00C72F4F">
      <w:pPr>
        <w:pStyle w:val="Heading2"/>
      </w:pPr>
      <w:bookmarkStart w:id="146" w:name="_Toc513201991"/>
      <w:r>
        <w:t>Appendix 6 – Deliverables and their activities</w:t>
      </w:r>
      <w:bookmarkEnd w:id="146"/>
    </w:p>
    <w:tbl>
      <w:tblPr>
        <w:tblStyle w:val="TableGrid"/>
        <w:tblW w:w="0" w:type="auto"/>
        <w:tblLook w:val="04A0" w:firstRow="1" w:lastRow="0" w:firstColumn="1" w:lastColumn="0" w:noHBand="0" w:noVBand="1"/>
      </w:tblPr>
      <w:tblGrid>
        <w:gridCol w:w="2549"/>
        <w:gridCol w:w="6505"/>
      </w:tblGrid>
      <w:tr w:rsidR="00C72F4F" w:rsidRPr="0005020D" w14:paraId="725FCF90" w14:textId="77777777" w:rsidTr="00C72F4F">
        <w:trPr>
          <w:trHeight w:val="275"/>
        </w:trPr>
        <w:tc>
          <w:tcPr>
            <w:tcW w:w="4720" w:type="dxa"/>
            <w:shd w:val="clear" w:color="auto" w:fill="595959" w:themeFill="text1" w:themeFillTint="A6"/>
            <w:noWrap/>
            <w:hideMark/>
          </w:tcPr>
          <w:p w14:paraId="74731F2E" w14:textId="77777777" w:rsidR="00C72F4F" w:rsidRPr="0005020D" w:rsidRDefault="00C72F4F" w:rsidP="00C72F4F">
            <w:pPr>
              <w:pStyle w:val="BodyText"/>
              <w:spacing w:after="0"/>
              <w:rPr>
                <w:rFonts w:asciiTheme="minorHAnsi" w:hAnsiTheme="minorHAnsi"/>
                <w:color w:val="FFFFFF" w:themeColor="background1"/>
              </w:rPr>
            </w:pPr>
            <w:r w:rsidRPr="0005020D">
              <w:rPr>
                <w:rFonts w:asciiTheme="minorHAnsi" w:hAnsiTheme="minorHAnsi"/>
                <w:color w:val="FFFFFF" w:themeColor="background1"/>
              </w:rPr>
              <w:t>Deliverable Name</w:t>
            </w:r>
          </w:p>
        </w:tc>
        <w:tc>
          <w:tcPr>
            <w:tcW w:w="12360" w:type="dxa"/>
            <w:shd w:val="clear" w:color="auto" w:fill="595959" w:themeFill="text1" w:themeFillTint="A6"/>
            <w:noWrap/>
            <w:hideMark/>
          </w:tcPr>
          <w:p w14:paraId="7F8026DC" w14:textId="77777777" w:rsidR="00C72F4F" w:rsidRPr="0005020D" w:rsidRDefault="00C72F4F" w:rsidP="00C72F4F">
            <w:pPr>
              <w:pStyle w:val="BodyText"/>
              <w:spacing w:after="0"/>
              <w:rPr>
                <w:rFonts w:asciiTheme="minorHAnsi" w:hAnsiTheme="minorHAnsi"/>
                <w:color w:val="FFFFFF" w:themeColor="background1"/>
              </w:rPr>
            </w:pPr>
            <w:r w:rsidRPr="0005020D">
              <w:rPr>
                <w:rFonts w:asciiTheme="minorHAnsi" w:hAnsiTheme="minorHAnsi"/>
                <w:color w:val="FFFFFF" w:themeColor="background1"/>
              </w:rPr>
              <w:t>Deliverable Activities</w:t>
            </w:r>
          </w:p>
        </w:tc>
      </w:tr>
      <w:tr w:rsidR="00C72F4F" w:rsidRPr="0005020D" w14:paraId="3F0DDD89" w14:textId="77777777" w:rsidTr="00C72F4F">
        <w:trPr>
          <w:trHeight w:val="315"/>
        </w:trPr>
        <w:tc>
          <w:tcPr>
            <w:tcW w:w="4720" w:type="dxa"/>
            <w:noWrap/>
            <w:hideMark/>
          </w:tcPr>
          <w:p w14:paraId="60AABB13" w14:textId="77777777" w:rsidR="00C72F4F" w:rsidRPr="0005020D" w:rsidRDefault="00C72F4F" w:rsidP="00C72F4F">
            <w:pPr>
              <w:pStyle w:val="BodyText"/>
              <w:spacing w:after="0"/>
              <w:rPr>
                <w:rFonts w:asciiTheme="minorHAnsi" w:hAnsiTheme="minorHAnsi"/>
                <w:b/>
                <w:bCs/>
              </w:rPr>
            </w:pPr>
            <w:r w:rsidRPr="0005020D">
              <w:rPr>
                <w:rFonts w:asciiTheme="minorHAnsi" w:hAnsiTheme="minorHAnsi"/>
                <w:b/>
                <w:bCs/>
              </w:rPr>
              <w:t>Gather User Requirements</w:t>
            </w:r>
          </w:p>
        </w:tc>
        <w:tc>
          <w:tcPr>
            <w:tcW w:w="12360" w:type="dxa"/>
            <w:noWrap/>
            <w:hideMark/>
          </w:tcPr>
          <w:p w14:paraId="10D7BA2C" w14:textId="77777777" w:rsidR="00C72F4F" w:rsidRPr="0005020D" w:rsidRDefault="00C72F4F" w:rsidP="00C72F4F">
            <w:pPr>
              <w:pStyle w:val="BodyText"/>
              <w:spacing w:after="0"/>
              <w:rPr>
                <w:rFonts w:asciiTheme="minorHAnsi" w:hAnsiTheme="minorHAnsi"/>
                <w:b/>
                <w:bCs/>
              </w:rPr>
            </w:pPr>
          </w:p>
        </w:tc>
      </w:tr>
      <w:tr w:rsidR="00C72F4F" w:rsidRPr="0005020D" w14:paraId="7A050F1B" w14:textId="77777777" w:rsidTr="00C72F4F">
        <w:trPr>
          <w:trHeight w:val="315"/>
        </w:trPr>
        <w:tc>
          <w:tcPr>
            <w:tcW w:w="4720" w:type="dxa"/>
            <w:noWrap/>
            <w:hideMark/>
          </w:tcPr>
          <w:p w14:paraId="11F8A96A" w14:textId="77777777" w:rsidR="00C72F4F" w:rsidRPr="0005020D" w:rsidRDefault="00C72F4F" w:rsidP="00C72F4F">
            <w:pPr>
              <w:pStyle w:val="BodyText"/>
              <w:spacing w:after="0"/>
              <w:rPr>
                <w:rFonts w:asciiTheme="minorHAnsi" w:hAnsiTheme="minorHAnsi"/>
              </w:rPr>
            </w:pPr>
          </w:p>
        </w:tc>
        <w:tc>
          <w:tcPr>
            <w:tcW w:w="12360" w:type="dxa"/>
            <w:noWrap/>
            <w:hideMark/>
          </w:tcPr>
          <w:p w14:paraId="0B87F66B"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Create a survey consisting of open end and closed end questions</w:t>
            </w:r>
          </w:p>
        </w:tc>
      </w:tr>
      <w:tr w:rsidR="00C72F4F" w:rsidRPr="0005020D" w14:paraId="298048ED" w14:textId="77777777" w:rsidTr="00C72F4F">
        <w:trPr>
          <w:trHeight w:val="315"/>
        </w:trPr>
        <w:tc>
          <w:tcPr>
            <w:tcW w:w="4720" w:type="dxa"/>
            <w:noWrap/>
            <w:hideMark/>
          </w:tcPr>
          <w:p w14:paraId="2F216D67" w14:textId="77777777" w:rsidR="00C72F4F" w:rsidRPr="0005020D" w:rsidRDefault="00C72F4F" w:rsidP="00C72F4F">
            <w:pPr>
              <w:pStyle w:val="BodyText"/>
              <w:spacing w:after="0"/>
              <w:rPr>
                <w:rFonts w:asciiTheme="minorHAnsi" w:hAnsiTheme="minorHAnsi"/>
              </w:rPr>
            </w:pPr>
          </w:p>
        </w:tc>
        <w:tc>
          <w:tcPr>
            <w:tcW w:w="12360" w:type="dxa"/>
            <w:noWrap/>
            <w:hideMark/>
          </w:tcPr>
          <w:p w14:paraId="306EE628"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Send out the survey</w:t>
            </w:r>
          </w:p>
        </w:tc>
      </w:tr>
      <w:tr w:rsidR="00C72F4F" w:rsidRPr="0005020D" w14:paraId="39CF53C5" w14:textId="77777777" w:rsidTr="00C72F4F">
        <w:trPr>
          <w:trHeight w:val="315"/>
        </w:trPr>
        <w:tc>
          <w:tcPr>
            <w:tcW w:w="4720" w:type="dxa"/>
            <w:noWrap/>
            <w:hideMark/>
          </w:tcPr>
          <w:p w14:paraId="397A6F02" w14:textId="77777777" w:rsidR="00C72F4F" w:rsidRPr="0005020D" w:rsidRDefault="00C72F4F" w:rsidP="00C72F4F">
            <w:pPr>
              <w:pStyle w:val="BodyText"/>
              <w:spacing w:after="0"/>
              <w:rPr>
                <w:rFonts w:asciiTheme="minorHAnsi" w:hAnsiTheme="minorHAnsi"/>
              </w:rPr>
            </w:pPr>
          </w:p>
        </w:tc>
        <w:tc>
          <w:tcPr>
            <w:tcW w:w="12360" w:type="dxa"/>
            <w:noWrap/>
            <w:hideMark/>
          </w:tcPr>
          <w:p w14:paraId="2901816F"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Analyse the survey responses, identifying trends or anomalies</w:t>
            </w:r>
          </w:p>
        </w:tc>
      </w:tr>
      <w:tr w:rsidR="00C72F4F" w:rsidRPr="0005020D" w14:paraId="7D0A3AD1" w14:textId="77777777" w:rsidTr="00C72F4F">
        <w:trPr>
          <w:trHeight w:val="315"/>
        </w:trPr>
        <w:tc>
          <w:tcPr>
            <w:tcW w:w="4720" w:type="dxa"/>
            <w:noWrap/>
            <w:hideMark/>
          </w:tcPr>
          <w:p w14:paraId="61CD7B3D" w14:textId="77777777" w:rsidR="00C72F4F" w:rsidRPr="0005020D" w:rsidRDefault="00C72F4F" w:rsidP="00C72F4F">
            <w:pPr>
              <w:pStyle w:val="BodyText"/>
              <w:spacing w:after="0"/>
              <w:rPr>
                <w:rFonts w:asciiTheme="minorHAnsi" w:hAnsiTheme="minorHAnsi"/>
                <w:b/>
                <w:bCs/>
              </w:rPr>
            </w:pPr>
            <w:r w:rsidRPr="0005020D">
              <w:rPr>
                <w:rFonts w:asciiTheme="minorHAnsi" w:hAnsiTheme="minorHAnsi"/>
                <w:b/>
                <w:bCs/>
              </w:rPr>
              <w:t>Analysis and Design Report</w:t>
            </w:r>
          </w:p>
        </w:tc>
        <w:tc>
          <w:tcPr>
            <w:tcW w:w="12360" w:type="dxa"/>
            <w:noWrap/>
            <w:hideMark/>
          </w:tcPr>
          <w:p w14:paraId="22FDC8BA" w14:textId="77777777" w:rsidR="00C72F4F" w:rsidRPr="0005020D" w:rsidRDefault="00C72F4F" w:rsidP="00C72F4F">
            <w:pPr>
              <w:pStyle w:val="BodyText"/>
              <w:spacing w:after="0"/>
              <w:rPr>
                <w:rFonts w:asciiTheme="minorHAnsi" w:hAnsiTheme="minorHAnsi"/>
                <w:b/>
                <w:bCs/>
              </w:rPr>
            </w:pPr>
          </w:p>
        </w:tc>
      </w:tr>
      <w:tr w:rsidR="00C72F4F" w:rsidRPr="0005020D" w14:paraId="7683B218" w14:textId="77777777" w:rsidTr="00C72F4F">
        <w:trPr>
          <w:trHeight w:val="315"/>
        </w:trPr>
        <w:tc>
          <w:tcPr>
            <w:tcW w:w="4720" w:type="dxa"/>
            <w:noWrap/>
            <w:hideMark/>
          </w:tcPr>
          <w:p w14:paraId="0C7F6D6C" w14:textId="77777777" w:rsidR="00C72F4F" w:rsidRPr="0005020D" w:rsidRDefault="00C72F4F" w:rsidP="00C72F4F">
            <w:pPr>
              <w:pStyle w:val="BodyText"/>
              <w:spacing w:after="0"/>
              <w:rPr>
                <w:rFonts w:asciiTheme="minorHAnsi" w:hAnsiTheme="minorHAnsi"/>
              </w:rPr>
            </w:pPr>
          </w:p>
        </w:tc>
        <w:tc>
          <w:tcPr>
            <w:tcW w:w="12360" w:type="dxa"/>
            <w:noWrap/>
            <w:hideMark/>
          </w:tcPr>
          <w:p w14:paraId="0F9587B4"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Discuss the project problem including background research carried out around the problem</w:t>
            </w:r>
          </w:p>
        </w:tc>
      </w:tr>
      <w:tr w:rsidR="00C72F4F" w:rsidRPr="0005020D" w14:paraId="046E0333" w14:textId="77777777" w:rsidTr="00C72F4F">
        <w:trPr>
          <w:trHeight w:val="315"/>
        </w:trPr>
        <w:tc>
          <w:tcPr>
            <w:tcW w:w="4720" w:type="dxa"/>
            <w:noWrap/>
            <w:hideMark/>
          </w:tcPr>
          <w:p w14:paraId="35543B48" w14:textId="77777777" w:rsidR="00C72F4F" w:rsidRPr="0005020D" w:rsidRDefault="00C72F4F" w:rsidP="00C72F4F">
            <w:pPr>
              <w:pStyle w:val="BodyText"/>
              <w:spacing w:after="0"/>
              <w:rPr>
                <w:rFonts w:asciiTheme="minorHAnsi" w:hAnsiTheme="minorHAnsi"/>
              </w:rPr>
            </w:pPr>
          </w:p>
        </w:tc>
        <w:tc>
          <w:tcPr>
            <w:tcW w:w="12360" w:type="dxa"/>
            <w:noWrap/>
            <w:hideMark/>
          </w:tcPr>
          <w:p w14:paraId="7B72F6AB"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Complete the 'W' boundary questions to identify the scope of the project</w:t>
            </w:r>
          </w:p>
        </w:tc>
      </w:tr>
      <w:tr w:rsidR="00C72F4F" w:rsidRPr="0005020D" w14:paraId="33CD6867" w14:textId="77777777" w:rsidTr="00C72F4F">
        <w:trPr>
          <w:trHeight w:val="315"/>
        </w:trPr>
        <w:tc>
          <w:tcPr>
            <w:tcW w:w="4720" w:type="dxa"/>
            <w:noWrap/>
            <w:hideMark/>
          </w:tcPr>
          <w:p w14:paraId="0B7D5F6C" w14:textId="77777777" w:rsidR="00C72F4F" w:rsidRPr="0005020D" w:rsidRDefault="00C72F4F" w:rsidP="00C72F4F">
            <w:pPr>
              <w:pStyle w:val="BodyText"/>
              <w:spacing w:after="0"/>
              <w:rPr>
                <w:rFonts w:asciiTheme="minorHAnsi" w:hAnsiTheme="minorHAnsi"/>
              </w:rPr>
            </w:pPr>
          </w:p>
        </w:tc>
        <w:tc>
          <w:tcPr>
            <w:tcW w:w="12360" w:type="dxa"/>
            <w:noWrap/>
            <w:hideMark/>
          </w:tcPr>
          <w:p w14:paraId="63C265EF"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Carry out background research on what applications are available on the market and identify their strengths and weaknesses</w:t>
            </w:r>
          </w:p>
        </w:tc>
      </w:tr>
      <w:tr w:rsidR="00C72F4F" w:rsidRPr="0005020D" w14:paraId="7E981863" w14:textId="77777777" w:rsidTr="00C72F4F">
        <w:trPr>
          <w:trHeight w:val="315"/>
        </w:trPr>
        <w:tc>
          <w:tcPr>
            <w:tcW w:w="4720" w:type="dxa"/>
            <w:noWrap/>
            <w:hideMark/>
          </w:tcPr>
          <w:p w14:paraId="6A2B0471" w14:textId="77777777" w:rsidR="00C72F4F" w:rsidRPr="0005020D" w:rsidRDefault="00C72F4F" w:rsidP="00C72F4F">
            <w:pPr>
              <w:pStyle w:val="BodyText"/>
              <w:spacing w:after="0"/>
              <w:rPr>
                <w:rFonts w:asciiTheme="minorHAnsi" w:hAnsiTheme="minorHAnsi"/>
              </w:rPr>
            </w:pPr>
          </w:p>
        </w:tc>
        <w:tc>
          <w:tcPr>
            <w:tcW w:w="12360" w:type="dxa"/>
            <w:noWrap/>
            <w:hideMark/>
          </w:tcPr>
          <w:p w14:paraId="0F5658C4"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Discuss the solution which has been proposed to solve the problem</w:t>
            </w:r>
          </w:p>
        </w:tc>
      </w:tr>
      <w:tr w:rsidR="00C72F4F" w:rsidRPr="0005020D" w14:paraId="687795F9" w14:textId="77777777" w:rsidTr="00C72F4F">
        <w:trPr>
          <w:trHeight w:val="315"/>
        </w:trPr>
        <w:tc>
          <w:tcPr>
            <w:tcW w:w="4720" w:type="dxa"/>
            <w:noWrap/>
            <w:hideMark/>
          </w:tcPr>
          <w:p w14:paraId="2BEC8F38" w14:textId="77777777" w:rsidR="00C72F4F" w:rsidRPr="0005020D" w:rsidRDefault="00C72F4F" w:rsidP="00C72F4F">
            <w:pPr>
              <w:pStyle w:val="BodyText"/>
              <w:spacing w:after="0"/>
              <w:rPr>
                <w:rFonts w:asciiTheme="minorHAnsi" w:hAnsiTheme="minorHAnsi"/>
              </w:rPr>
            </w:pPr>
          </w:p>
        </w:tc>
        <w:tc>
          <w:tcPr>
            <w:tcW w:w="12360" w:type="dxa"/>
            <w:noWrap/>
            <w:hideMark/>
          </w:tcPr>
          <w:p w14:paraId="2D3F178F"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Explain the advantages of using MySQL as a database</w:t>
            </w:r>
          </w:p>
        </w:tc>
      </w:tr>
      <w:tr w:rsidR="00C72F4F" w:rsidRPr="0005020D" w14:paraId="4835A6DF" w14:textId="77777777" w:rsidTr="00C72F4F">
        <w:trPr>
          <w:trHeight w:val="315"/>
        </w:trPr>
        <w:tc>
          <w:tcPr>
            <w:tcW w:w="4720" w:type="dxa"/>
            <w:noWrap/>
            <w:hideMark/>
          </w:tcPr>
          <w:p w14:paraId="4EC1672B" w14:textId="77777777" w:rsidR="00C72F4F" w:rsidRPr="0005020D" w:rsidRDefault="00C72F4F" w:rsidP="00C72F4F">
            <w:pPr>
              <w:pStyle w:val="BodyText"/>
              <w:spacing w:after="0"/>
              <w:rPr>
                <w:rFonts w:asciiTheme="minorHAnsi" w:hAnsiTheme="minorHAnsi"/>
              </w:rPr>
            </w:pPr>
          </w:p>
        </w:tc>
        <w:tc>
          <w:tcPr>
            <w:tcW w:w="12360" w:type="dxa"/>
            <w:noWrap/>
            <w:hideMark/>
          </w:tcPr>
          <w:p w14:paraId="6C9FC42B"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Draw rich pictures to demonstrate the problem and solution</w:t>
            </w:r>
          </w:p>
        </w:tc>
      </w:tr>
      <w:tr w:rsidR="00C72F4F" w:rsidRPr="0005020D" w14:paraId="56221D73" w14:textId="77777777" w:rsidTr="00C72F4F">
        <w:trPr>
          <w:trHeight w:val="315"/>
        </w:trPr>
        <w:tc>
          <w:tcPr>
            <w:tcW w:w="4720" w:type="dxa"/>
            <w:noWrap/>
            <w:hideMark/>
          </w:tcPr>
          <w:p w14:paraId="4D4F9F97" w14:textId="77777777" w:rsidR="00C72F4F" w:rsidRPr="0005020D" w:rsidRDefault="00C72F4F" w:rsidP="00C72F4F">
            <w:pPr>
              <w:pStyle w:val="BodyText"/>
              <w:spacing w:after="0"/>
              <w:rPr>
                <w:rFonts w:asciiTheme="minorHAnsi" w:hAnsiTheme="minorHAnsi"/>
              </w:rPr>
            </w:pPr>
          </w:p>
        </w:tc>
        <w:tc>
          <w:tcPr>
            <w:tcW w:w="12360" w:type="dxa"/>
            <w:noWrap/>
            <w:hideMark/>
          </w:tcPr>
          <w:p w14:paraId="02AA30E3"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Complete a health and safety from</w:t>
            </w:r>
          </w:p>
        </w:tc>
      </w:tr>
      <w:tr w:rsidR="00C72F4F" w:rsidRPr="0005020D" w14:paraId="2165E738" w14:textId="77777777" w:rsidTr="00C72F4F">
        <w:trPr>
          <w:trHeight w:val="315"/>
        </w:trPr>
        <w:tc>
          <w:tcPr>
            <w:tcW w:w="4720" w:type="dxa"/>
            <w:noWrap/>
            <w:hideMark/>
          </w:tcPr>
          <w:p w14:paraId="75D0AC54" w14:textId="77777777" w:rsidR="00C72F4F" w:rsidRPr="0005020D" w:rsidRDefault="00C72F4F" w:rsidP="00C72F4F">
            <w:pPr>
              <w:pStyle w:val="BodyText"/>
              <w:spacing w:after="0"/>
              <w:rPr>
                <w:rFonts w:asciiTheme="minorHAnsi" w:hAnsiTheme="minorHAnsi"/>
              </w:rPr>
            </w:pPr>
          </w:p>
        </w:tc>
        <w:tc>
          <w:tcPr>
            <w:tcW w:w="12360" w:type="dxa"/>
            <w:noWrap/>
            <w:hideMark/>
          </w:tcPr>
          <w:p w14:paraId="61700468"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Complete the ethical approval form</w:t>
            </w:r>
          </w:p>
        </w:tc>
      </w:tr>
      <w:tr w:rsidR="00C72F4F" w:rsidRPr="0005020D" w14:paraId="455AEF70" w14:textId="77777777" w:rsidTr="00C72F4F">
        <w:trPr>
          <w:trHeight w:val="315"/>
        </w:trPr>
        <w:tc>
          <w:tcPr>
            <w:tcW w:w="4720" w:type="dxa"/>
            <w:noWrap/>
            <w:hideMark/>
          </w:tcPr>
          <w:p w14:paraId="5D641639" w14:textId="77777777" w:rsidR="00C72F4F" w:rsidRPr="0005020D" w:rsidRDefault="00C72F4F" w:rsidP="00C72F4F">
            <w:pPr>
              <w:pStyle w:val="BodyText"/>
              <w:spacing w:after="0"/>
              <w:rPr>
                <w:rFonts w:asciiTheme="minorHAnsi" w:hAnsiTheme="minorHAnsi"/>
              </w:rPr>
            </w:pPr>
          </w:p>
        </w:tc>
        <w:tc>
          <w:tcPr>
            <w:tcW w:w="12360" w:type="dxa"/>
            <w:hideMark/>
          </w:tcPr>
          <w:p w14:paraId="63B58277"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Discuss progress of current implementation</w:t>
            </w:r>
          </w:p>
        </w:tc>
      </w:tr>
      <w:tr w:rsidR="00C72F4F" w:rsidRPr="0005020D" w14:paraId="41367A30" w14:textId="77777777" w:rsidTr="00C72F4F">
        <w:trPr>
          <w:trHeight w:val="315"/>
        </w:trPr>
        <w:tc>
          <w:tcPr>
            <w:tcW w:w="4720" w:type="dxa"/>
            <w:noWrap/>
            <w:hideMark/>
          </w:tcPr>
          <w:p w14:paraId="4CA07E38" w14:textId="77777777" w:rsidR="00C72F4F" w:rsidRPr="0005020D" w:rsidRDefault="00C72F4F" w:rsidP="00C72F4F">
            <w:pPr>
              <w:pStyle w:val="BodyText"/>
              <w:spacing w:after="0"/>
              <w:rPr>
                <w:rFonts w:asciiTheme="minorHAnsi" w:hAnsiTheme="minorHAnsi"/>
              </w:rPr>
            </w:pPr>
          </w:p>
        </w:tc>
        <w:tc>
          <w:tcPr>
            <w:tcW w:w="12360" w:type="dxa"/>
            <w:noWrap/>
            <w:hideMark/>
          </w:tcPr>
          <w:p w14:paraId="4416FEB7"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Consider the business case, project risks and the ethical consideration</w:t>
            </w:r>
          </w:p>
        </w:tc>
      </w:tr>
      <w:tr w:rsidR="00C72F4F" w:rsidRPr="0005020D" w14:paraId="1B503823" w14:textId="77777777" w:rsidTr="00C72F4F">
        <w:trPr>
          <w:trHeight w:val="315"/>
        </w:trPr>
        <w:tc>
          <w:tcPr>
            <w:tcW w:w="4720" w:type="dxa"/>
            <w:noWrap/>
            <w:hideMark/>
          </w:tcPr>
          <w:p w14:paraId="61FA56C2" w14:textId="77777777" w:rsidR="00C72F4F" w:rsidRPr="0005020D" w:rsidRDefault="00C72F4F" w:rsidP="00C72F4F">
            <w:pPr>
              <w:pStyle w:val="BodyText"/>
              <w:spacing w:after="0"/>
              <w:rPr>
                <w:rFonts w:asciiTheme="minorHAnsi" w:hAnsiTheme="minorHAnsi"/>
              </w:rPr>
            </w:pPr>
          </w:p>
        </w:tc>
        <w:tc>
          <w:tcPr>
            <w:tcW w:w="12360" w:type="dxa"/>
            <w:noWrap/>
            <w:hideMark/>
          </w:tcPr>
          <w:p w14:paraId="5BDF29B7"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Identify the user requirements and separate them into functional and non-functional</w:t>
            </w:r>
          </w:p>
        </w:tc>
      </w:tr>
      <w:tr w:rsidR="00C72F4F" w:rsidRPr="0005020D" w14:paraId="4125B6E0" w14:textId="77777777" w:rsidTr="00C72F4F">
        <w:trPr>
          <w:trHeight w:val="315"/>
        </w:trPr>
        <w:tc>
          <w:tcPr>
            <w:tcW w:w="4720" w:type="dxa"/>
            <w:noWrap/>
            <w:hideMark/>
          </w:tcPr>
          <w:p w14:paraId="6F864458" w14:textId="77777777" w:rsidR="00C72F4F" w:rsidRPr="0005020D" w:rsidRDefault="00C72F4F" w:rsidP="00C72F4F">
            <w:pPr>
              <w:pStyle w:val="BodyText"/>
              <w:spacing w:after="0"/>
              <w:rPr>
                <w:rFonts w:asciiTheme="minorHAnsi" w:hAnsiTheme="minorHAnsi"/>
              </w:rPr>
            </w:pPr>
          </w:p>
        </w:tc>
        <w:tc>
          <w:tcPr>
            <w:tcW w:w="12360" w:type="dxa"/>
            <w:noWrap/>
            <w:hideMark/>
          </w:tcPr>
          <w:p w14:paraId="0CF8D590"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Create user stories</w:t>
            </w:r>
          </w:p>
        </w:tc>
      </w:tr>
      <w:tr w:rsidR="00C72F4F" w:rsidRPr="0005020D" w14:paraId="0A503DAB" w14:textId="77777777" w:rsidTr="00C72F4F">
        <w:trPr>
          <w:trHeight w:val="315"/>
        </w:trPr>
        <w:tc>
          <w:tcPr>
            <w:tcW w:w="4720" w:type="dxa"/>
            <w:noWrap/>
            <w:hideMark/>
          </w:tcPr>
          <w:p w14:paraId="5EE586BD" w14:textId="77777777" w:rsidR="00C72F4F" w:rsidRPr="0005020D" w:rsidRDefault="00C72F4F" w:rsidP="00C72F4F">
            <w:pPr>
              <w:pStyle w:val="BodyText"/>
              <w:spacing w:after="0"/>
              <w:rPr>
                <w:rFonts w:asciiTheme="minorHAnsi" w:hAnsiTheme="minorHAnsi"/>
              </w:rPr>
            </w:pPr>
          </w:p>
        </w:tc>
        <w:tc>
          <w:tcPr>
            <w:tcW w:w="12360" w:type="dxa"/>
            <w:noWrap/>
            <w:hideMark/>
          </w:tcPr>
          <w:p w14:paraId="266EF8EC"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Create user journey flow diagram</w:t>
            </w:r>
          </w:p>
        </w:tc>
      </w:tr>
      <w:tr w:rsidR="00C72F4F" w:rsidRPr="0005020D" w14:paraId="2DD3C103" w14:textId="77777777" w:rsidTr="00C72F4F">
        <w:trPr>
          <w:trHeight w:val="315"/>
        </w:trPr>
        <w:tc>
          <w:tcPr>
            <w:tcW w:w="4720" w:type="dxa"/>
            <w:noWrap/>
            <w:hideMark/>
          </w:tcPr>
          <w:p w14:paraId="435A8AFC" w14:textId="77777777" w:rsidR="00C72F4F" w:rsidRPr="0005020D" w:rsidRDefault="00C72F4F" w:rsidP="00C72F4F">
            <w:pPr>
              <w:pStyle w:val="BodyText"/>
              <w:spacing w:after="0"/>
              <w:rPr>
                <w:rFonts w:asciiTheme="minorHAnsi" w:hAnsiTheme="minorHAnsi"/>
              </w:rPr>
            </w:pPr>
          </w:p>
        </w:tc>
        <w:tc>
          <w:tcPr>
            <w:tcW w:w="12360" w:type="dxa"/>
            <w:noWrap/>
            <w:hideMark/>
          </w:tcPr>
          <w:p w14:paraId="0392B26D"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Design the application user interface of all screens using Moqups</w:t>
            </w:r>
          </w:p>
        </w:tc>
      </w:tr>
      <w:tr w:rsidR="00C72F4F" w:rsidRPr="0005020D" w14:paraId="0151D8B1" w14:textId="77777777" w:rsidTr="00C72F4F">
        <w:trPr>
          <w:trHeight w:val="315"/>
        </w:trPr>
        <w:tc>
          <w:tcPr>
            <w:tcW w:w="4720" w:type="dxa"/>
            <w:noWrap/>
            <w:hideMark/>
          </w:tcPr>
          <w:p w14:paraId="2FA05985" w14:textId="77777777" w:rsidR="00C72F4F" w:rsidRPr="0005020D" w:rsidRDefault="00C72F4F" w:rsidP="00C72F4F">
            <w:pPr>
              <w:pStyle w:val="BodyText"/>
              <w:spacing w:after="0"/>
              <w:rPr>
                <w:rFonts w:asciiTheme="minorHAnsi" w:hAnsiTheme="minorHAnsi"/>
              </w:rPr>
            </w:pPr>
          </w:p>
        </w:tc>
        <w:tc>
          <w:tcPr>
            <w:tcW w:w="12360" w:type="dxa"/>
            <w:noWrap/>
            <w:hideMark/>
          </w:tcPr>
          <w:p w14:paraId="35971D75"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Design the architecture of the application</w:t>
            </w:r>
          </w:p>
        </w:tc>
      </w:tr>
      <w:tr w:rsidR="00C72F4F" w:rsidRPr="0005020D" w14:paraId="40F19D4B" w14:textId="77777777" w:rsidTr="00C72F4F">
        <w:trPr>
          <w:trHeight w:val="315"/>
        </w:trPr>
        <w:tc>
          <w:tcPr>
            <w:tcW w:w="4720" w:type="dxa"/>
            <w:noWrap/>
            <w:hideMark/>
          </w:tcPr>
          <w:p w14:paraId="3BF2A0D8" w14:textId="77777777" w:rsidR="00C72F4F" w:rsidRPr="0005020D" w:rsidRDefault="00C72F4F" w:rsidP="00C72F4F">
            <w:pPr>
              <w:pStyle w:val="BodyText"/>
              <w:spacing w:after="0"/>
              <w:rPr>
                <w:rFonts w:asciiTheme="minorHAnsi" w:hAnsiTheme="minorHAnsi"/>
              </w:rPr>
            </w:pPr>
          </w:p>
        </w:tc>
        <w:tc>
          <w:tcPr>
            <w:tcW w:w="12360" w:type="dxa"/>
            <w:noWrap/>
            <w:hideMark/>
          </w:tcPr>
          <w:p w14:paraId="66114E31"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Discuss the architecture chosen within the report</w:t>
            </w:r>
          </w:p>
        </w:tc>
      </w:tr>
      <w:tr w:rsidR="00C72F4F" w:rsidRPr="0005020D" w14:paraId="022F8C68" w14:textId="77777777" w:rsidTr="00C72F4F">
        <w:trPr>
          <w:trHeight w:val="315"/>
        </w:trPr>
        <w:tc>
          <w:tcPr>
            <w:tcW w:w="4720" w:type="dxa"/>
            <w:noWrap/>
            <w:hideMark/>
          </w:tcPr>
          <w:p w14:paraId="102C2AE1" w14:textId="77777777" w:rsidR="00C72F4F" w:rsidRPr="0005020D" w:rsidRDefault="00C72F4F" w:rsidP="00C72F4F">
            <w:pPr>
              <w:pStyle w:val="BodyText"/>
              <w:spacing w:after="0"/>
              <w:rPr>
                <w:rFonts w:asciiTheme="minorHAnsi" w:hAnsiTheme="minorHAnsi"/>
              </w:rPr>
            </w:pPr>
          </w:p>
        </w:tc>
        <w:tc>
          <w:tcPr>
            <w:tcW w:w="12360" w:type="dxa"/>
            <w:noWrap/>
            <w:hideMark/>
          </w:tcPr>
          <w:p w14:paraId="0975AB0B"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Discuss how the implementation will be carried out</w:t>
            </w:r>
          </w:p>
        </w:tc>
      </w:tr>
      <w:tr w:rsidR="00C72F4F" w:rsidRPr="0005020D" w14:paraId="5C3F8AE7" w14:textId="77777777" w:rsidTr="00C72F4F">
        <w:trPr>
          <w:trHeight w:val="315"/>
        </w:trPr>
        <w:tc>
          <w:tcPr>
            <w:tcW w:w="4720" w:type="dxa"/>
            <w:noWrap/>
            <w:hideMark/>
          </w:tcPr>
          <w:p w14:paraId="752A293A" w14:textId="77777777" w:rsidR="00C72F4F" w:rsidRPr="0005020D" w:rsidRDefault="00C72F4F" w:rsidP="00C72F4F">
            <w:pPr>
              <w:pStyle w:val="BodyText"/>
              <w:spacing w:after="0"/>
              <w:rPr>
                <w:rFonts w:asciiTheme="minorHAnsi" w:hAnsiTheme="minorHAnsi"/>
              </w:rPr>
            </w:pPr>
          </w:p>
        </w:tc>
        <w:tc>
          <w:tcPr>
            <w:tcW w:w="12360" w:type="dxa"/>
            <w:noWrap/>
            <w:hideMark/>
          </w:tcPr>
          <w:p w14:paraId="6D7C7FCB"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Provide a summary of the Analysis and Design report</w:t>
            </w:r>
          </w:p>
        </w:tc>
      </w:tr>
      <w:tr w:rsidR="00C72F4F" w:rsidRPr="0005020D" w14:paraId="3D8F5D4A" w14:textId="77777777" w:rsidTr="00C72F4F">
        <w:trPr>
          <w:trHeight w:val="315"/>
        </w:trPr>
        <w:tc>
          <w:tcPr>
            <w:tcW w:w="4720" w:type="dxa"/>
            <w:noWrap/>
            <w:hideMark/>
          </w:tcPr>
          <w:p w14:paraId="0CC09903" w14:textId="77777777" w:rsidR="00C72F4F" w:rsidRPr="0005020D" w:rsidRDefault="00C72F4F" w:rsidP="00C72F4F">
            <w:pPr>
              <w:pStyle w:val="BodyText"/>
              <w:spacing w:after="0"/>
              <w:rPr>
                <w:rFonts w:asciiTheme="minorHAnsi" w:hAnsiTheme="minorHAnsi"/>
                <w:b/>
                <w:bCs/>
              </w:rPr>
            </w:pPr>
            <w:r w:rsidRPr="0005020D">
              <w:rPr>
                <w:rFonts w:asciiTheme="minorHAnsi" w:hAnsiTheme="minorHAnsi"/>
                <w:b/>
                <w:bCs/>
              </w:rPr>
              <w:t>Setup database</w:t>
            </w:r>
          </w:p>
        </w:tc>
        <w:tc>
          <w:tcPr>
            <w:tcW w:w="12360" w:type="dxa"/>
            <w:noWrap/>
            <w:hideMark/>
          </w:tcPr>
          <w:p w14:paraId="53BABA71" w14:textId="77777777" w:rsidR="00C72F4F" w:rsidRPr="0005020D" w:rsidRDefault="00C72F4F" w:rsidP="00C72F4F">
            <w:pPr>
              <w:pStyle w:val="BodyText"/>
              <w:spacing w:after="0"/>
              <w:rPr>
                <w:rFonts w:asciiTheme="minorHAnsi" w:hAnsiTheme="minorHAnsi"/>
                <w:b/>
                <w:bCs/>
              </w:rPr>
            </w:pPr>
          </w:p>
        </w:tc>
      </w:tr>
      <w:tr w:rsidR="00C72F4F" w:rsidRPr="0005020D" w14:paraId="0C72288C" w14:textId="77777777" w:rsidTr="00C72F4F">
        <w:trPr>
          <w:trHeight w:val="315"/>
        </w:trPr>
        <w:tc>
          <w:tcPr>
            <w:tcW w:w="4720" w:type="dxa"/>
            <w:noWrap/>
            <w:hideMark/>
          </w:tcPr>
          <w:p w14:paraId="3FFAAA5D" w14:textId="77777777" w:rsidR="00C72F4F" w:rsidRPr="0005020D" w:rsidRDefault="00C72F4F" w:rsidP="00C72F4F">
            <w:pPr>
              <w:pStyle w:val="BodyText"/>
              <w:spacing w:after="0"/>
              <w:rPr>
                <w:rFonts w:asciiTheme="minorHAnsi" w:hAnsiTheme="minorHAnsi"/>
              </w:rPr>
            </w:pPr>
          </w:p>
        </w:tc>
        <w:tc>
          <w:tcPr>
            <w:tcW w:w="12360" w:type="dxa"/>
            <w:noWrap/>
            <w:hideMark/>
          </w:tcPr>
          <w:p w14:paraId="0E667A65"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Create database design in the form of an ERD</w:t>
            </w:r>
          </w:p>
        </w:tc>
      </w:tr>
      <w:tr w:rsidR="00C72F4F" w:rsidRPr="0005020D" w14:paraId="73B82D73" w14:textId="77777777" w:rsidTr="00C72F4F">
        <w:trPr>
          <w:trHeight w:val="315"/>
        </w:trPr>
        <w:tc>
          <w:tcPr>
            <w:tcW w:w="4720" w:type="dxa"/>
            <w:noWrap/>
            <w:hideMark/>
          </w:tcPr>
          <w:p w14:paraId="128A2AA6" w14:textId="77777777" w:rsidR="00C72F4F" w:rsidRPr="0005020D" w:rsidRDefault="00C72F4F" w:rsidP="00C72F4F">
            <w:pPr>
              <w:pStyle w:val="BodyText"/>
              <w:spacing w:after="0"/>
              <w:rPr>
                <w:rFonts w:asciiTheme="minorHAnsi" w:hAnsiTheme="minorHAnsi"/>
              </w:rPr>
            </w:pPr>
          </w:p>
        </w:tc>
        <w:tc>
          <w:tcPr>
            <w:tcW w:w="12360" w:type="dxa"/>
            <w:noWrap/>
            <w:hideMark/>
          </w:tcPr>
          <w:p w14:paraId="5992E716"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Use design to create tables and relationships in PHPMyAdmin</w:t>
            </w:r>
          </w:p>
        </w:tc>
      </w:tr>
      <w:tr w:rsidR="00C72F4F" w:rsidRPr="0005020D" w14:paraId="2D5AA54B" w14:textId="77777777" w:rsidTr="00C72F4F">
        <w:trPr>
          <w:trHeight w:val="315"/>
        </w:trPr>
        <w:tc>
          <w:tcPr>
            <w:tcW w:w="4720" w:type="dxa"/>
            <w:noWrap/>
            <w:hideMark/>
          </w:tcPr>
          <w:p w14:paraId="7BB49BA5" w14:textId="77777777" w:rsidR="00C72F4F" w:rsidRPr="0005020D" w:rsidRDefault="00C72F4F" w:rsidP="00C72F4F">
            <w:pPr>
              <w:pStyle w:val="BodyText"/>
              <w:spacing w:after="0"/>
              <w:rPr>
                <w:rFonts w:asciiTheme="minorHAnsi" w:hAnsiTheme="minorHAnsi"/>
              </w:rPr>
            </w:pPr>
          </w:p>
        </w:tc>
        <w:tc>
          <w:tcPr>
            <w:tcW w:w="12360" w:type="dxa"/>
            <w:noWrap/>
            <w:hideMark/>
          </w:tcPr>
          <w:p w14:paraId="5AC40758"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Connect front-end to the database</w:t>
            </w:r>
          </w:p>
        </w:tc>
      </w:tr>
      <w:tr w:rsidR="00C72F4F" w:rsidRPr="0005020D" w14:paraId="2D65C841" w14:textId="77777777" w:rsidTr="00C72F4F">
        <w:trPr>
          <w:trHeight w:val="315"/>
        </w:trPr>
        <w:tc>
          <w:tcPr>
            <w:tcW w:w="4720" w:type="dxa"/>
            <w:noWrap/>
            <w:hideMark/>
          </w:tcPr>
          <w:p w14:paraId="0983FE6C" w14:textId="77777777" w:rsidR="00C72F4F" w:rsidRPr="0005020D" w:rsidRDefault="00C72F4F" w:rsidP="00C72F4F">
            <w:pPr>
              <w:pStyle w:val="BodyText"/>
              <w:spacing w:after="0"/>
              <w:rPr>
                <w:rFonts w:asciiTheme="minorHAnsi" w:hAnsiTheme="minorHAnsi"/>
              </w:rPr>
            </w:pPr>
          </w:p>
        </w:tc>
        <w:tc>
          <w:tcPr>
            <w:tcW w:w="12360" w:type="dxa"/>
            <w:noWrap/>
            <w:hideMark/>
          </w:tcPr>
          <w:p w14:paraId="27C43659"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Test database by using elements in the front-end that will delete, create and update records in the database</w:t>
            </w:r>
          </w:p>
        </w:tc>
      </w:tr>
      <w:tr w:rsidR="00C72F4F" w:rsidRPr="0005020D" w14:paraId="3BF3E271" w14:textId="77777777" w:rsidTr="00C72F4F">
        <w:trPr>
          <w:trHeight w:val="315"/>
        </w:trPr>
        <w:tc>
          <w:tcPr>
            <w:tcW w:w="4720" w:type="dxa"/>
            <w:noWrap/>
            <w:hideMark/>
          </w:tcPr>
          <w:p w14:paraId="34C029E0" w14:textId="77777777" w:rsidR="00C72F4F" w:rsidRPr="0005020D" w:rsidRDefault="00C72F4F" w:rsidP="00C72F4F">
            <w:pPr>
              <w:pStyle w:val="BodyText"/>
              <w:spacing w:after="0"/>
              <w:rPr>
                <w:rFonts w:asciiTheme="minorHAnsi" w:hAnsiTheme="minorHAnsi"/>
                <w:b/>
                <w:bCs/>
              </w:rPr>
            </w:pPr>
            <w:r w:rsidRPr="0005020D">
              <w:rPr>
                <w:rFonts w:asciiTheme="minorHAnsi" w:hAnsiTheme="minorHAnsi"/>
                <w:b/>
                <w:bCs/>
              </w:rPr>
              <w:t>Develop front-end template</w:t>
            </w:r>
          </w:p>
        </w:tc>
        <w:tc>
          <w:tcPr>
            <w:tcW w:w="12360" w:type="dxa"/>
            <w:noWrap/>
            <w:hideMark/>
          </w:tcPr>
          <w:p w14:paraId="4B133C0F" w14:textId="77777777" w:rsidR="00C72F4F" w:rsidRPr="0005020D" w:rsidRDefault="00C72F4F" w:rsidP="00C72F4F">
            <w:pPr>
              <w:pStyle w:val="BodyText"/>
              <w:spacing w:after="0"/>
              <w:rPr>
                <w:rFonts w:asciiTheme="minorHAnsi" w:hAnsiTheme="minorHAnsi"/>
                <w:b/>
                <w:bCs/>
              </w:rPr>
            </w:pPr>
          </w:p>
        </w:tc>
      </w:tr>
      <w:tr w:rsidR="00C72F4F" w:rsidRPr="0005020D" w14:paraId="03BC9E58" w14:textId="77777777" w:rsidTr="00C72F4F">
        <w:trPr>
          <w:trHeight w:val="315"/>
        </w:trPr>
        <w:tc>
          <w:tcPr>
            <w:tcW w:w="4720" w:type="dxa"/>
            <w:noWrap/>
            <w:hideMark/>
          </w:tcPr>
          <w:p w14:paraId="1642DE79" w14:textId="77777777" w:rsidR="00C72F4F" w:rsidRPr="0005020D" w:rsidRDefault="00C72F4F" w:rsidP="00C72F4F">
            <w:pPr>
              <w:pStyle w:val="BodyText"/>
              <w:spacing w:after="0"/>
              <w:rPr>
                <w:rFonts w:asciiTheme="minorHAnsi" w:hAnsiTheme="minorHAnsi"/>
              </w:rPr>
            </w:pPr>
          </w:p>
        </w:tc>
        <w:tc>
          <w:tcPr>
            <w:tcW w:w="12360" w:type="dxa"/>
            <w:noWrap/>
            <w:hideMark/>
          </w:tcPr>
          <w:p w14:paraId="1E5D7E22"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Setup Bootstrap 4 environment</w:t>
            </w:r>
          </w:p>
        </w:tc>
      </w:tr>
      <w:tr w:rsidR="00C72F4F" w:rsidRPr="0005020D" w14:paraId="034E069B" w14:textId="77777777" w:rsidTr="00C72F4F">
        <w:trPr>
          <w:trHeight w:val="315"/>
        </w:trPr>
        <w:tc>
          <w:tcPr>
            <w:tcW w:w="4720" w:type="dxa"/>
            <w:noWrap/>
            <w:hideMark/>
          </w:tcPr>
          <w:p w14:paraId="76134E16" w14:textId="77777777" w:rsidR="00C72F4F" w:rsidRPr="0005020D" w:rsidRDefault="00C72F4F" w:rsidP="00C72F4F">
            <w:pPr>
              <w:pStyle w:val="BodyText"/>
              <w:spacing w:after="0"/>
              <w:rPr>
                <w:rFonts w:asciiTheme="minorHAnsi" w:hAnsiTheme="minorHAnsi"/>
              </w:rPr>
            </w:pPr>
          </w:p>
        </w:tc>
        <w:tc>
          <w:tcPr>
            <w:tcW w:w="12360" w:type="dxa"/>
            <w:noWrap/>
            <w:hideMark/>
          </w:tcPr>
          <w:p w14:paraId="5DA7A411"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Develop navigation bar</w:t>
            </w:r>
          </w:p>
        </w:tc>
      </w:tr>
      <w:tr w:rsidR="00C72F4F" w:rsidRPr="0005020D" w14:paraId="3D66F6BF" w14:textId="77777777" w:rsidTr="00C72F4F">
        <w:trPr>
          <w:trHeight w:val="315"/>
        </w:trPr>
        <w:tc>
          <w:tcPr>
            <w:tcW w:w="4720" w:type="dxa"/>
            <w:noWrap/>
            <w:hideMark/>
          </w:tcPr>
          <w:p w14:paraId="63602765" w14:textId="77777777" w:rsidR="00C72F4F" w:rsidRPr="0005020D" w:rsidRDefault="00C72F4F" w:rsidP="00C72F4F">
            <w:pPr>
              <w:pStyle w:val="BodyText"/>
              <w:spacing w:after="0"/>
              <w:rPr>
                <w:rFonts w:asciiTheme="minorHAnsi" w:hAnsiTheme="minorHAnsi"/>
              </w:rPr>
            </w:pPr>
          </w:p>
        </w:tc>
        <w:tc>
          <w:tcPr>
            <w:tcW w:w="12360" w:type="dxa"/>
            <w:noWrap/>
            <w:hideMark/>
          </w:tcPr>
          <w:p w14:paraId="7AD44BA5"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Develop footer</w:t>
            </w:r>
          </w:p>
        </w:tc>
      </w:tr>
      <w:tr w:rsidR="00C72F4F" w:rsidRPr="0005020D" w14:paraId="161064BA" w14:textId="77777777" w:rsidTr="00C72F4F">
        <w:trPr>
          <w:trHeight w:val="315"/>
        </w:trPr>
        <w:tc>
          <w:tcPr>
            <w:tcW w:w="4720" w:type="dxa"/>
            <w:noWrap/>
            <w:hideMark/>
          </w:tcPr>
          <w:p w14:paraId="3214D654" w14:textId="77777777" w:rsidR="00C72F4F" w:rsidRPr="0005020D" w:rsidRDefault="00C72F4F" w:rsidP="00C72F4F">
            <w:pPr>
              <w:pStyle w:val="BodyText"/>
              <w:spacing w:after="0"/>
              <w:rPr>
                <w:rFonts w:asciiTheme="minorHAnsi" w:hAnsiTheme="minorHAnsi"/>
              </w:rPr>
            </w:pPr>
          </w:p>
        </w:tc>
        <w:tc>
          <w:tcPr>
            <w:tcW w:w="12360" w:type="dxa"/>
            <w:noWrap/>
            <w:hideMark/>
          </w:tcPr>
          <w:p w14:paraId="646F1F4B"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Refine responsiveness</w:t>
            </w:r>
          </w:p>
        </w:tc>
      </w:tr>
      <w:tr w:rsidR="00C72F4F" w:rsidRPr="0005020D" w14:paraId="2756AAD3" w14:textId="77777777" w:rsidTr="00C72F4F">
        <w:trPr>
          <w:trHeight w:val="315"/>
        </w:trPr>
        <w:tc>
          <w:tcPr>
            <w:tcW w:w="4720" w:type="dxa"/>
            <w:noWrap/>
            <w:hideMark/>
          </w:tcPr>
          <w:p w14:paraId="0DF4FD4E" w14:textId="77777777" w:rsidR="00C72F4F" w:rsidRPr="0005020D" w:rsidRDefault="00C72F4F" w:rsidP="00C72F4F">
            <w:pPr>
              <w:pStyle w:val="BodyText"/>
              <w:spacing w:after="0"/>
              <w:rPr>
                <w:rFonts w:asciiTheme="minorHAnsi" w:hAnsiTheme="minorHAnsi"/>
              </w:rPr>
            </w:pPr>
          </w:p>
        </w:tc>
        <w:tc>
          <w:tcPr>
            <w:tcW w:w="12360" w:type="dxa"/>
            <w:noWrap/>
            <w:hideMark/>
          </w:tcPr>
          <w:p w14:paraId="0AA642A0"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Test layout and responsiveness</w:t>
            </w:r>
          </w:p>
        </w:tc>
      </w:tr>
      <w:tr w:rsidR="00C72F4F" w:rsidRPr="0005020D" w14:paraId="378E4A54" w14:textId="77777777" w:rsidTr="00C72F4F">
        <w:trPr>
          <w:trHeight w:val="315"/>
        </w:trPr>
        <w:tc>
          <w:tcPr>
            <w:tcW w:w="4720" w:type="dxa"/>
            <w:noWrap/>
            <w:hideMark/>
          </w:tcPr>
          <w:p w14:paraId="42E42B0E" w14:textId="77777777" w:rsidR="00C72F4F" w:rsidRPr="0005020D" w:rsidRDefault="00C72F4F" w:rsidP="00C72F4F">
            <w:pPr>
              <w:pStyle w:val="BodyText"/>
              <w:spacing w:after="0"/>
              <w:rPr>
                <w:rFonts w:asciiTheme="minorHAnsi" w:hAnsiTheme="minorHAnsi"/>
                <w:b/>
                <w:bCs/>
              </w:rPr>
            </w:pPr>
            <w:r w:rsidRPr="0005020D">
              <w:rPr>
                <w:rFonts w:asciiTheme="minorHAnsi" w:hAnsiTheme="minorHAnsi"/>
                <w:b/>
                <w:bCs/>
              </w:rPr>
              <w:t>Course functionality</w:t>
            </w:r>
          </w:p>
        </w:tc>
        <w:tc>
          <w:tcPr>
            <w:tcW w:w="12360" w:type="dxa"/>
            <w:noWrap/>
            <w:hideMark/>
          </w:tcPr>
          <w:p w14:paraId="4654A016" w14:textId="77777777" w:rsidR="00C72F4F" w:rsidRPr="0005020D" w:rsidRDefault="00C72F4F" w:rsidP="00C72F4F">
            <w:pPr>
              <w:pStyle w:val="BodyText"/>
              <w:spacing w:after="0"/>
              <w:rPr>
                <w:rFonts w:asciiTheme="minorHAnsi" w:hAnsiTheme="minorHAnsi"/>
                <w:b/>
                <w:bCs/>
              </w:rPr>
            </w:pPr>
          </w:p>
        </w:tc>
      </w:tr>
      <w:tr w:rsidR="00C72F4F" w:rsidRPr="0005020D" w14:paraId="62F4CCED" w14:textId="77777777" w:rsidTr="00C72F4F">
        <w:trPr>
          <w:trHeight w:val="315"/>
        </w:trPr>
        <w:tc>
          <w:tcPr>
            <w:tcW w:w="4720" w:type="dxa"/>
            <w:noWrap/>
            <w:hideMark/>
          </w:tcPr>
          <w:p w14:paraId="68C6464A" w14:textId="77777777" w:rsidR="00C72F4F" w:rsidRPr="0005020D" w:rsidRDefault="00C72F4F" w:rsidP="00C72F4F">
            <w:pPr>
              <w:pStyle w:val="BodyText"/>
              <w:spacing w:after="0"/>
              <w:rPr>
                <w:rFonts w:asciiTheme="minorHAnsi" w:hAnsiTheme="minorHAnsi"/>
              </w:rPr>
            </w:pPr>
          </w:p>
        </w:tc>
        <w:tc>
          <w:tcPr>
            <w:tcW w:w="12360" w:type="dxa"/>
            <w:noWrap/>
            <w:hideMark/>
          </w:tcPr>
          <w:p w14:paraId="1983738E"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Add create course functionality</w:t>
            </w:r>
          </w:p>
        </w:tc>
      </w:tr>
      <w:tr w:rsidR="00C72F4F" w:rsidRPr="0005020D" w14:paraId="0DFAF351" w14:textId="77777777" w:rsidTr="00C72F4F">
        <w:trPr>
          <w:trHeight w:val="315"/>
        </w:trPr>
        <w:tc>
          <w:tcPr>
            <w:tcW w:w="4720" w:type="dxa"/>
            <w:noWrap/>
            <w:hideMark/>
          </w:tcPr>
          <w:p w14:paraId="64667EBB" w14:textId="77777777" w:rsidR="00C72F4F" w:rsidRPr="0005020D" w:rsidRDefault="00C72F4F" w:rsidP="00C72F4F">
            <w:pPr>
              <w:pStyle w:val="BodyText"/>
              <w:spacing w:after="0"/>
              <w:rPr>
                <w:rFonts w:asciiTheme="minorHAnsi" w:hAnsiTheme="minorHAnsi"/>
              </w:rPr>
            </w:pPr>
          </w:p>
        </w:tc>
        <w:tc>
          <w:tcPr>
            <w:tcW w:w="12360" w:type="dxa"/>
            <w:noWrap/>
            <w:hideMark/>
          </w:tcPr>
          <w:p w14:paraId="4B18B595"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Add view course functionality</w:t>
            </w:r>
          </w:p>
        </w:tc>
      </w:tr>
      <w:tr w:rsidR="00C72F4F" w:rsidRPr="0005020D" w14:paraId="7C77D247" w14:textId="77777777" w:rsidTr="00C72F4F">
        <w:trPr>
          <w:trHeight w:val="315"/>
        </w:trPr>
        <w:tc>
          <w:tcPr>
            <w:tcW w:w="4720" w:type="dxa"/>
            <w:noWrap/>
            <w:hideMark/>
          </w:tcPr>
          <w:p w14:paraId="6F552A43" w14:textId="77777777" w:rsidR="00C72F4F" w:rsidRPr="0005020D" w:rsidRDefault="00C72F4F" w:rsidP="00C72F4F">
            <w:pPr>
              <w:pStyle w:val="BodyText"/>
              <w:spacing w:after="0"/>
              <w:rPr>
                <w:rFonts w:asciiTheme="minorHAnsi" w:hAnsiTheme="minorHAnsi"/>
              </w:rPr>
            </w:pPr>
          </w:p>
        </w:tc>
        <w:tc>
          <w:tcPr>
            <w:tcW w:w="12360" w:type="dxa"/>
            <w:noWrap/>
            <w:hideMark/>
          </w:tcPr>
          <w:p w14:paraId="31434341" w14:textId="7A56345C" w:rsidR="00C72F4F" w:rsidRPr="0005020D" w:rsidRDefault="00C72F4F" w:rsidP="00C72F4F">
            <w:pPr>
              <w:pStyle w:val="BodyText"/>
              <w:spacing w:after="0"/>
              <w:rPr>
                <w:rFonts w:asciiTheme="minorHAnsi" w:hAnsiTheme="minorHAnsi"/>
              </w:rPr>
            </w:pPr>
            <w:r w:rsidRPr="0005020D">
              <w:rPr>
                <w:rFonts w:asciiTheme="minorHAnsi" w:hAnsiTheme="minorHAnsi"/>
              </w:rPr>
              <w:t>Add course enrolment/un</w:t>
            </w:r>
            <w:r w:rsidR="005370CF">
              <w:rPr>
                <w:rFonts w:asciiTheme="minorHAnsi" w:hAnsiTheme="minorHAnsi"/>
              </w:rPr>
              <w:t>-</w:t>
            </w:r>
            <w:r w:rsidRPr="0005020D">
              <w:rPr>
                <w:rFonts w:asciiTheme="minorHAnsi" w:hAnsiTheme="minorHAnsi"/>
              </w:rPr>
              <w:t>enrolment functionality</w:t>
            </w:r>
          </w:p>
        </w:tc>
      </w:tr>
      <w:tr w:rsidR="00C72F4F" w:rsidRPr="0005020D" w14:paraId="185B775F" w14:textId="77777777" w:rsidTr="00C72F4F">
        <w:trPr>
          <w:trHeight w:val="315"/>
        </w:trPr>
        <w:tc>
          <w:tcPr>
            <w:tcW w:w="4720" w:type="dxa"/>
            <w:noWrap/>
            <w:hideMark/>
          </w:tcPr>
          <w:p w14:paraId="1BCADA71" w14:textId="77777777" w:rsidR="00C72F4F" w:rsidRPr="0005020D" w:rsidRDefault="00C72F4F" w:rsidP="00C72F4F">
            <w:pPr>
              <w:pStyle w:val="BodyText"/>
              <w:spacing w:after="0"/>
              <w:rPr>
                <w:rFonts w:asciiTheme="minorHAnsi" w:hAnsiTheme="minorHAnsi"/>
              </w:rPr>
            </w:pPr>
          </w:p>
        </w:tc>
        <w:tc>
          <w:tcPr>
            <w:tcW w:w="12360" w:type="dxa"/>
            <w:noWrap/>
            <w:hideMark/>
          </w:tcPr>
          <w:p w14:paraId="502AE336"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Test course functionality and behaviour</w:t>
            </w:r>
          </w:p>
        </w:tc>
      </w:tr>
      <w:tr w:rsidR="00C72F4F" w:rsidRPr="0005020D" w14:paraId="5E53063C" w14:textId="77777777" w:rsidTr="00C72F4F">
        <w:trPr>
          <w:trHeight w:val="315"/>
        </w:trPr>
        <w:tc>
          <w:tcPr>
            <w:tcW w:w="4720" w:type="dxa"/>
            <w:noWrap/>
            <w:hideMark/>
          </w:tcPr>
          <w:p w14:paraId="07FF2872" w14:textId="77777777" w:rsidR="00C72F4F" w:rsidRPr="0005020D" w:rsidRDefault="00C72F4F" w:rsidP="00C72F4F">
            <w:pPr>
              <w:pStyle w:val="BodyText"/>
              <w:spacing w:after="0"/>
              <w:rPr>
                <w:rFonts w:asciiTheme="minorHAnsi" w:hAnsiTheme="minorHAnsi"/>
              </w:rPr>
            </w:pPr>
          </w:p>
        </w:tc>
        <w:tc>
          <w:tcPr>
            <w:tcW w:w="12360" w:type="dxa"/>
            <w:noWrap/>
            <w:hideMark/>
          </w:tcPr>
          <w:p w14:paraId="62BF41FA"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Add course enrolment methods</w:t>
            </w:r>
          </w:p>
        </w:tc>
      </w:tr>
      <w:tr w:rsidR="00C72F4F" w:rsidRPr="0005020D" w14:paraId="7F89AA68" w14:textId="77777777" w:rsidTr="00C72F4F">
        <w:trPr>
          <w:trHeight w:val="315"/>
        </w:trPr>
        <w:tc>
          <w:tcPr>
            <w:tcW w:w="4720" w:type="dxa"/>
            <w:noWrap/>
            <w:hideMark/>
          </w:tcPr>
          <w:p w14:paraId="322313A6" w14:textId="77777777" w:rsidR="00C72F4F" w:rsidRPr="0005020D" w:rsidRDefault="00C72F4F" w:rsidP="00C72F4F">
            <w:pPr>
              <w:pStyle w:val="BodyText"/>
              <w:spacing w:after="0"/>
              <w:rPr>
                <w:rFonts w:asciiTheme="minorHAnsi" w:hAnsiTheme="minorHAnsi"/>
                <w:b/>
                <w:bCs/>
              </w:rPr>
            </w:pPr>
            <w:r w:rsidRPr="0005020D">
              <w:rPr>
                <w:rFonts w:asciiTheme="minorHAnsi" w:hAnsiTheme="minorHAnsi"/>
                <w:b/>
                <w:bCs/>
              </w:rPr>
              <w:t>Course elements</w:t>
            </w:r>
          </w:p>
        </w:tc>
        <w:tc>
          <w:tcPr>
            <w:tcW w:w="12360" w:type="dxa"/>
            <w:noWrap/>
            <w:hideMark/>
          </w:tcPr>
          <w:p w14:paraId="06B597B5" w14:textId="77777777" w:rsidR="00C72F4F" w:rsidRPr="0005020D" w:rsidRDefault="00C72F4F" w:rsidP="00C72F4F">
            <w:pPr>
              <w:pStyle w:val="BodyText"/>
              <w:spacing w:after="0"/>
              <w:rPr>
                <w:rFonts w:asciiTheme="minorHAnsi" w:hAnsiTheme="minorHAnsi"/>
                <w:b/>
                <w:bCs/>
              </w:rPr>
            </w:pPr>
          </w:p>
        </w:tc>
      </w:tr>
      <w:tr w:rsidR="00C72F4F" w:rsidRPr="0005020D" w14:paraId="1A6BA049" w14:textId="77777777" w:rsidTr="00C72F4F">
        <w:trPr>
          <w:trHeight w:val="315"/>
        </w:trPr>
        <w:tc>
          <w:tcPr>
            <w:tcW w:w="4720" w:type="dxa"/>
            <w:noWrap/>
            <w:hideMark/>
          </w:tcPr>
          <w:p w14:paraId="5F5B45B3" w14:textId="77777777" w:rsidR="00C72F4F" w:rsidRPr="0005020D" w:rsidRDefault="00C72F4F" w:rsidP="00C72F4F">
            <w:pPr>
              <w:pStyle w:val="BodyText"/>
              <w:spacing w:after="0"/>
              <w:rPr>
                <w:rFonts w:asciiTheme="minorHAnsi" w:hAnsiTheme="minorHAnsi"/>
              </w:rPr>
            </w:pPr>
          </w:p>
        </w:tc>
        <w:tc>
          <w:tcPr>
            <w:tcW w:w="12360" w:type="dxa"/>
            <w:noWrap/>
            <w:hideMark/>
          </w:tcPr>
          <w:p w14:paraId="4B8DCFD9"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Design the elements that will be available</w:t>
            </w:r>
          </w:p>
        </w:tc>
      </w:tr>
      <w:tr w:rsidR="00C72F4F" w:rsidRPr="0005020D" w14:paraId="07FA8B81" w14:textId="77777777" w:rsidTr="00C72F4F">
        <w:trPr>
          <w:trHeight w:val="315"/>
        </w:trPr>
        <w:tc>
          <w:tcPr>
            <w:tcW w:w="4720" w:type="dxa"/>
            <w:noWrap/>
            <w:hideMark/>
          </w:tcPr>
          <w:p w14:paraId="2DF0CBF0" w14:textId="77777777" w:rsidR="00C72F4F" w:rsidRPr="0005020D" w:rsidRDefault="00C72F4F" w:rsidP="00C72F4F">
            <w:pPr>
              <w:pStyle w:val="BodyText"/>
              <w:spacing w:after="0"/>
              <w:rPr>
                <w:rFonts w:asciiTheme="minorHAnsi" w:hAnsiTheme="minorHAnsi"/>
              </w:rPr>
            </w:pPr>
          </w:p>
        </w:tc>
        <w:tc>
          <w:tcPr>
            <w:tcW w:w="12360" w:type="dxa"/>
            <w:noWrap/>
            <w:hideMark/>
          </w:tcPr>
          <w:p w14:paraId="09CC919B"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Develop these elements, so that they can be added to courses</w:t>
            </w:r>
          </w:p>
        </w:tc>
      </w:tr>
      <w:tr w:rsidR="00C72F4F" w:rsidRPr="0005020D" w14:paraId="25DA602A" w14:textId="77777777" w:rsidTr="00C72F4F">
        <w:trPr>
          <w:trHeight w:val="315"/>
        </w:trPr>
        <w:tc>
          <w:tcPr>
            <w:tcW w:w="4720" w:type="dxa"/>
            <w:noWrap/>
            <w:hideMark/>
          </w:tcPr>
          <w:p w14:paraId="31C67D13" w14:textId="77777777" w:rsidR="00C72F4F" w:rsidRPr="0005020D" w:rsidRDefault="00C72F4F" w:rsidP="00C72F4F">
            <w:pPr>
              <w:pStyle w:val="BodyText"/>
              <w:spacing w:after="0"/>
              <w:rPr>
                <w:rFonts w:asciiTheme="minorHAnsi" w:hAnsiTheme="minorHAnsi"/>
              </w:rPr>
            </w:pPr>
          </w:p>
        </w:tc>
        <w:tc>
          <w:tcPr>
            <w:tcW w:w="12360" w:type="dxa"/>
            <w:noWrap/>
            <w:hideMark/>
          </w:tcPr>
          <w:p w14:paraId="26B917FF"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Test elements and course integration</w:t>
            </w:r>
          </w:p>
        </w:tc>
      </w:tr>
      <w:tr w:rsidR="00C72F4F" w:rsidRPr="0005020D" w14:paraId="12F3565E" w14:textId="77777777" w:rsidTr="00C72F4F">
        <w:trPr>
          <w:trHeight w:val="315"/>
        </w:trPr>
        <w:tc>
          <w:tcPr>
            <w:tcW w:w="4720" w:type="dxa"/>
            <w:noWrap/>
            <w:hideMark/>
          </w:tcPr>
          <w:p w14:paraId="45A7EC85" w14:textId="77777777" w:rsidR="00C72F4F" w:rsidRPr="0005020D" w:rsidRDefault="00C72F4F" w:rsidP="00C72F4F">
            <w:pPr>
              <w:pStyle w:val="BodyText"/>
              <w:spacing w:after="0"/>
              <w:rPr>
                <w:rFonts w:asciiTheme="minorHAnsi" w:hAnsiTheme="minorHAnsi"/>
                <w:b/>
                <w:bCs/>
              </w:rPr>
            </w:pPr>
            <w:r w:rsidRPr="0005020D">
              <w:rPr>
                <w:rFonts w:asciiTheme="minorHAnsi" w:hAnsiTheme="minorHAnsi"/>
                <w:b/>
                <w:bCs/>
              </w:rPr>
              <w:t>Demo</w:t>
            </w:r>
          </w:p>
        </w:tc>
        <w:tc>
          <w:tcPr>
            <w:tcW w:w="12360" w:type="dxa"/>
            <w:noWrap/>
            <w:hideMark/>
          </w:tcPr>
          <w:p w14:paraId="56298C2C" w14:textId="77777777" w:rsidR="00C72F4F" w:rsidRPr="0005020D" w:rsidRDefault="00C72F4F" w:rsidP="00C72F4F">
            <w:pPr>
              <w:pStyle w:val="BodyText"/>
              <w:spacing w:after="0"/>
              <w:rPr>
                <w:rFonts w:asciiTheme="minorHAnsi" w:hAnsiTheme="minorHAnsi"/>
                <w:b/>
                <w:bCs/>
              </w:rPr>
            </w:pPr>
          </w:p>
        </w:tc>
      </w:tr>
      <w:tr w:rsidR="00C72F4F" w:rsidRPr="0005020D" w14:paraId="4A9F4FD6" w14:textId="77777777" w:rsidTr="00C72F4F">
        <w:trPr>
          <w:trHeight w:val="315"/>
        </w:trPr>
        <w:tc>
          <w:tcPr>
            <w:tcW w:w="4720" w:type="dxa"/>
            <w:noWrap/>
            <w:hideMark/>
          </w:tcPr>
          <w:p w14:paraId="1C451A95" w14:textId="77777777" w:rsidR="00C72F4F" w:rsidRPr="0005020D" w:rsidRDefault="00C72F4F" w:rsidP="00C72F4F">
            <w:pPr>
              <w:pStyle w:val="BodyText"/>
              <w:spacing w:after="0"/>
              <w:rPr>
                <w:rFonts w:asciiTheme="minorHAnsi" w:hAnsiTheme="minorHAnsi"/>
              </w:rPr>
            </w:pPr>
          </w:p>
        </w:tc>
        <w:tc>
          <w:tcPr>
            <w:tcW w:w="12360" w:type="dxa"/>
            <w:noWrap/>
            <w:hideMark/>
          </w:tcPr>
          <w:p w14:paraId="22199614"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Select application to record screen and audio for demo</w:t>
            </w:r>
          </w:p>
        </w:tc>
      </w:tr>
      <w:tr w:rsidR="00C72F4F" w:rsidRPr="0005020D" w14:paraId="16ADA376" w14:textId="77777777" w:rsidTr="00C72F4F">
        <w:trPr>
          <w:trHeight w:val="315"/>
        </w:trPr>
        <w:tc>
          <w:tcPr>
            <w:tcW w:w="4720" w:type="dxa"/>
            <w:noWrap/>
            <w:hideMark/>
          </w:tcPr>
          <w:p w14:paraId="5CC6A506" w14:textId="77777777" w:rsidR="00C72F4F" w:rsidRPr="0005020D" w:rsidRDefault="00C72F4F" w:rsidP="00C72F4F">
            <w:pPr>
              <w:pStyle w:val="BodyText"/>
              <w:spacing w:after="0"/>
              <w:rPr>
                <w:rFonts w:asciiTheme="minorHAnsi" w:hAnsiTheme="minorHAnsi"/>
              </w:rPr>
            </w:pPr>
          </w:p>
        </w:tc>
        <w:tc>
          <w:tcPr>
            <w:tcW w:w="12360" w:type="dxa"/>
            <w:noWrap/>
            <w:hideMark/>
          </w:tcPr>
          <w:p w14:paraId="4BB5C0AE"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Record application demo, with voice-over audio</w:t>
            </w:r>
          </w:p>
        </w:tc>
      </w:tr>
      <w:tr w:rsidR="00C72F4F" w:rsidRPr="0005020D" w14:paraId="0E52AAE7" w14:textId="77777777" w:rsidTr="00C72F4F">
        <w:trPr>
          <w:trHeight w:val="315"/>
        </w:trPr>
        <w:tc>
          <w:tcPr>
            <w:tcW w:w="4720" w:type="dxa"/>
            <w:noWrap/>
            <w:hideMark/>
          </w:tcPr>
          <w:p w14:paraId="1E64ADF3" w14:textId="77777777" w:rsidR="00C72F4F" w:rsidRPr="0005020D" w:rsidRDefault="00C72F4F" w:rsidP="00C72F4F">
            <w:pPr>
              <w:pStyle w:val="BodyText"/>
              <w:spacing w:after="0"/>
              <w:rPr>
                <w:rFonts w:asciiTheme="minorHAnsi" w:hAnsiTheme="minorHAnsi"/>
              </w:rPr>
            </w:pPr>
          </w:p>
        </w:tc>
        <w:tc>
          <w:tcPr>
            <w:tcW w:w="12360" w:type="dxa"/>
            <w:noWrap/>
            <w:hideMark/>
          </w:tcPr>
          <w:p w14:paraId="17721314"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Upload to YouTube</w:t>
            </w:r>
          </w:p>
        </w:tc>
      </w:tr>
      <w:tr w:rsidR="00C72F4F" w:rsidRPr="0005020D" w14:paraId="38C46ABF" w14:textId="77777777" w:rsidTr="00C72F4F">
        <w:trPr>
          <w:trHeight w:val="315"/>
        </w:trPr>
        <w:tc>
          <w:tcPr>
            <w:tcW w:w="4720" w:type="dxa"/>
            <w:noWrap/>
            <w:hideMark/>
          </w:tcPr>
          <w:p w14:paraId="14732215" w14:textId="77777777" w:rsidR="00C72F4F" w:rsidRPr="0005020D" w:rsidRDefault="00C72F4F" w:rsidP="00C72F4F">
            <w:pPr>
              <w:pStyle w:val="BodyText"/>
              <w:spacing w:after="0"/>
              <w:rPr>
                <w:rFonts w:asciiTheme="minorHAnsi" w:hAnsiTheme="minorHAnsi"/>
                <w:b/>
                <w:bCs/>
              </w:rPr>
            </w:pPr>
            <w:r w:rsidRPr="0005020D">
              <w:rPr>
                <w:rFonts w:asciiTheme="minorHAnsi" w:hAnsiTheme="minorHAnsi"/>
                <w:b/>
                <w:bCs/>
              </w:rPr>
              <w:lastRenderedPageBreak/>
              <w:t>Login system</w:t>
            </w:r>
          </w:p>
        </w:tc>
        <w:tc>
          <w:tcPr>
            <w:tcW w:w="12360" w:type="dxa"/>
            <w:noWrap/>
            <w:hideMark/>
          </w:tcPr>
          <w:p w14:paraId="1FEF4205" w14:textId="77777777" w:rsidR="00C72F4F" w:rsidRPr="0005020D" w:rsidRDefault="00C72F4F" w:rsidP="00C72F4F">
            <w:pPr>
              <w:pStyle w:val="BodyText"/>
              <w:spacing w:after="0"/>
              <w:rPr>
                <w:rFonts w:asciiTheme="minorHAnsi" w:hAnsiTheme="minorHAnsi"/>
                <w:b/>
                <w:bCs/>
              </w:rPr>
            </w:pPr>
          </w:p>
        </w:tc>
      </w:tr>
      <w:tr w:rsidR="00C72F4F" w:rsidRPr="0005020D" w14:paraId="10144F2D" w14:textId="77777777" w:rsidTr="00C72F4F">
        <w:trPr>
          <w:trHeight w:val="315"/>
        </w:trPr>
        <w:tc>
          <w:tcPr>
            <w:tcW w:w="4720" w:type="dxa"/>
            <w:noWrap/>
            <w:hideMark/>
          </w:tcPr>
          <w:p w14:paraId="623FEC50" w14:textId="77777777" w:rsidR="00C72F4F" w:rsidRPr="0005020D" w:rsidRDefault="00C72F4F" w:rsidP="00C72F4F">
            <w:pPr>
              <w:pStyle w:val="BodyText"/>
              <w:spacing w:after="0"/>
              <w:rPr>
                <w:rFonts w:asciiTheme="minorHAnsi" w:hAnsiTheme="minorHAnsi"/>
              </w:rPr>
            </w:pPr>
          </w:p>
        </w:tc>
        <w:tc>
          <w:tcPr>
            <w:tcW w:w="12360" w:type="dxa"/>
            <w:noWrap/>
            <w:hideMark/>
          </w:tcPr>
          <w:p w14:paraId="4959AB7A"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Front-end for login and register pages</w:t>
            </w:r>
          </w:p>
        </w:tc>
      </w:tr>
      <w:tr w:rsidR="00C72F4F" w:rsidRPr="0005020D" w14:paraId="03041F53" w14:textId="77777777" w:rsidTr="00C72F4F">
        <w:trPr>
          <w:trHeight w:val="315"/>
        </w:trPr>
        <w:tc>
          <w:tcPr>
            <w:tcW w:w="4720" w:type="dxa"/>
            <w:noWrap/>
            <w:hideMark/>
          </w:tcPr>
          <w:p w14:paraId="762E1B61" w14:textId="77777777" w:rsidR="00C72F4F" w:rsidRPr="0005020D" w:rsidRDefault="00C72F4F" w:rsidP="00C72F4F">
            <w:pPr>
              <w:pStyle w:val="BodyText"/>
              <w:spacing w:after="0"/>
              <w:rPr>
                <w:rFonts w:asciiTheme="minorHAnsi" w:hAnsiTheme="minorHAnsi"/>
              </w:rPr>
            </w:pPr>
          </w:p>
        </w:tc>
        <w:tc>
          <w:tcPr>
            <w:tcW w:w="12360" w:type="dxa"/>
            <w:noWrap/>
            <w:hideMark/>
          </w:tcPr>
          <w:p w14:paraId="61DD549E"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Link up backend on login and register pages</w:t>
            </w:r>
          </w:p>
        </w:tc>
      </w:tr>
      <w:tr w:rsidR="00C72F4F" w:rsidRPr="0005020D" w14:paraId="21342923" w14:textId="77777777" w:rsidTr="00C72F4F">
        <w:trPr>
          <w:trHeight w:val="315"/>
        </w:trPr>
        <w:tc>
          <w:tcPr>
            <w:tcW w:w="4720" w:type="dxa"/>
            <w:noWrap/>
            <w:hideMark/>
          </w:tcPr>
          <w:p w14:paraId="5032522C" w14:textId="77777777" w:rsidR="00C72F4F" w:rsidRPr="0005020D" w:rsidRDefault="00C72F4F" w:rsidP="00C72F4F">
            <w:pPr>
              <w:pStyle w:val="BodyText"/>
              <w:spacing w:after="0"/>
              <w:rPr>
                <w:rFonts w:asciiTheme="minorHAnsi" w:hAnsiTheme="minorHAnsi"/>
              </w:rPr>
            </w:pPr>
          </w:p>
        </w:tc>
        <w:tc>
          <w:tcPr>
            <w:tcW w:w="12360" w:type="dxa"/>
            <w:noWrap/>
            <w:hideMark/>
          </w:tcPr>
          <w:p w14:paraId="35874378"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Add validation on login and register forms</w:t>
            </w:r>
          </w:p>
        </w:tc>
      </w:tr>
      <w:tr w:rsidR="00C72F4F" w:rsidRPr="0005020D" w14:paraId="014808DA" w14:textId="77777777" w:rsidTr="00C72F4F">
        <w:trPr>
          <w:trHeight w:val="315"/>
        </w:trPr>
        <w:tc>
          <w:tcPr>
            <w:tcW w:w="4720" w:type="dxa"/>
            <w:noWrap/>
            <w:hideMark/>
          </w:tcPr>
          <w:p w14:paraId="691AF5AF" w14:textId="77777777" w:rsidR="00C72F4F" w:rsidRPr="0005020D" w:rsidRDefault="00C72F4F" w:rsidP="00C72F4F">
            <w:pPr>
              <w:pStyle w:val="BodyText"/>
              <w:spacing w:after="0"/>
              <w:rPr>
                <w:rFonts w:asciiTheme="minorHAnsi" w:hAnsiTheme="minorHAnsi"/>
              </w:rPr>
            </w:pPr>
          </w:p>
        </w:tc>
        <w:tc>
          <w:tcPr>
            <w:tcW w:w="12360" w:type="dxa"/>
            <w:noWrap/>
            <w:hideMark/>
          </w:tcPr>
          <w:p w14:paraId="4A502FD6"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Test validation</w:t>
            </w:r>
          </w:p>
        </w:tc>
      </w:tr>
      <w:tr w:rsidR="00C72F4F" w:rsidRPr="0005020D" w14:paraId="301F93C1" w14:textId="77777777" w:rsidTr="00C72F4F">
        <w:trPr>
          <w:trHeight w:val="315"/>
        </w:trPr>
        <w:tc>
          <w:tcPr>
            <w:tcW w:w="4720" w:type="dxa"/>
            <w:noWrap/>
            <w:hideMark/>
          </w:tcPr>
          <w:p w14:paraId="43883A15" w14:textId="77777777" w:rsidR="00C72F4F" w:rsidRPr="0005020D" w:rsidRDefault="00C72F4F" w:rsidP="00C72F4F">
            <w:pPr>
              <w:pStyle w:val="BodyText"/>
              <w:spacing w:after="0"/>
              <w:rPr>
                <w:rFonts w:asciiTheme="minorHAnsi" w:hAnsiTheme="minorHAnsi"/>
              </w:rPr>
            </w:pPr>
          </w:p>
        </w:tc>
        <w:tc>
          <w:tcPr>
            <w:tcW w:w="12360" w:type="dxa"/>
            <w:noWrap/>
            <w:hideMark/>
          </w:tcPr>
          <w:p w14:paraId="5C291BE2"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Test login and register functionality</w:t>
            </w:r>
          </w:p>
        </w:tc>
      </w:tr>
      <w:tr w:rsidR="00C72F4F" w:rsidRPr="0005020D" w14:paraId="20D3B8FC" w14:textId="77777777" w:rsidTr="00C72F4F">
        <w:trPr>
          <w:trHeight w:val="315"/>
        </w:trPr>
        <w:tc>
          <w:tcPr>
            <w:tcW w:w="4720" w:type="dxa"/>
            <w:noWrap/>
            <w:hideMark/>
          </w:tcPr>
          <w:p w14:paraId="4674271C" w14:textId="77777777" w:rsidR="00C72F4F" w:rsidRPr="0005020D" w:rsidRDefault="00C72F4F" w:rsidP="00C72F4F">
            <w:pPr>
              <w:pStyle w:val="BodyText"/>
              <w:spacing w:after="0"/>
              <w:rPr>
                <w:rFonts w:asciiTheme="minorHAnsi" w:hAnsiTheme="minorHAnsi"/>
                <w:b/>
                <w:bCs/>
              </w:rPr>
            </w:pPr>
            <w:r w:rsidRPr="0005020D">
              <w:rPr>
                <w:rFonts w:asciiTheme="minorHAnsi" w:hAnsiTheme="minorHAnsi"/>
                <w:b/>
                <w:bCs/>
              </w:rPr>
              <w:t>Role management</w:t>
            </w:r>
          </w:p>
        </w:tc>
        <w:tc>
          <w:tcPr>
            <w:tcW w:w="12360" w:type="dxa"/>
            <w:noWrap/>
            <w:hideMark/>
          </w:tcPr>
          <w:p w14:paraId="710D2866" w14:textId="77777777" w:rsidR="00C72F4F" w:rsidRPr="0005020D" w:rsidRDefault="00C72F4F" w:rsidP="00C72F4F">
            <w:pPr>
              <w:pStyle w:val="BodyText"/>
              <w:spacing w:after="0"/>
              <w:rPr>
                <w:rFonts w:asciiTheme="minorHAnsi" w:hAnsiTheme="minorHAnsi"/>
                <w:b/>
                <w:bCs/>
              </w:rPr>
            </w:pPr>
          </w:p>
        </w:tc>
      </w:tr>
      <w:tr w:rsidR="00C72F4F" w:rsidRPr="0005020D" w14:paraId="48E2CA3C" w14:textId="77777777" w:rsidTr="00C72F4F">
        <w:trPr>
          <w:trHeight w:val="315"/>
        </w:trPr>
        <w:tc>
          <w:tcPr>
            <w:tcW w:w="4720" w:type="dxa"/>
            <w:noWrap/>
            <w:hideMark/>
          </w:tcPr>
          <w:p w14:paraId="756C4C9F" w14:textId="77777777" w:rsidR="00C72F4F" w:rsidRPr="0005020D" w:rsidRDefault="00C72F4F" w:rsidP="00C72F4F">
            <w:pPr>
              <w:pStyle w:val="BodyText"/>
              <w:spacing w:after="0"/>
              <w:rPr>
                <w:rFonts w:asciiTheme="minorHAnsi" w:hAnsiTheme="minorHAnsi"/>
              </w:rPr>
            </w:pPr>
          </w:p>
        </w:tc>
        <w:tc>
          <w:tcPr>
            <w:tcW w:w="12360" w:type="dxa"/>
            <w:noWrap/>
            <w:hideMark/>
          </w:tcPr>
          <w:p w14:paraId="56C46EFD"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Add relevant database structure</w:t>
            </w:r>
          </w:p>
        </w:tc>
      </w:tr>
      <w:tr w:rsidR="00C72F4F" w:rsidRPr="0005020D" w14:paraId="528DC8F5" w14:textId="77777777" w:rsidTr="00C72F4F">
        <w:trPr>
          <w:trHeight w:val="315"/>
        </w:trPr>
        <w:tc>
          <w:tcPr>
            <w:tcW w:w="4720" w:type="dxa"/>
            <w:noWrap/>
            <w:hideMark/>
          </w:tcPr>
          <w:p w14:paraId="3F752FF8" w14:textId="77777777" w:rsidR="00C72F4F" w:rsidRPr="0005020D" w:rsidRDefault="00C72F4F" w:rsidP="00C72F4F">
            <w:pPr>
              <w:pStyle w:val="BodyText"/>
              <w:spacing w:after="0"/>
              <w:rPr>
                <w:rFonts w:asciiTheme="minorHAnsi" w:hAnsiTheme="minorHAnsi"/>
              </w:rPr>
            </w:pPr>
          </w:p>
        </w:tc>
        <w:tc>
          <w:tcPr>
            <w:tcW w:w="12360" w:type="dxa"/>
            <w:noWrap/>
            <w:hideMark/>
          </w:tcPr>
          <w:p w14:paraId="0DBE2493"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Develop role management system within all pages</w:t>
            </w:r>
          </w:p>
        </w:tc>
      </w:tr>
      <w:tr w:rsidR="00C72F4F" w:rsidRPr="0005020D" w14:paraId="47784DFA" w14:textId="77777777" w:rsidTr="00C72F4F">
        <w:trPr>
          <w:trHeight w:val="315"/>
        </w:trPr>
        <w:tc>
          <w:tcPr>
            <w:tcW w:w="4720" w:type="dxa"/>
            <w:noWrap/>
            <w:hideMark/>
          </w:tcPr>
          <w:p w14:paraId="246349A1" w14:textId="77777777" w:rsidR="00C72F4F" w:rsidRPr="0005020D" w:rsidRDefault="00C72F4F" w:rsidP="00C72F4F">
            <w:pPr>
              <w:pStyle w:val="BodyText"/>
              <w:spacing w:after="0"/>
              <w:rPr>
                <w:rFonts w:asciiTheme="minorHAnsi" w:hAnsiTheme="minorHAnsi"/>
              </w:rPr>
            </w:pPr>
          </w:p>
        </w:tc>
        <w:tc>
          <w:tcPr>
            <w:tcW w:w="12360" w:type="dxa"/>
            <w:noWrap/>
            <w:hideMark/>
          </w:tcPr>
          <w:p w14:paraId="100C6B2D"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Test role functionality</w:t>
            </w:r>
          </w:p>
        </w:tc>
      </w:tr>
      <w:tr w:rsidR="00C72F4F" w:rsidRPr="0005020D" w14:paraId="3F40C017" w14:textId="77777777" w:rsidTr="00C72F4F">
        <w:trPr>
          <w:trHeight w:val="315"/>
        </w:trPr>
        <w:tc>
          <w:tcPr>
            <w:tcW w:w="4720" w:type="dxa"/>
            <w:noWrap/>
            <w:hideMark/>
          </w:tcPr>
          <w:p w14:paraId="6D54453C" w14:textId="77777777" w:rsidR="00C72F4F" w:rsidRPr="0005020D" w:rsidRDefault="00C72F4F" w:rsidP="00C72F4F">
            <w:pPr>
              <w:pStyle w:val="BodyText"/>
              <w:spacing w:after="0"/>
              <w:rPr>
                <w:rFonts w:asciiTheme="minorHAnsi" w:hAnsiTheme="minorHAnsi"/>
                <w:b/>
                <w:bCs/>
              </w:rPr>
            </w:pPr>
            <w:r w:rsidRPr="0005020D">
              <w:rPr>
                <w:rFonts w:asciiTheme="minorHAnsi" w:hAnsiTheme="minorHAnsi"/>
                <w:b/>
                <w:bCs/>
              </w:rPr>
              <w:t>System settings</w:t>
            </w:r>
          </w:p>
        </w:tc>
        <w:tc>
          <w:tcPr>
            <w:tcW w:w="12360" w:type="dxa"/>
            <w:noWrap/>
            <w:hideMark/>
          </w:tcPr>
          <w:p w14:paraId="54F111B2" w14:textId="77777777" w:rsidR="00C72F4F" w:rsidRPr="0005020D" w:rsidRDefault="00C72F4F" w:rsidP="00C72F4F">
            <w:pPr>
              <w:pStyle w:val="BodyText"/>
              <w:spacing w:after="0"/>
              <w:rPr>
                <w:rFonts w:asciiTheme="minorHAnsi" w:hAnsiTheme="minorHAnsi"/>
                <w:b/>
                <w:bCs/>
              </w:rPr>
            </w:pPr>
          </w:p>
        </w:tc>
      </w:tr>
      <w:tr w:rsidR="00C72F4F" w:rsidRPr="0005020D" w14:paraId="4815272F" w14:textId="77777777" w:rsidTr="00C72F4F">
        <w:trPr>
          <w:trHeight w:val="315"/>
        </w:trPr>
        <w:tc>
          <w:tcPr>
            <w:tcW w:w="4720" w:type="dxa"/>
            <w:noWrap/>
            <w:hideMark/>
          </w:tcPr>
          <w:p w14:paraId="321617CF" w14:textId="77777777" w:rsidR="00C72F4F" w:rsidRPr="0005020D" w:rsidRDefault="00C72F4F" w:rsidP="00C72F4F">
            <w:pPr>
              <w:pStyle w:val="BodyText"/>
              <w:spacing w:after="0"/>
              <w:rPr>
                <w:rFonts w:asciiTheme="minorHAnsi" w:hAnsiTheme="minorHAnsi"/>
              </w:rPr>
            </w:pPr>
          </w:p>
        </w:tc>
        <w:tc>
          <w:tcPr>
            <w:tcW w:w="12360" w:type="dxa"/>
            <w:noWrap/>
            <w:hideMark/>
          </w:tcPr>
          <w:p w14:paraId="149C37CB"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Add settings to config table within database</w:t>
            </w:r>
          </w:p>
        </w:tc>
      </w:tr>
      <w:tr w:rsidR="00C72F4F" w:rsidRPr="0005020D" w14:paraId="3EA079F1" w14:textId="77777777" w:rsidTr="00C72F4F">
        <w:trPr>
          <w:trHeight w:val="315"/>
        </w:trPr>
        <w:tc>
          <w:tcPr>
            <w:tcW w:w="4720" w:type="dxa"/>
            <w:noWrap/>
            <w:hideMark/>
          </w:tcPr>
          <w:p w14:paraId="6E8D1801" w14:textId="77777777" w:rsidR="00C72F4F" w:rsidRPr="0005020D" w:rsidRDefault="00C72F4F" w:rsidP="00C72F4F">
            <w:pPr>
              <w:pStyle w:val="BodyText"/>
              <w:spacing w:after="0"/>
              <w:rPr>
                <w:rFonts w:asciiTheme="minorHAnsi" w:hAnsiTheme="minorHAnsi"/>
              </w:rPr>
            </w:pPr>
          </w:p>
        </w:tc>
        <w:tc>
          <w:tcPr>
            <w:tcW w:w="12360" w:type="dxa"/>
            <w:noWrap/>
            <w:hideMark/>
          </w:tcPr>
          <w:p w14:paraId="35DEC7B7"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Add frontend for settings pages</w:t>
            </w:r>
          </w:p>
        </w:tc>
      </w:tr>
      <w:tr w:rsidR="00C72F4F" w:rsidRPr="0005020D" w14:paraId="1A6C62F1" w14:textId="77777777" w:rsidTr="00C72F4F">
        <w:trPr>
          <w:trHeight w:val="315"/>
        </w:trPr>
        <w:tc>
          <w:tcPr>
            <w:tcW w:w="4720" w:type="dxa"/>
            <w:noWrap/>
            <w:hideMark/>
          </w:tcPr>
          <w:p w14:paraId="2D72F0D0" w14:textId="77777777" w:rsidR="00C72F4F" w:rsidRPr="0005020D" w:rsidRDefault="00C72F4F" w:rsidP="00C72F4F">
            <w:pPr>
              <w:pStyle w:val="BodyText"/>
              <w:spacing w:after="0"/>
              <w:rPr>
                <w:rFonts w:asciiTheme="minorHAnsi" w:hAnsiTheme="minorHAnsi"/>
              </w:rPr>
            </w:pPr>
          </w:p>
        </w:tc>
        <w:tc>
          <w:tcPr>
            <w:tcW w:w="12360" w:type="dxa"/>
            <w:noWrap/>
            <w:hideMark/>
          </w:tcPr>
          <w:p w14:paraId="2D8D225F"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Link up backend on settings pages</w:t>
            </w:r>
          </w:p>
        </w:tc>
      </w:tr>
      <w:tr w:rsidR="00C72F4F" w:rsidRPr="0005020D" w14:paraId="15E3A911" w14:textId="77777777" w:rsidTr="00C72F4F">
        <w:trPr>
          <w:trHeight w:val="315"/>
        </w:trPr>
        <w:tc>
          <w:tcPr>
            <w:tcW w:w="4720" w:type="dxa"/>
            <w:noWrap/>
            <w:hideMark/>
          </w:tcPr>
          <w:p w14:paraId="4B1C7584" w14:textId="77777777" w:rsidR="00C72F4F" w:rsidRPr="0005020D" w:rsidRDefault="00C72F4F" w:rsidP="00C72F4F">
            <w:pPr>
              <w:pStyle w:val="BodyText"/>
              <w:spacing w:after="0"/>
              <w:rPr>
                <w:rFonts w:asciiTheme="minorHAnsi" w:hAnsiTheme="minorHAnsi"/>
              </w:rPr>
            </w:pPr>
          </w:p>
        </w:tc>
        <w:tc>
          <w:tcPr>
            <w:tcW w:w="12360" w:type="dxa"/>
            <w:noWrap/>
            <w:hideMark/>
          </w:tcPr>
          <w:p w14:paraId="1DD52B1D"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Test system settings functionality</w:t>
            </w:r>
          </w:p>
        </w:tc>
      </w:tr>
      <w:tr w:rsidR="00C72F4F" w:rsidRPr="0005020D" w14:paraId="62F2C563" w14:textId="77777777" w:rsidTr="00C72F4F">
        <w:trPr>
          <w:trHeight w:val="315"/>
        </w:trPr>
        <w:tc>
          <w:tcPr>
            <w:tcW w:w="4720" w:type="dxa"/>
            <w:noWrap/>
            <w:hideMark/>
          </w:tcPr>
          <w:p w14:paraId="59D9A71F" w14:textId="77777777" w:rsidR="00C72F4F" w:rsidRPr="0005020D" w:rsidRDefault="00C72F4F" w:rsidP="00C72F4F">
            <w:pPr>
              <w:pStyle w:val="BodyText"/>
              <w:spacing w:after="0"/>
              <w:rPr>
                <w:rFonts w:asciiTheme="minorHAnsi" w:hAnsiTheme="minorHAnsi"/>
                <w:b/>
                <w:bCs/>
              </w:rPr>
            </w:pPr>
            <w:r w:rsidRPr="0005020D">
              <w:rPr>
                <w:rFonts w:asciiTheme="minorHAnsi" w:hAnsiTheme="minorHAnsi"/>
                <w:b/>
                <w:bCs/>
              </w:rPr>
              <w:t>Completion system</w:t>
            </w:r>
          </w:p>
        </w:tc>
        <w:tc>
          <w:tcPr>
            <w:tcW w:w="12360" w:type="dxa"/>
            <w:noWrap/>
            <w:hideMark/>
          </w:tcPr>
          <w:p w14:paraId="0DED4813" w14:textId="77777777" w:rsidR="00C72F4F" w:rsidRPr="0005020D" w:rsidRDefault="00C72F4F" w:rsidP="00C72F4F">
            <w:pPr>
              <w:pStyle w:val="BodyText"/>
              <w:spacing w:after="0"/>
              <w:rPr>
                <w:rFonts w:asciiTheme="minorHAnsi" w:hAnsiTheme="minorHAnsi"/>
                <w:b/>
                <w:bCs/>
              </w:rPr>
            </w:pPr>
          </w:p>
        </w:tc>
      </w:tr>
      <w:tr w:rsidR="00C72F4F" w:rsidRPr="0005020D" w14:paraId="0674A787" w14:textId="77777777" w:rsidTr="00C72F4F">
        <w:trPr>
          <w:trHeight w:val="315"/>
        </w:trPr>
        <w:tc>
          <w:tcPr>
            <w:tcW w:w="4720" w:type="dxa"/>
            <w:noWrap/>
            <w:hideMark/>
          </w:tcPr>
          <w:p w14:paraId="168B418E" w14:textId="77777777" w:rsidR="00C72F4F" w:rsidRPr="0005020D" w:rsidRDefault="00C72F4F" w:rsidP="00C72F4F">
            <w:pPr>
              <w:pStyle w:val="BodyText"/>
              <w:spacing w:after="0"/>
              <w:rPr>
                <w:rFonts w:asciiTheme="minorHAnsi" w:hAnsiTheme="minorHAnsi"/>
              </w:rPr>
            </w:pPr>
          </w:p>
        </w:tc>
        <w:tc>
          <w:tcPr>
            <w:tcW w:w="12360" w:type="dxa"/>
            <w:noWrap/>
            <w:hideMark/>
          </w:tcPr>
          <w:p w14:paraId="775EAF36"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Add course completion criteria</w:t>
            </w:r>
          </w:p>
        </w:tc>
      </w:tr>
      <w:tr w:rsidR="00C72F4F" w:rsidRPr="0005020D" w14:paraId="1C2742AC" w14:textId="77777777" w:rsidTr="00C72F4F">
        <w:trPr>
          <w:trHeight w:val="315"/>
        </w:trPr>
        <w:tc>
          <w:tcPr>
            <w:tcW w:w="4720" w:type="dxa"/>
            <w:noWrap/>
            <w:hideMark/>
          </w:tcPr>
          <w:p w14:paraId="444B91BA" w14:textId="77777777" w:rsidR="00C72F4F" w:rsidRPr="0005020D" w:rsidRDefault="00C72F4F" w:rsidP="00C72F4F">
            <w:pPr>
              <w:pStyle w:val="BodyText"/>
              <w:spacing w:after="0"/>
              <w:rPr>
                <w:rFonts w:asciiTheme="minorHAnsi" w:hAnsiTheme="minorHAnsi"/>
              </w:rPr>
            </w:pPr>
          </w:p>
        </w:tc>
        <w:tc>
          <w:tcPr>
            <w:tcW w:w="12360" w:type="dxa"/>
            <w:noWrap/>
            <w:hideMark/>
          </w:tcPr>
          <w:p w14:paraId="22226271"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Add element completion settings to course elements</w:t>
            </w:r>
          </w:p>
        </w:tc>
      </w:tr>
      <w:tr w:rsidR="00C72F4F" w:rsidRPr="0005020D" w14:paraId="4FF192DD" w14:textId="77777777" w:rsidTr="00C72F4F">
        <w:trPr>
          <w:trHeight w:val="315"/>
        </w:trPr>
        <w:tc>
          <w:tcPr>
            <w:tcW w:w="4720" w:type="dxa"/>
            <w:noWrap/>
            <w:hideMark/>
          </w:tcPr>
          <w:p w14:paraId="29358E1D" w14:textId="77777777" w:rsidR="00C72F4F" w:rsidRPr="0005020D" w:rsidRDefault="00C72F4F" w:rsidP="00C72F4F">
            <w:pPr>
              <w:pStyle w:val="BodyText"/>
              <w:spacing w:after="0"/>
              <w:rPr>
                <w:rFonts w:asciiTheme="minorHAnsi" w:hAnsiTheme="minorHAnsi"/>
              </w:rPr>
            </w:pPr>
          </w:p>
        </w:tc>
        <w:tc>
          <w:tcPr>
            <w:tcW w:w="12360" w:type="dxa"/>
            <w:noWrap/>
            <w:hideMark/>
          </w:tcPr>
          <w:p w14:paraId="0699A8E8"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Front-end additions to display completion progress</w:t>
            </w:r>
          </w:p>
        </w:tc>
      </w:tr>
      <w:tr w:rsidR="00C72F4F" w:rsidRPr="0005020D" w14:paraId="3F9E2E19" w14:textId="77777777" w:rsidTr="00C72F4F">
        <w:trPr>
          <w:trHeight w:val="315"/>
        </w:trPr>
        <w:tc>
          <w:tcPr>
            <w:tcW w:w="4720" w:type="dxa"/>
            <w:noWrap/>
            <w:hideMark/>
          </w:tcPr>
          <w:p w14:paraId="019C062D" w14:textId="77777777" w:rsidR="00C72F4F" w:rsidRPr="0005020D" w:rsidRDefault="00C72F4F" w:rsidP="00C72F4F">
            <w:pPr>
              <w:pStyle w:val="BodyText"/>
              <w:spacing w:after="0"/>
              <w:rPr>
                <w:rFonts w:asciiTheme="minorHAnsi" w:hAnsiTheme="minorHAnsi"/>
              </w:rPr>
            </w:pPr>
          </w:p>
        </w:tc>
        <w:tc>
          <w:tcPr>
            <w:tcW w:w="12360" w:type="dxa"/>
            <w:noWrap/>
            <w:hideMark/>
          </w:tcPr>
          <w:p w14:paraId="59A59050"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Link up backend with the data for completions</w:t>
            </w:r>
          </w:p>
        </w:tc>
      </w:tr>
      <w:tr w:rsidR="00C72F4F" w:rsidRPr="0005020D" w14:paraId="2BC0D2DA" w14:textId="77777777" w:rsidTr="00C72F4F">
        <w:trPr>
          <w:trHeight w:val="315"/>
        </w:trPr>
        <w:tc>
          <w:tcPr>
            <w:tcW w:w="4720" w:type="dxa"/>
            <w:noWrap/>
            <w:hideMark/>
          </w:tcPr>
          <w:p w14:paraId="325B3CA4" w14:textId="77777777" w:rsidR="00C72F4F" w:rsidRPr="0005020D" w:rsidRDefault="00C72F4F" w:rsidP="00C72F4F">
            <w:pPr>
              <w:pStyle w:val="BodyText"/>
              <w:spacing w:after="0"/>
              <w:rPr>
                <w:rFonts w:asciiTheme="minorHAnsi" w:hAnsiTheme="minorHAnsi"/>
              </w:rPr>
            </w:pPr>
          </w:p>
        </w:tc>
        <w:tc>
          <w:tcPr>
            <w:tcW w:w="12360" w:type="dxa"/>
            <w:noWrap/>
            <w:hideMark/>
          </w:tcPr>
          <w:p w14:paraId="713224F6"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Add certificates</w:t>
            </w:r>
          </w:p>
        </w:tc>
      </w:tr>
      <w:tr w:rsidR="00C72F4F" w:rsidRPr="0005020D" w14:paraId="070FFA36" w14:textId="77777777" w:rsidTr="00C72F4F">
        <w:trPr>
          <w:trHeight w:val="315"/>
        </w:trPr>
        <w:tc>
          <w:tcPr>
            <w:tcW w:w="4720" w:type="dxa"/>
            <w:noWrap/>
            <w:hideMark/>
          </w:tcPr>
          <w:p w14:paraId="1F65B4D0" w14:textId="77777777" w:rsidR="00C72F4F" w:rsidRPr="0005020D" w:rsidRDefault="00C72F4F" w:rsidP="00C72F4F">
            <w:pPr>
              <w:pStyle w:val="BodyText"/>
              <w:spacing w:after="0"/>
              <w:rPr>
                <w:rFonts w:asciiTheme="minorHAnsi" w:hAnsiTheme="minorHAnsi"/>
              </w:rPr>
            </w:pPr>
          </w:p>
        </w:tc>
        <w:tc>
          <w:tcPr>
            <w:tcW w:w="12360" w:type="dxa"/>
            <w:noWrap/>
            <w:hideMark/>
          </w:tcPr>
          <w:p w14:paraId="1BD64B35"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Test completion system</w:t>
            </w:r>
          </w:p>
        </w:tc>
      </w:tr>
      <w:tr w:rsidR="00C72F4F" w:rsidRPr="0005020D" w14:paraId="37F5C315" w14:textId="77777777" w:rsidTr="00C72F4F">
        <w:trPr>
          <w:trHeight w:val="315"/>
        </w:trPr>
        <w:tc>
          <w:tcPr>
            <w:tcW w:w="4720" w:type="dxa"/>
            <w:noWrap/>
            <w:hideMark/>
          </w:tcPr>
          <w:p w14:paraId="0AFEA7D0" w14:textId="77777777" w:rsidR="00C72F4F" w:rsidRPr="0005020D" w:rsidRDefault="00C72F4F" w:rsidP="00C72F4F">
            <w:pPr>
              <w:pStyle w:val="BodyText"/>
              <w:spacing w:after="0"/>
              <w:rPr>
                <w:rFonts w:asciiTheme="minorHAnsi" w:hAnsiTheme="minorHAnsi"/>
                <w:b/>
                <w:bCs/>
              </w:rPr>
            </w:pPr>
            <w:r w:rsidRPr="0005020D">
              <w:rPr>
                <w:rFonts w:asciiTheme="minorHAnsi" w:hAnsiTheme="minorHAnsi"/>
                <w:b/>
                <w:bCs/>
              </w:rPr>
              <w:t>Reporting</w:t>
            </w:r>
          </w:p>
        </w:tc>
        <w:tc>
          <w:tcPr>
            <w:tcW w:w="12360" w:type="dxa"/>
            <w:noWrap/>
            <w:hideMark/>
          </w:tcPr>
          <w:p w14:paraId="667880E5" w14:textId="77777777" w:rsidR="00C72F4F" w:rsidRPr="0005020D" w:rsidRDefault="00C72F4F" w:rsidP="00C72F4F">
            <w:pPr>
              <w:pStyle w:val="BodyText"/>
              <w:spacing w:after="0"/>
              <w:rPr>
                <w:rFonts w:asciiTheme="minorHAnsi" w:hAnsiTheme="minorHAnsi"/>
                <w:b/>
                <w:bCs/>
              </w:rPr>
            </w:pPr>
          </w:p>
        </w:tc>
      </w:tr>
      <w:tr w:rsidR="00C72F4F" w:rsidRPr="0005020D" w14:paraId="55E063D8" w14:textId="77777777" w:rsidTr="00C72F4F">
        <w:trPr>
          <w:trHeight w:val="315"/>
        </w:trPr>
        <w:tc>
          <w:tcPr>
            <w:tcW w:w="4720" w:type="dxa"/>
            <w:noWrap/>
            <w:hideMark/>
          </w:tcPr>
          <w:p w14:paraId="6A49DA10" w14:textId="77777777" w:rsidR="00C72F4F" w:rsidRPr="0005020D" w:rsidRDefault="00C72F4F" w:rsidP="00C72F4F">
            <w:pPr>
              <w:pStyle w:val="BodyText"/>
              <w:spacing w:after="0"/>
              <w:rPr>
                <w:rFonts w:asciiTheme="minorHAnsi" w:hAnsiTheme="minorHAnsi"/>
              </w:rPr>
            </w:pPr>
          </w:p>
        </w:tc>
        <w:tc>
          <w:tcPr>
            <w:tcW w:w="12360" w:type="dxa"/>
            <w:noWrap/>
            <w:hideMark/>
          </w:tcPr>
          <w:p w14:paraId="2E3F850F"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 xml:space="preserve">Add course reports </w:t>
            </w:r>
          </w:p>
        </w:tc>
      </w:tr>
      <w:tr w:rsidR="00C72F4F" w:rsidRPr="0005020D" w14:paraId="4DF42D9B" w14:textId="77777777" w:rsidTr="00C72F4F">
        <w:trPr>
          <w:trHeight w:val="315"/>
        </w:trPr>
        <w:tc>
          <w:tcPr>
            <w:tcW w:w="4720" w:type="dxa"/>
            <w:noWrap/>
            <w:hideMark/>
          </w:tcPr>
          <w:p w14:paraId="1C6335AE" w14:textId="77777777" w:rsidR="00C72F4F" w:rsidRPr="0005020D" w:rsidRDefault="00C72F4F" w:rsidP="00C72F4F">
            <w:pPr>
              <w:pStyle w:val="BodyText"/>
              <w:spacing w:after="0"/>
              <w:rPr>
                <w:rFonts w:asciiTheme="minorHAnsi" w:hAnsiTheme="minorHAnsi"/>
              </w:rPr>
            </w:pPr>
          </w:p>
        </w:tc>
        <w:tc>
          <w:tcPr>
            <w:tcW w:w="12360" w:type="dxa"/>
            <w:noWrap/>
            <w:hideMark/>
          </w:tcPr>
          <w:p w14:paraId="250F1061"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Add user reports</w:t>
            </w:r>
          </w:p>
        </w:tc>
      </w:tr>
      <w:tr w:rsidR="00C72F4F" w:rsidRPr="0005020D" w14:paraId="3C92FC30" w14:textId="77777777" w:rsidTr="00C72F4F">
        <w:trPr>
          <w:trHeight w:val="315"/>
        </w:trPr>
        <w:tc>
          <w:tcPr>
            <w:tcW w:w="4720" w:type="dxa"/>
            <w:noWrap/>
            <w:hideMark/>
          </w:tcPr>
          <w:p w14:paraId="2B868161" w14:textId="77777777" w:rsidR="00C72F4F" w:rsidRPr="0005020D" w:rsidRDefault="00C72F4F" w:rsidP="00C72F4F">
            <w:pPr>
              <w:pStyle w:val="BodyText"/>
              <w:spacing w:after="0"/>
              <w:rPr>
                <w:rFonts w:asciiTheme="minorHAnsi" w:hAnsiTheme="minorHAnsi"/>
              </w:rPr>
            </w:pPr>
          </w:p>
        </w:tc>
        <w:tc>
          <w:tcPr>
            <w:tcW w:w="12360" w:type="dxa"/>
            <w:noWrap/>
            <w:hideMark/>
          </w:tcPr>
          <w:p w14:paraId="621E398F"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Add system reports</w:t>
            </w:r>
          </w:p>
        </w:tc>
      </w:tr>
      <w:tr w:rsidR="00C72F4F" w:rsidRPr="0005020D" w14:paraId="12A57A00" w14:textId="77777777" w:rsidTr="00C72F4F">
        <w:trPr>
          <w:trHeight w:val="315"/>
        </w:trPr>
        <w:tc>
          <w:tcPr>
            <w:tcW w:w="4720" w:type="dxa"/>
            <w:noWrap/>
            <w:hideMark/>
          </w:tcPr>
          <w:p w14:paraId="6DE1A416" w14:textId="77777777" w:rsidR="00C72F4F" w:rsidRPr="0005020D" w:rsidRDefault="00C72F4F" w:rsidP="00C72F4F">
            <w:pPr>
              <w:pStyle w:val="BodyText"/>
              <w:spacing w:after="0"/>
              <w:rPr>
                <w:rFonts w:asciiTheme="minorHAnsi" w:hAnsiTheme="minorHAnsi"/>
              </w:rPr>
            </w:pPr>
          </w:p>
        </w:tc>
        <w:tc>
          <w:tcPr>
            <w:tcW w:w="12360" w:type="dxa"/>
            <w:noWrap/>
            <w:hideMark/>
          </w:tcPr>
          <w:p w14:paraId="0460DA5B"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Test all reports</w:t>
            </w:r>
          </w:p>
        </w:tc>
      </w:tr>
      <w:tr w:rsidR="00C72F4F" w:rsidRPr="0005020D" w14:paraId="7B2A2703" w14:textId="77777777" w:rsidTr="00C72F4F">
        <w:trPr>
          <w:trHeight w:val="315"/>
        </w:trPr>
        <w:tc>
          <w:tcPr>
            <w:tcW w:w="4720" w:type="dxa"/>
            <w:noWrap/>
            <w:hideMark/>
          </w:tcPr>
          <w:p w14:paraId="71461A87" w14:textId="77777777" w:rsidR="00C72F4F" w:rsidRPr="0005020D" w:rsidRDefault="00C72F4F" w:rsidP="00C72F4F">
            <w:pPr>
              <w:pStyle w:val="BodyText"/>
              <w:spacing w:after="0"/>
              <w:rPr>
                <w:rFonts w:asciiTheme="minorHAnsi" w:hAnsiTheme="minorHAnsi"/>
                <w:b/>
                <w:bCs/>
              </w:rPr>
            </w:pPr>
            <w:r w:rsidRPr="0005020D">
              <w:rPr>
                <w:rFonts w:asciiTheme="minorHAnsi" w:hAnsiTheme="minorHAnsi"/>
                <w:b/>
                <w:bCs/>
              </w:rPr>
              <w:t>User management</w:t>
            </w:r>
          </w:p>
        </w:tc>
        <w:tc>
          <w:tcPr>
            <w:tcW w:w="12360" w:type="dxa"/>
            <w:noWrap/>
            <w:hideMark/>
          </w:tcPr>
          <w:p w14:paraId="2974A6A7" w14:textId="77777777" w:rsidR="00C72F4F" w:rsidRPr="0005020D" w:rsidRDefault="00C72F4F" w:rsidP="00C72F4F">
            <w:pPr>
              <w:pStyle w:val="BodyText"/>
              <w:spacing w:after="0"/>
              <w:rPr>
                <w:rFonts w:asciiTheme="minorHAnsi" w:hAnsiTheme="minorHAnsi"/>
                <w:b/>
                <w:bCs/>
              </w:rPr>
            </w:pPr>
          </w:p>
        </w:tc>
      </w:tr>
      <w:tr w:rsidR="00C72F4F" w:rsidRPr="0005020D" w14:paraId="55B21F9A" w14:textId="77777777" w:rsidTr="00C72F4F">
        <w:trPr>
          <w:trHeight w:val="315"/>
        </w:trPr>
        <w:tc>
          <w:tcPr>
            <w:tcW w:w="4720" w:type="dxa"/>
            <w:noWrap/>
            <w:hideMark/>
          </w:tcPr>
          <w:p w14:paraId="1B278FD5" w14:textId="77777777" w:rsidR="00C72F4F" w:rsidRPr="0005020D" w:rsidRDefault="00C72F4F" w:rsidP="00C72F4F">
            <w:pPr>
              <w:pStyle w:val="BodyText"/>
              <w:spacing w:after="0"/>
              <w:rPr>
                <w:rFonts w:asciiTheme="minorHAnsi" w:hAnsiTheme="minorHAnsi"/>
              </w:rPr>
            </w:pPr>
          </w:p>
        </w:tc>
        <w:tc>
          <w:tcPr>
            <w:tcW w:w="12360" w:type="dxa"/>
            <w:noWrap/>
            <w:hideMark/>
          </w:tcPr>
          <w:p w14:paraId="57C5AE07"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User creation page</w:t>
            </w:r>
          </w:p>
        </w:tc>
      </w:tr>
      <w:tr w:rsidR="00C72F4F" w:rsidRPr="0005020D" w14:paraId="336BD23C" w14:textId="77777777" w:rsidTr="00C72F4F">
        <w:trPr>
          <w:trHeight w:val="315"/>
        </w:trPr>
        <w:tc>
          <w:tcPr>
            <w:tcW w:w="4720" w:type="dxa"/>
            <w:noWrap/>
            <w:hideMark/>
          </w:tcPr>
          <w:p w14:paraId="2D7347B7" w14:textId="77777777" w:rsidR="00C72F4F" w:rsidRPr="0005020D" w:rsidRDefault="00C72F4F" w:rsidP="00C72F4F">
            <w:pPr>
              <w:pStyle w:val="BodyText"/>
              <w:spacing w:after="0"/>
              <w:rPr>
                <w:rFonts w:asciiTheme="minorHAnsi" w:hAnsiTheme="minorHAnsi"/>
              </w:rPr>
            </w:pPr>
          </w:p>
        </w:tc>
        <w:tc>
          <w:tcPr>
            <w:tcW w:w="12360" w:type="dxa"/>
            <w:noWrap/>
            <w:hideMark/>
          </w:tcPr>
          <w:p w14:paraId="3A92F91E"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Bulk upload users functionality</w:t>
            </w:r>
          </w:p>
        </w:tc>
      </w:tr>
      <w:tr w:rsidR="00C72F4F" w:rsidRPr="0005020D" w14:paraId="44ADB475" w14:textId="77777777" w:rsidTr="00C72F4F">
        <w:trPr>
          <w:trHeight w:val="315"/>
        </w:trPr>
        <w:tc>
          <w:tcPr>
            <w:tcW w:w="4720" w:type="dxa"/>
            <w:noWrap/>
            <w:hideMark/>
          </w:tcPr>
          <w:p w14:paraId="4A6D1592" w14:textId="77777777" w:rsidR="00C72F4F" w:rsidRPr="0005020D" w:rsidRDefault="00C72F4F" w:rsidP="00C72F4F">
            <w:pPr>
              <w:pStyle w:val="BodyText"/>
              <w:spacing w:after="0"/>
              <w:rPr>
                <w:rFonts w:asciiTheme="minorHAnsi" w:hAnsiTheme="minorHAnsi"/>
              </w:rPr>
            </w:pPr>
          </w:p>
        </w:tc>
        <w:tc>
          <w:tcPr>
            <w:tcW w:w="12360" w:type="dxa"/>
            <w:noWrap/>
            <w:hideMark/>
          </w:tcPr>
          <w:p w14:paraId="55E170B5"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Test user management functionality</w:t>
            </w:r>
          </w:p>
        </w:tc>
      </w:tr>
      <w:tr w:rsidR="00C72F4F" w:rsidRPr="0005020D" w14:paraId="2091B8F9" w14:textId="77777777" w:rsidTr="00C72F4F">
        <w:trPr>
          <w:trHeight w:val="315"/>
        </w:trPr>
        <w:tc>
          <w:tcPr>
            <w:tcW w:w="4720" w:type="dxa"/>
            <w:noWrap/>
            <w:hideMark/>
          </w:tcPr>
          <w:p w14:paraId="56F0CB23" w14:textId="77777777" w:rsidR="00C72F4F" w:rsidRPr="0005020D" w:rsidRDefault="00C72F4F" w:rsidP="00C72F4F">
            <w:pPr>
              <w:pStyle w:val="BodyText"/>
              <w:spacing w:after="0"/>
              <w:rPr>
                <w:rFonts w:asciiTheme="minorHAnsi" w:hAnsiTheme="minorHAnsi"/>
                <w:b/>
                <w:bCs/>
              </w:rPr>
            </w:pPr>
            <w:r w:rsidRPr="0005020D">
              <w:rPr>
                <w:rFonts w:asciiTheme="minorHAnsi" w:hAnsiTheme="minorHAnsi"/>
                <w:b/>
                <w:bCs/>
              </w:rPr>
              <w:t>Groups</w:t>
            </w:r>
          </w:p>
        </w:tc>
        <w:tc>
          <w:tcPr>
            <w:tcW w:w="12360" w:type="dxa"/>
            <w:noWrap/>
            <w:hideMark/>
          </w:tcPr>
          <w:p w14:paraId="6EADE75C" w14:textId="77777777" w:rsidR="00C72F4F" w:rsidRPr="0005020D" w:rsidRDefault="00C72F4F" w:rsidP="00C72F4F">
            <w:pPr>
              <w:pStyle w:val="BodyText"/>
              <w:spacing w:after="0"/>
              <w:rPr>
                <w:rFonts w:asciiTheme="minorHAnsi" w:hAnsiTheme="minorHAnsi"/>
                <w:b/>
                <w:bCs/>
              </w:rPr>
            </w:pPr>
          </w:p>
        </w:tc>
      </w:tr>
      <w:tr w:rsidR="00C72F4F" w:rsidRPr="0005020D" w14:paraId="5B935860" w14:textId="77777777" w:rsidTr="00C72F4F">
        <w:trPr>
          <w:trHeight w:val="315"/>
        </w:trPr>
        <w:tc>
          <w:tcPr>
            <w:tcW w:w="4720" w:type="dxa"/>
            <w:noWrap/>
            <w:hideMark/>
          </w:tcPr>
          <w:p w14:paraId="1171E860" w14:textId="77777777" w:rsidR="00C72F4F" w:rsidRPr="0005020D" w:rsidRDefault="00C72F4F" w:rsidP="00C72F4F">
            <w:pPr>
              <w:pStyle w:val="BodyText"/>
              <w:spacing w:after="0"/>
              <w:rPr>
                <w:rFonts w:asciiTheme="minorHAnsi" w:hAnsiTheme="minorHAnsi"/>
              </w:rPr>
            </w:pPr>
          </w:p>
        </w:tc>
        <w:tc>
          <w:tcPr>
            <w:tcW w:w="12360" w:type="dxa"/>
            <w:noWrap/>
            <w:hideMark/>
          </w:tcPr>
          <w:p w14:paraId="59EC5C07"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Add groups functionality</w:t>
            </w:r>
          </w:p>
        </w:tc>
      </w:tr>
      <w:tr w:rsidR="00C72F4F" w:rsidRPr="0005020D" w14:paraId="3F0977BC" w14:textId="77777777" w:rsidTr="00C72F4F">
        <w:trPr>
          <w:trHeight w:val="315"/>
        </w:trPr>
        <w:tc>
          <w:tcPr>
            <w:tcW w:w="4720" w:type="dxa"/>
            <w:noWrap/>
            <w:hideMark/>
          </w:tcPr>
          <w:p w14:paraId="3EB240EE" w14:textId="77777777" w:rsidR="00C72F4F" w:rsidRPr="0005020D" w:rsidRDefault="00C72F4F" w:rsidP="00C72F4F">
            <w:pPr>
              <w:pStyle w:val="BodyText"/>
              <w:spacing w:after="0"/>
              <w:rPr>
                <w:rFonts w:asciiTheme="minorHAnsi" w:hAnsiTheme="minorHAnsi"/>
              </w:rPr>
            </w:pPr>
          </w:p>
        </w:tc>
        <w:tc>
          <w:tcPr>
            <w:tcW w:w="12360" w:type="dxa"/>
            <w:noWrap/>
            <w:hideMark/>
          </w:tcPr>
          <w:p w14:paraId="5771AD12"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Segregate courses/pages based on group</w:t>
            </w:r>
          </w:p>
        </w:tc>
      </w:tr>
      <w:tr w:rsidR="00C72F4F" w:rsidRPr="0005020D" w14:paraId="2B8BC02D" w14:textId="77777777" w:rsidTr="00C72F4F">
        <w:trPr>
          <w:trHeight w:val="315"/>
        </w:trPr>
        <w:tc>
          <w:tcPr>
            <w:tcW w:w="4720" w:type="dxa"/>
            <w:noWrap/>
            <w:hideMark/>
          </w:tcPr>
          <w:p w14:paraId="69434C39" w14:textId="77777777" w:rsidR="00C72F4F" w:rsidRPr="0005020D" w:rsidRDefault="00C72F4F" w:rsidP="00C72F4F">
            <w:pPr>
              <w:pStyle w:val="BodyText"/>
              <w:spacing w:after="0"/>
              <w:rPr>
                <w:rFonts w:asciiTheme="minorHAnsi" w:hAnsiTheme="minorHAnsi"/>
              </w:rPr>
            </w:pPr>
          </w:p>
        </w:tc>
        <w:tc>
          <w:tcPr>
            <w:tcW w:w="12360" w:type="dxa"/>
            <w:noWrap/>
            <w:hideMark/>
          </w:tcPr>
          <w:p w14:paraId="55D01A3F"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Test groups functionality</w:t>
            </w:r>
          </w:p>
        </w:tc>
      </w:tr>
      <w:tr w:rsidR="00C72F4F" w:rsidRPr="0005020D" w14:paraId="385DA490" w14:textId="77777777" w:rsidTr="00C72F4F">
        <w:trPr>
          <w:trHeight w:val="315"/>
        </w:trPr>
        <w:tc>
          <w:tcPr>
            <w:tcW w:w="4720" w:type="dxa"/>
            <w:noWrap/>
            <w:hideMark/>
          </w:tcPr>
          <w:p w14:paraId="2B58374B" w14:textId="77777777" w:rsidR="00C72F4F" w:rsidRPr="0005020D" w:rsidRDefault="00C72F4F" w:rsidP="00C72F4F">
            <w:pPr>
              <w:pStyle w:val="BodyText"/>
              <w:spacing w:after="0"/>
              <w:rPr>
                <w:rFonts w:asciiTheme="minorHAnsi" w:hAnsiTheme="minorHAnsi"/>
                <w:b/>
                <w:bCs/>
              </w:rPr>
            </w:pPr>
            <w:r w:rsidRPr="0005020D">
              <w:rPr>
                <w:rFonts w:asciiTheme="minorHAnsi" w:hAnsiTheme="minorHAnsi"/>
                <w:b/>
                <w:bCs/>
              </w:rPr>
              <w:t>Contact functionality</w:t>
            </w:r>
          </w:p>
        </w:tc>
        <w:tc>
          <w:tcPr>
            <w:tcW w:w="12360" w:type="dxa"/>
            <w:noWrap/>
            <w:hideMark/>
          </w:tcPr>
          <w:p w14:paraId="724E13E1" w14:textId="77777777" w:rsidR="00C72F4F" w:rsidRPr="0005020D" w:rsidRDefault="00C72F4F" w:rsidP="00C72F4F">
            <w:pPr>
              <w:pStyle w:val="BodyText"/>
              <w:spacing w:after="0"/>
              <w:rPr>
                <w:rFonts w:asciiTheme="minorHAnsi" w:hAnsiTheme="minorHAnsi"/>
                <w:b/>
                <w:bCs/>
              </w:rPr>
            </w:pPr>
          </w:p>
        </w:tc>
      </w:tr>
      <w:tr w:rsidR="00C72F4F" w:rsidRPr="0005020D" w14:paraId="34B8F172" w14:textId="77777777" w:rsidTr="00C72F4F">
        <w:trPr>
          <w:trHeight w:val="315"/>
        </w:trPr>
        <w:tc>
          <w:tcPr>
            <w:tcW w:w="4720" w:type="dxa"/>
            <w:noWrap/>
            <w:hideMark/>
          </w:tcPr>
          <w:p w14:paraId="7B7EEBAB" w14:textId="77777777" w:rsidR="00C72F4F" w:rsidRPr="0005020D" w:rsidRDefault="00C72F4F" w:rsidP="00C72F4F">
            <w:pPr>
              <w:pStyle w:val="BodyText"/>
              <w:spacing w:after="0"/>
              <w:rPr>
                <w:rFonts w:asciiTheme="minorHAnsi" w:hAnsiTheme="minorHAnsi"/>
              </w:rPr>
            </w:pPr>
          </w:p>
        </w:tc>
        <w:tc>
          <w:tcPr>
            <w:tcW w:w="12360" w:type="dxa"/>
            <w:noWrap/>
            <w:hideMark/>
          </w:tcPr>
          <w:p w14:paraId="4F240AA3"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Send message to set roles on contact page</w:t>
            </w:r>
          </w:p>
        </w:tc>
      </w:tr>
      <w:tr w:rsidR="00C72F4F" w:rsidRPr="0005020D" w14:paraId="03C9CF96" w14:textId="77777777" w:rsidTr="00C72F4F">
        <w:trPr>
          <w:trHeight w:val="315"/>
        </w:trPr>
        <w:tc>
          <w:tcPr>
            <w:tcW w:w="4720" w:type="dxa"/>
            <w:noWrap/>
            <w:hideMark/>
          </w:tcPr>
          <w:p w14:paraId="36138146" w14:textId="77777777" w:rsidR="00C72F4F" w:rsidRPr="0005020D" w:rsidRDefault="00C72F4F" w:rsidP="00C72F4F">
            <w:pPr>
              <w:pStyle w:val="BodyText"/>
              <w:spacing w:after="0"/>
              <w:rPr>
                <w:rFonts w:asciiTheme="minorHAnsi" w:hAnsiTheme="minorHAnsi"/>
              </w:rPr>
            </w:pPr>
          </w:p>
        </w:tc>
        <w:tc>
          <w:tcPr>
            <w:tcW w:w="12360" w:type="dxa"/>
            <w:noWrap/>
            <w:hideMark/>
          </w:tcPr>
          <w:p w14:paraId="2553329F"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Develop front-end</w:t>
            </w:r>
          </w:p>
        </w:tc>
      </w:tr>
      <w:tr w:rsidR="00C72F4F" w:rsidRPr="0005020D" w14:paraId="24973C10" w14:textId="77777777" w:rsidTr="00C72F4F">
        <w:trPr>
          <w:trHeight w:val="315"/>
        </w:trPr>
        <w:tc>
          <w:tcPr>
            <w:tcW w:w="4720" w:type="dxa"/>
            <w:noWrap/>
            <w:hideMark/>
          </w:tcPr>
          <w:p w14:paraId="702D6E74" w14:textId="77777777" w:rsidR="00C72F4F" w:rsidRPr="0005020D" w:rsidRDefault="00C72F4F" w:rsidP="00C72F4F">
            <w:pPr>
              <w:pStyle w:val="BodyText"/>
              <w:spacing w:after="0"/>
              <w:rPr>
                <w:rFonts w:asciiTheme="minorHAnsi" w:hAnsiTheme="minorHAnsi"/>
              </w:rPr>
            </w:pPr>
          </w:p>
        </w:tc>
        <w:tc>
          <w:tcPr>
            <w:tcW w:w="12360" w:type="dxa"/>
            <w:noWrap/>
            <w:hideMark/>
          </w:tcPr>
          <w:p w14:paraId="19F3447D"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Link to back-end</w:t>
            </w:r>
          </w:p>
        </w:tc>
      </w:tr>
      <w:tr w:rsidR="00C72F4F" w:rsidRPr="0005020D" w14:paraId="59A48629" w14:textId="77777777" w:rsidTr="00C72F4F">
        <w:trPr>
          <w:trHeight w:val="315"/>
        </w:trPr>
        <w:tc>
          <w:tcPr>
            <w:tcW w:w="4720" w:type="dxa"/>
            <w:noWrap/>
            <w:hideMark/>
          </w:tcPr>
          <w:p w14:paraId="58E804AF" w14:textId="77777777" w:rsidR="00C72F4F" w:rsidRPr="0005020D" w:rsidRDefault="00C72F4F" w:rsidP="00C72F4F">
            <w:pPr>
              <w:pStyle w:val="BodyText"/>
              <w:spacing w:after="0"/>
              <w:rPr>
                <w:rFonts w:asciiTheme="minorHAnsi" w:hAnsiTheme="minorHAnsi"/>
              </w:rPr>
            </w:pPr>
          </w:p>
        </w:tc>
        <w:tc>
          <w:tcPr>
            <w:tcW w:w="12360" w:type="dxa"/>
            <w:noWrap/>
            <w:hideMark/>
          </w:tcPr>
          <w:p w14:paraId="5808835E"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Set up map using Google Maps API</w:t>
            </w:r>
          </w:p>
        </w:tc>
      </w:tr>
      <w:tr w:rsidR="00C72F4F" w:rsidRPr="0005020D" w14:paraId="1A191450" w14:textId="77777777" w:rsidTr="00C72F4F">
        <w:trPr>
          <w:trHeight w:val="315"/>
        </w:trPr>
        <w:tc>
          <w:tcPr>
            <w:tcW w:w="4720" w:type="dxa"/>
            <w:noWrap/>
            <w:hideMark/>
          </w:tcPr>
          <w:p w14:paraId="17BBCB02" w14:textId="77777777" w:rsidR="00C72F4F" w:rsidRPr="0005020D" w:rsidRDefault="00C72F4F" w:rsidP="00C72F4F">
            <w:pPr>
              <w:pStyle w:val="BodyText"/>
              <w:spacing w:after="0"/>
              <w:rPr>
                <w:rFonts w:asciiTheme="minorHAnsi" w:hAnsiTheme="minorHAnsi"/>
              </w:rPr>
            </w:pPr>
          </w:p>
        </w:tc>
        <w:tc>
          <w:tcPr>
            <w:tcW w:w="12360" w:type="dxa"/>
            <w:noWrap/>
            <w:hideMark/>
          </w:tcPr>
          <w:p w14:paraId="1A67C5B9"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Test contact functionality</w:t>
            </w:r>
          </w:p>
        </w:tc>
      </w:tr>
      <w:tr w:rsidR="00C72F4F" w:rsidRPr="0005020D" w14:paraId="0E1E8542" w14:textId="77777777" w:rsidTr="00C72F4F">
        <w:trPr>
          <w:trHeight w:val="315"/>
        </w:trPr>
        <w:tc>
          <w:tcPr>
            <w:tcW w:w="4720" w:type="dxa"/>
            <w:noWrap/>
            <w:hideMark/>
          </w:tcPr>
          <w:p w14:paraId="4F2D0D30" w14:textId="77777777" w:rsidR="00C72F4F" w:rsidRPr="0005020D" w:rsidRDefault="00C72F4F" w:rsidP="00C72F4F">
            <w:pPr>
              <w:pStyle w:val="BodyText"/>
              <w:spacing w:after="0"/>
              <w:rPr>
                <w:rFonts w:asciiTheme="minorHAnsi" w:hAnsiTheme="minorHAnsi"/>
                <w:b/>
                <w:bCs/>
              </w:rPr>
            </w:pPr>
            <w:r w:rsidRPr="0005020D">
              <w:rPr>
                <w:rFonts w:asciiTheme="minorHAnsi" w:hAnsiTheme="minorHAnsi"/>
                <w:b/>
                <w:bCs/>
              </w:rPr>
              <w:t>Learning record</w:t>
            </w:r>
          </w:p>
        </w:tc>
        <w:tc>
          <w:tcPr>
            <w:tcW w:w="12360" w:type="dxa"/>
            <w:noWrap/>
            <w:hideMark/>
          </w:tcPr>
          <w:p w14:paraId="0E5FD943" w14:textId="77777777" w:rsidR="00C72F4F" w:rsidRPr="0005020D" w:rsidRDefault="00C72F4F" w:rsidP="00C72F4F">
            <w:pPr>
              <w:pStyle w:val="BodyText"/>
              <w:spacing w:after="0"/>
              <w:rPr>
                <w:rFonts w:asciiTheme="minorHAnsi" w:hAnsiTheme="minorHAnsi"/>
                <w:b/>
                <w:bCs/>
              </w:rPr>
            </w:pPr>
          </w:p>
        </w:tc>
      </w:tr>
      <w:tr w:rsidR="00C72F4F" w:rsidRPr="0005020D" w14:paraId="78C7ACFA" w14:textId="77777777" w:rsidTr="00C72F4F">
        <w:trPr>
          <w:trHeight w:val="315"/>
        </w:trPr>
        <w:tc>
          <w:tcPr>
            <w:tcW w:w="4720" w:type="dxa"/>
            <w:noWrap/>
            <w:hideMark/>
          </w:tcPr>
          <w:p w14:paraId="43EAE501" w14:textId="77777777" w:rsidR="00C72F4F" w:rsidRPr="0005020D" w:rsidRDefault="00C72F4F" w:rsidP="00C72F4F">
            <w:pPr>
              <w:pStyle w:val="BodyText"/>
              <w:spacing w:after="0"/>
              <w:rPr>
                <w:rFonts w:asciiTheme="minorHAnsi" w:hAnsiTheme="minorHAnsi"/>
              </w:rPr>
            </w:pPr>
          </w:p>
        </w:tc>
        <w:tc>
          <w:tcPr>
            <w:tcW w:w="12360" w:type="dxa"/>
            <w:noWrap/>
            <w:hideMark/>
          </w:tcPr>
          <w:p w14:paraId="256041C3"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Build page that pulls in a user's course progress and completion from database</w:t>
            </w:r>
          </w:p>
        </w:tc>
      </w:tr>
      <w:tr w:rsidR="00C72F4F" w:rsidRPr="0005020D" w14:paraId="31081271" w14:textId="77777777" w:rsidTr="00C72F4F">
        <w:trPr>
          <w:trHeight w:val="315"/>
        </w:trPr>
        <w:tc>
          <w:tcPr>
            <w:tcW w:w="4720" w:type="dxa"/>
            <w:noWrap/>
            <w:hideMark/>
          </w:tcPr>
          <w:p w14:paraId="1F43FC8A" w14:textId="77777777" w:rsidR="00C72F4F" w:rsidRPr="0005020D" w:rsidRDefault="00C72F4F" w:rsidP="00C72F4F">
            <w:pPr>
              <w:pStyle w:val="BodyText"/>
              <w:spacing w:after="0"/>
              <w:rPr>
                <w:rFonts w:asciiTheme="minorHAnsi" w:hAnsiTheme="minorHAnsi"/>
              </w:rPr>
            </w:pPr>
          </w:p>
        </w:tc>
        <w:tc>
          <w:tcPr>
            <w:tcW w:w="12360" w:type="dxa"/>
            <w:noWrap/>
            <w:hideMark/>
          </w:tcPr>
          <w:p w14:paraId="0E3C0E95"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Allow for the data to be downloaded in different formats (PDF, CSV)</w:t>
            </w:r>
          </w:p>
        </w:tc>
      </w:tr>
      <w:tr w:rsidR="00C72F4F" w:rsidRPr="0005020D" w14:paraId="61CD396A" w14:textId="77777777" w:rsidTr="00C72F4F">
        <w:trPr>
          <w:trHeight w:val="315"/>
        </w:trPr>
        <w:tc>
          <w:tcPr>
            <w:tcW w:w="4720" w:type="dxa"/>
            <w:noWrap/>
            <w:hideMark/>
          </w:tcPr>
          <w:p w14:paraId="1DB84841" w14:textId="77777777" w:rsidR="00C72F4F" w:rsidRPr="0005020D" w:rsidRDefault="00C72F4F" w:rsidP="00C72F4F">
            <w:pPr>
              <w:pStyle w:val="BodyText"/>
              <w:spacing w:after="0"/>
              <w:rPr>
                <w:rFonts w:asciiTheme="minorHAnsi" w:hAnsiTheme="minorHAnsi"/>
              </w:rPr>
            </w:pPr>
          </w:p>
        </w:tc>
        <w:tc>
          <w:tcPr>
            <w:tcW w:w="12360" w:type="dxa"/>
            <w:noWrap/>
            <w:hideMark/>
          </w:tcPr>
          <w:p w14:paraId="41B898DD"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Test learning record functionality</w:t>
            </w:r>
          </w:p>
        </w:tc>
      </w:tr>
      <w:tr w:rsidR="00C72F4F" w:rsidRPr="0005020D" w14:paraId="501F055E" w14:textId="77777777" w:rsidTr="00C72F4F">
        <w:trPr>
          <w:trHeight w:val="315"/>
        </w:trPr>
        <w:tc>
          <w:tcPr>
            <w:tcW w:w="4720" w:type="dxa"/>
            <w:noWrap/>
            <w:hideMark/>
          </w:tcPr>
          <w:p w14:paraId="19207D43" w14:textId="77777777" w:rsidR="00C72F4F" w:rsidRPr="0005020D" w:rsidRDefault="00C72F4F" w:rsidP="00C72F4F">
            <w:pPr>
              <w:pStyle w:val="BodyText"/>
              <w:spacing w:after="0"/>
              <w:rPr>
                <w:rFonts w:asciiTheme="minorHAnsi" w:hAnsiTheme="minorHAnsi"/>
                <w:b/>
                <w:bCs/>
              </w:rPr>
            </w:pPr>
            <w:r w:rsidRPr="0005020D">
              <w:rPr>
                <w:rFonts w:asciiTheme="minorHAnsi" w:hAnsiTheme="minorHAnsi"/>
                <w:b/>
                <w:bCs/>
              </w:rPr>
              <w:t>Dissertation</w:t>
            </w:r>
          </w:p>
        </w:tc>
        <w:tc>
          <w:tcPr>
            <w:tcW w:w="12360" w:type="dxa"/>
            <w:noWrap/>
            <w:hideMark/>
          </w:tcPr>
          <w:p w14:paraId="0E724072" w14:textId="77777777" w:rsidR="00C72F4F" w:rsidRPr="0005020D" w:rsidRDefault="00C72F4F" w:rsidP="00C72F4F">
            <w:pPr>
              <w:pStyle w:val="BodyText"/>
              <w:spacing w:after="0"/>
              <w:rPr>
                <w:rFonts w:asciiTheme="minorHAnsi" w:hAnsiTheme="minorHAnsi"/>
                <w:b/>
                <w:bCs/>
              </w:rPr>
            </w:pPr>
          </w:p>
        </w:tc>
      </w:tr>
      <w:tr w:rsidR="00C72F4F" w:rsidRPr="0005020D" w14:paraId="0EA3CE87" w14:textId="77777777" w:rsidTr="00C72F4F">
        <w:trPr>
          <w:trHeight w:val="315"/>
        </w:trPr>
        <w:tc>
          <w:tcPr>
            <w:tcW w:w="4720" w:type="dxa"/>
            <w:noWrap/>
            <w:hideMark/>
          </w:tcPr>
          <w:p w14:paraId="511DCA94" w14:textId="77777777" w:rsidR="00C72F4F" w:rsidRPr="0005020D" w:rsidRDefault="00C72F4F" w:rsidP="00C72F4F">
            <w:pPr>
              <w:pStyle w:val="BodyText"/>
              <w:spacing w:after="0"/>
              <w:rPr>
                <w:rFonts w:asciiTheme="minorHAnsi" w:hAnsiTheme="minorHAnsi"/>
              </w:rPr>
            </w:pPr>
          </w:p>
        </w:tc>
        <w:tc>
          <w:tcPr>
            <w:tcW w:w="12360" w:type="dxa"/>
            <w:noWrap/>
            <w:hideMark/>
          </w:tcPr>
          <w:p w14:paraId="7EF16B06"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Final report</w:t>
            </w:r>
          </w:p>
        </w:tc>
      </w:tr>
      <w:tr w:rsidR="00C72F4F" w:rsidRPr="0005020D" w14:paraId="59FF4924" w14:textId="77777777" w:rsidTr="00C72F4F">
        <w:trPr>
          <w:trHeight w:val="315"/>
        </w:trPr>
        <w:tc>
          <w:tcPr>
            <w:tcW w:w="4720" w:type="dxa"/>
            <w:noWrap/>
            <w:hideMark/>
          </w:tcPr>
          <w:p w14:paraId="3D36C292" w14:textId="77777777" w:rsidR="00C72F4F" w:rsidRPr="0005020D" w:rsidRDefault="00C72F4F" w:rsidP="00C72F4F">
            <w:pPr>
              <w:pStyle w:val="BodyText"/>
              <w:spacing w:after="0"/>
              <w:rPr>
                <w:rFonts w:asciiTheme="minorHAnsi" w:hAnsiTheme="minorHAnsi"/>
              </w:rPr>
            </w:pPr>
          </w:p>
        </w:tc>
        <w:tc>
          <w:tcPr>
            <w:tcW w:w="12360" w:type="dxa"/>
            <w:noWrap/>
            <w:hideMark/>
          </w:tcPr>
          <w:p w14:paraId="78D33759" w14:textId="77777777" w:rsidR="00C72F4F" w:rsidRPr="0005020D" w:rsidRDefault="00C72F4F" w:rsidP="00C72F4F">
            <w:pPr>
              <w:pStyle w:val="BodyText"/>
              <w:spacing w:after="0"/>
              <w:rPr>
                <w:rFonts w:asciiTheme="minorHAnsi" w:hAnsiTheme="minorHAnsi"/>
              </w:rPr>
            </w:pPr>
            <w:r w:rsidRPr="0005020D">
              <w:rPr>
                <w:rFonts w:asciiTheme="minorHAnsi" w:hAnsiTheme="minorHAnsi"/>
              </w:rPr>
              <w:t>VIVA demonstration</w:t>
            </w:r>
          </w:p>
        </w:tc>
      </w:tr>
    </w:tbl>
    <w:p w14:paraId="6FADD10E" w14:textId="7A39FE7E" w:rsidR="00C72F4F" w:rsidRPr="00C72F4F" w:rsidRDefault="00C72F4F" w:rsidP="00C72F4F">
      <w:pPr>
        <w:pStyle w:val="Heading2"/>
      </w:pPr>
      <w:bookmarkStart w:id="147" w:name="_Toc513201992"/>
      <w:r>
        <w:t xml:space="preserve">Appendix 7 - </w:t>
      </w:r>
      <w:r w:rsidR="00D36808">
        <w:t>Glossary of terms</w:t>
      </w:r>
      <w:bookmarkEnd w:id="147"/>
    </w:p>
    <w:p w14:paraId="54FA94A9" w14:textId="3A8CE812" w:rsidR="00D36808" w:rsidRDefault="00D36808" w:rsidP="00D36808">
      <w:pPr>
        <w:pStyle w:val="BodyText"/>
        <w:spacing w:line="360" w:lineRule="auto"/>
      </w:pPr>
      <w:r>
        <w:t xml:space="preserve">Terms that </w:t>
      </w:r>
      <w:r w:rsidRPr="00C72F4F">
        <w:rPr>
          <w:noProof/>
        </w:rPr>
        <w:t>are associated</w:t>
      </w:r>
      <w:r>
        <w:t xml:space="preserve"> with Rocket Learn components and learning management systems in general.</w:t>
      </w:r>
    </w:p>
    <w:tbl>
      <w:tblPr>
        <w:tblStyle w:val="TableGrid"/>
        <w:tblW w:w="0" w:type="auto"/>
        <w:tblLook w:val="04A0" w:firstRow="1" w:lastRow="0" w:firstColumn="1" w:lastColumn="0" w:noHBand="0" w:noVBand="1"/>
      </w:tblPr>
      <w:tblGrid>
        <w:gridCol w:w="2547"/>
        <w:gridCol w:w="6507"/>
      </w:tblGrid>
      <w:tr w:rsidR="00D36808" w:rsidRPr="00D36808" w14:paraId="3EB11C62" w14:textId="77777777" w:rsidTr="00D36808">
        <w:tc>
          <w:tcPr>
            <w:tcW w:w="2547" w:type="dxa"/>
            <w:shd w:val="clear" w:color="auto" w:fill="595959" w:themeFill="text1" w:themeFillTint="A6"/>
          </w:tcPr>
          <w:p w14:paraId="7A244379" w14:textId="24F5798A" w:rsidR="00D36808" w:rsidRPr="00D36808" w:rsidRDefault="00D36808" w:rsidP="00D36808">
            <w:pPr>
              <w:pStyle w:val="BodyText"/>
              <w:spacing w:after="0"/>
              <w:rPr>
                <w:color w:val="FFFFFF" w:themeColor="background1"/>
                <w:sz w:val="24"/>
              </w:rPr>
            </w:pPr>
            <w:r>
              <w:rPr>
                <w:color w:val="FFFFFF" w:themeColor="background1"/>
                <w:sz w:val="24"/>
              </w:rPr>
              <w:t>Term</w:t>
            </w:r>
          </w:p>
        </w:tc>
        <w:tc>
          <w:tcPr>
            <w:tcW w:w="6507" w:type="dxa"/>
            <w:shd w:val="clear" w:color="auto" w:fill="595959" w:themeFill="text1" w:themeFillTint="A6"/>
          </w:tcPr>
          <w:p w14:paraId="5C3D8200" w14:textId="78447181" w:rsidR="00D36808" w:rsidRPr="00D36808" w:rsidRDefault="00D36808" w:rsidP="00D36808">
            <w:pPr>
              <w:pStyle w:val="BodyText"/>
              <w:spacing w:after="0"/>
              <w:rPr>
                <w:color w:val="FFFFFF" w:themeColor="background1"/>
                <w:sz w:val="24"/>
              </w:rPr>
            </w:pPr>
            <w:r>
              <w:rPr>
                <w:color w:val="FFFFFF" w:themeColor="background1"/>
                <w:sz w:val="24"/>
              </w:rPr>
              <w:t>Meaning</w:t>
            </w:r>
          </w:p>
        </w:tc>
      </w:tr>
      <w:tr w:rsidR="00D36808" w:rsidRPr="00D36808" w14:paraId="4D534DEA" w14:textId="77777777" w:rsidTr="00D36808">
        <w:tc>
          <w:tcPr>
            <w:tcW w:w="2547" w:type="dxa"/>
          </w:tcPr>
          <w:p w14:paraId="2B9AA209" w14:textId="7E095519" w:rsidR="00D36808" w:rsidRPr="00D36808" w:rsidRDefault="00D36808" w:rsidP="00D36808">
            <w:pPr>
              <w:pStyle w:val="BodyText"/>
              <w:spacing w:after="0"/>
              <w:rPr>
                <w:sz w:val="24"/>
              </w:rPr>
            </w:pPr>
            <w:r>
              <w:rPr>
                <w:sz w:val="24"/>
              </w:rPr>
              <w:t>Course element</w:t>
            </w:r>
          </w:p>
        </w:tc>
        <w:tc>
          <w:tcPr>
            <w:tcW w:w="6507" w:type="dxa"/>
          </w:tcPr>
          <w:p w14:paraId="66470337" w14:textId="54DC0AAF" w:rsidR="00D36808" w:rsidRPr="00D36808" w:rsidRDefault="00D36808" w:rsidP="00D36808">
            <w:pPr>
              <w:pStyle w:val="BodyText"/>
              <w:spacing w:after="0"/>
              <w:rPr>
                <w:sz w:val="24"/>
              </w:rPr>
            </w:pPr>
            <w:r>
              <w:rPr>
                <w:sz w:val="24"/>
              </w:rPr>
              <w:t>An activity</w:t>
            </w:r>
            <w:r w:rsidR="007A6EB1">
              <w:rPr>
                <w:sz w:val="24"/>
              </w:rPr>
              <w:t xml:space="preserve"> or resource</w:t>
            </w:r>
            <w:r>
              <w:rPr>
                <w:sz w:val="24"/>
              </w:rPr>
              <w:t xml:space="preserve"> that has been added to a course by the teacher or administrator for the students to </w:t>
            </w:r>
            <w:r w:rsidR="007A6EB1">
              <w:rPr>
                <w:sz w:val="24"/>
              </w:rPr>
              <w:t xml:space="preserve">view or </w:t>
            </w:r>
            <w:r>
              <w:rPr>
                <w:sz w:val="24"/>
              </w:rPr>
              <w:t>complete (for example, an assignment is a course element)</w:t>
            </w:r>
            <w:r w:rsidR="007A6EB1">
              <w:rPr>
                <w:sz w:val="24"/>
              </w:rPr>
              <w:t>.</w:t>
            </w:r>
          </w:p>
        </w:tc>
      </w:tr>
      <w:tr w:rsidR="007A6EB1" w:rsidRPr="007A6EB1" w14:paraId="19B7F38C" w14:textId="77777777" w:rsidTr="00D36808">
        <w:tc>
          <w:tcPr>
            <w:tcW w:w="2547" w:type="dxa"/>
          </w:tcPr>
          <w:p w14:paraId="22EFBA30" w14:textId="6148E2C3" w:rsidR="007A6EB1" w:rsidRPr="007A6EB1" w:rsidRDefault="007A6EB1" w:rsidP="00D36808">
            <w:pPr>
              <w:pStyle w:val="BodyText"/>
              <w:spacing w:after="0"/>
              <w:rPr>
                <w:sz w:val="24"/>
              </w:rPr>
            </w:pPr>
            <w:r>
              <w:rPr>
                <w:sz w:val="24"/>
              </w:rPr>
              <w:t>Activity</w:t>
            </w:r>
          </w:p>
        </w:tc>
        <w:tc>
          <w:tcPr>
            <w:tcW w:w="6507" w:type="dxa"/>
          </w:tcPr>
          <w:p w14:paraId="61C69110" w14:textId="549435AD" w:rsidR="007A6EB1" w:rsidRPr="007A6EB1" w:rsidRDefault="007A6EB1" w:rsidP="00D36808">
            <w:pPr>
              <w:pStyle w:val="BodyText"/>
              <w:spacing w:after="0"/>
              <w:rPr>
                <w:sz w:val="24"/>
              </w:rPr>
            </w:pPr>
            <w:r>
              <w:rPr>
                <w:sz w:val="24"/>
              </w:rPr>
              <w:t>A course element that can completed by a student, and added to a course’s completion criteria.</w:t>
            </w:r>
          </w:p>
        </w:tc>
      </w:tr>
      <w:tr w:rsidR="007A6EB1" w:rsidRPr="007A6EB1" w14:paraId="03AEBB02" w14:textId="77777777" w:rsidTr="00D36808">
        <w:tc>
          <w:tcPr>
            <w:tcW w:w="2547" w:type="dxa"/>
          </w:tcPr>
          <w:p w14:paraId="18B92585" w14:textId="1892B770" w:rsidR="007A6EB1" w:rsidRPr="007A6EB1" w:rsidRDefault="007A6EB1" w:rsidP="00D36808">
            <w:pPr>
              <w:pStyle w:val="BodyText"/>
              <w:spacing w:after="0"/>
              <w:rPr>
                <w:sz w:val="24"/>
                <w:szCs w:val="24"/>
              </w:rPr>
            </w:pPr>
            <w:r w:rsidRPr="007A6EB1">
              <w:rPr>
                <w:sz w:val="24"/>
                <w:szCs w:val="24"/>
              </w:rPr>
              <w:t>Resource</w:t>
            </w:r>
          </w:p>
        </w:tc>
        <w:tc>
          <w:tcPr>
            <w:tcW w:w="6507" w:type="dxa"/>
          </w:tcPr>
          <w:p w14:paraId="11E119FD" w14:textId="3C4EC746" w:rsidR="007A6EB1" w:rsidRPr="007A6EB1" w:rsidRDefault="007A6EB1" w:rsidP="00D36808">
            <w:pPr>
              <w:pStyle w:val="BodyText"/>
              <w:spacing w:after="0"/>
              <w:rPr>
                <w:sz w:val="24"/>
                <w:szCs w:val="24"/>
              </w:rPr>
            </w:pPr>
            <w:r w:rsidRPr="007A6EB1">
              <w:rPr>
                <w:sz w:val="24"/>
                <w:szCs w:val="24"/>
              </w:rPr>
              <w:t>A course element that can be viewed by students, mainly used to support activities.</w:t>
            </w:r>
          </w:p>
        </w:tc>
      </w:tr>
    </w:tbl>
    <w:p w14:paraId="288D4EDB" w14:textId="77777777" w:rsidR="009B28CD" w:rsidRDefault="009B28CD" w:rsidP="006F4564">
      <w:pPr>
        <w:pStyle w:val="Heading2"/>
        <w:rPr>
          <w:rFonts w:ascii="Calibri" w:eastAsia="Calibri" w:hAnsi="Calibri" w:cs="Times New Roman"/>
          <w:color w:val="auto"/>
          <w:sz w:val="24"/>
          <w:szCs w:val="24"/>
          <w:lang w:val="en-GB"/>
        </w:rPr>
      </w:pPr>
      <w:bookmarkStart w:id="148" w:name="_Toc513201993"/>
      <w:bookmarkEnd w:id="139"/>
      <w:bookmarkEnd w:id="140"/>
    </w:p>
    <w:p w14:paraId="3AFD5899" w14:textId="080596CF" w:rsidR="000615B8" w:rsidRDefault="006F4564" w:rsidP="006F4564">
      <w:pPr>
        <w:pStyle w:val="Heading2"/>
      </w:pPr>
      <w:r>
        <w:t>Appendix 8 – Assignments</w:t>
      </w:r>
      <w:bookmarkEnd w:id="148"/>
    </w:p>
    <w:tbl>
      <w:tblPr>
        <w:tblStyle w:val="GridTable5Dark-Accent1"/>
        <w:tblW w:w="9068" w:type="dxa"/>
        <w:tblLayout w:type="fixed"/>
        <w:tblLook w:val="04A0" w:firstRow="1" w:lastRow="0" w:firstColumn="1" w:lastColumn="0" w:noHBand="0" w:noVBand="1"/>
      </w:tblPr>
      <w:tblGrid>
        <w:gridCol w:w="1555"/>
        <w:gridCol w:w="7513"/>
      </w:tblGrid>
      <w:tr w:rsidR="006F4564" w:rsidRPr="006F4564" w14:paraId="5DA9E22D" w14:textId="77777777" w:rsidTr="00BF5A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3E5F2A3" w14:textId="4F378526" w:rsidR="006F4564" w:rsidRPr="006F4564" w:rsidRDefault="006F4564" w:rsidP="006F4564">
            <w:r w:rsidRPr="006F4564">
              <w:t>Description</w:t>
            </w:r>
          </w:p>
        </w:tc>
        <w:tc>
          <w:tcPr>
            <w:tcW w:w="7513" w:type="dxa"/>
          </w:tcPr>
          <w:p w14:paraId="279A187B" w14:textId="5B0E6F99" w:rsidR="006F4564" w:rsidRPr="006F4564" w:rsidRDefault="006F4564" w:rsidP="006F4564">
            <w:pPr>
              <w:cnfStyle w:val="100000000000" w:firstRow="1" w:lastRow="0" w:firstColumn="0" w:lastColumn="0" w:oddVBand="0" w:evenVBand="0" w:oddHBand="0" w:evenHBand="0" w:firstRowFirstColumn="0" w:firstRowLastColumn="0" w:lastRowFirstColumn="0" w:lastRowLastColumn="0"/>
            </w:pPr>
            <w:r>
              <w:t>Screenshot</w:t>
            </w:r>
          </w:p>
        </w:tc>
      </w:tr>
      <w:tr w:rsidR="006F4564" w14:paraId="799F0C18" w14:textId="77777777" w:rsidTr="00BF5A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956BABA" w14:textId="3F13A5B7" w:rsidR="006F4564" w:rsidRDefault="006F4564" w:rsidP="006F4564">
            <w:r>
              <w:t>Assignment view.php</w:t>
            </w:r>
          </w:p>
        </w:tc>
        <w:tc>
          <w:tcPr>
            <w:tcW w:w="7513" w:type="dxa"/>
          </w:tcPr>
          <w:p w14:paraId="6F465E5D" w14:textId="415E57AE" w:rsidR="006F4564" w:rsidRDefault="006F4564" w:rsidP="00BF5A1D">
            <w:pPr>
              <w:jc w:val="center"/>
              <w:cnfStyle w:val="000000100000" w:firstRow="0" w:lastRow="0" w:firstColumn="0" w:lastColumn="0" w:oddVBand="0" w:evenVBand="0" w:oddHBand="1" w:evenHBand="0" w:firstRowFirstColumn="0" w:firstRowLastColumn="0" w:lastRowFirstColumn="0" w:lastRowLastColumn="0"/>
            </w:pPr>
            <w:r>
              <w:rPr>
                <w:noProof/>
                <w:lang w:val="en-GB" w:eastAsia="en-GB"/>
              </w:rPr>
              <w:drawing>
                <wp:inline distT="0" distB="0" distL="0" distR="0" wp14:anchorId="5B568DBE" wp14:editId="41AD390C">
                  <wp:extent cx="4379638" cy="2408221"/>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400937" cy="2419933"/>
                          </a:xfrm>
                          <a:prstGeom prst="rect">
                            <a:avLst/>
                          </a:prstGeom>
                        </pic:spPr>
                      </pic:pic>
                    </a:graphicData>
                  </a:graphic>
                </wp:inline>
              </w:drawing>
            </w:r>
          </w:p>
        </w:tc>
      </w:tr>
      <w:tr w:rsidR="006F4564" w14:paraId="35ED408A" w14:textId="77777777" w:rsidTr="00BF5A1D">
        <w:tc>
          <w:tcPr>
            <w:cnfStyle w:val="001000000000" w:firstRow="0" w:lastRow="0" w:firstColumn="1" w:lastColumn="0" w:oddVBand="0" w:evenVBand="0" w:oddHBand="0" w:evenHBand="0" w:firstRowFirstColumn="0" w:firstRowLastColumn="0" w:lastRowFirstColumn="0" w:lastRowLastColumn="0"/>
            <w:tcW w:w="1555" w:type="dxa"/>
          </w:tcPr>
          <w:p w14:paraId="659FEDBA" w14:textId="5E047D54" w:rsidR="006F4564" w:rsidRDefault="004438DF" w:rsidP="006F4564">
            <w:r>
              <w:lastRenderedPageBreak/>
              <w:t>Assignment upload.php</w:t>
            </w:r>
          </w:p>
        </w:tc>
        <w:tc>
          <w:tcPr>
            <w:tcW w:w="7513" w:type="dxa"/>
          </w:tcPr>
          <w:p w14:paraId="436FDFE6" w14:textId="3305CBA2" w:rsidR="006F4564" w:rsidRDefault="005B0061" w:rsidP="006F4564">
            <w:pPr>
              <w:cnfStyle w:val="000000000000" w:firstRow="0" w:lastRow="0" w:firstColumn="0" w:lastColumn="0" w:oddVBand="0" w:evenVBand="0" w:oddHBand="0" w:evenHBand="0" w:firstRowFirstColumn="0" w:firstRowLastColumn="0" w:lastRowFirstColumn="0" w:lastRowLastColumn="0"/>
            </w:pPr>
            <w:r>
              <w:rPr>
                <w:noProof/>
                <w:lang w:val="en-GB" w:eastAsia="en-GB"/>
              </w:rPr>
              <w:drawing>
                <wp:inline distT="0" distB="0" distL="0" distR="0" wp14:anchorId="0061DB33" wp14:editId="7A8F23AD">
                  <wp:extent cx="4896687" cy="3295462"/>
                  <wp:effectExtent l="0" t="0" r="0"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906124" cy="3301813"/>
                          </a:xfrm>
                          <a:prstGeom prst="rect">
                            <a:avLst/>
                          </a:prstGeom>
                        </pic:spPr>
                      </pic:pic>
                    </a:graphicData>
                  </a:graphic>
                </wp:inline>
              </w:drawing>
            </w:r>
          </w:p>
        </w:tc>
      </w:tr>
    </w:tbl>
    <w:p w14:paraId="6B8FD5AF" w14:textId="0F1E8499" w:rsidR="006F4564" w:rsidRDefault="006F4564" w:rsidP="006F4564"/>
    <w:p w14:paraId="3F51ADFD" w14:textId="61F1C386" w:rsidR="00DF215F" w:rsidRDefault="00DF215F" w:rsidP="00DF215F">
      <w:pPr>
        <w:pStyle w:val="Heading2"/>
      </w:pPr>
      <w:bookmarkStart w:id="149" w:name="_Toc513201994"/>
      <w:r>
        <w:t xml:space="preserve">Appendix 9 – Testing </w:t>
      </w:r>
      <w:r w:rsidR="00440FA7">
        <w:t>Fail, C</w:t>
      </w:r>
      <w:r>
        <w:t>orrectiv</w:t>
      </w:r>
      <w:r w:rsidR="00440FA7">
        <w:t>e A</w:t>
      </w:r>
      <w:r>
        <w:t>ction</w:t>
      </w:r>
      <w:bookmarkEnd w:id="149"/>
    </w:p>
    <w:p w14:paraId="1D187B68" w14:textId="30ABF738" w:rsidR="00DF215F" w:rsidRPr="006F4564" w:rsidRDefault="00DF215F" w:rsidP="00440FA7">
      <w:pPr>
        <w:spacing w:after="240"/>
      </w:pPr>
      <w:r>
        <w:rPr>
          <w:noProof/>
          <w:lang w:val="en-GB" w:eastAsia="en-GB"/>
        </w:rPr>
        <w:drawing>
          <wp:inline distT="0" distB="0" distL="0" distR="0" wp14:anchorId="5037EBB2" wp14:editId="1F9138A7">
            <wp:extent cx="5755640" cy="32575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55640" cy="3257550"/>
                    </a:xfrm>
                    <a:prstGeom prst="rect">
                      <a:avLst/>
                    </a:prstGeom>
                  </pic:spPr>
                </pic:pic>
              </a:graphicData>
            </a:graphic>
          </wp:inline>
        </w:drawing>
      </w:r>
    </w:p>
    <w:p w14:paraId="454B7837" w14:textId="77777777" w:rsidR="00BF5A1D" w:rsidRDefault="00BF5A1D" w:rsidP="00440FA7">
      <w:pPr>
        <w:pStyle w:val="Heading2"/>
      </w:pPr>
    </w:p>
    <w:p w14:paraId="39559144" w14:textId="77777777" w:rsidR="00BF5A1D" w:rsidRDefault="00BF5A1D" w:rsidP="00440FA7">
      <w:pPr>
        <w:pStyle w:val="Heading2"/>
      </w:pPr>
    </w:p>
    <w:p w14:paraId="3C636ABD" w14:textId="77777777" w:rsidR="00BF5A1D" w:rsidRDefault="00BF5A1D" w:rsidP="00BF5A1D"/>
    <w:p w14:paraId="3076D2E0" w14:textId="77777777" w:rsidR="00BF5A1D" w:rsidRDefault="00BF5A1D" w:rsidP="00BF5A1D"/>
    <w:p w14:paraId="59849DAF" w14:textId="77777777" w:rsidR="00BF5A1D" w:rsidRPr="00BF5A1D" w:rsidRDefault="00BF5A1D" w:rsidP="00BF5A1D"/>
    <w:p w14:paraId="58EA17D9" w14:textId="6B1E42C7" w:rsidR="00BF5A1D" w:rsidRDefault="00BF5A1D" w:rsidP="00440FA7">
      <w:pPr>
        <w:pStyle w:val="Heading2"/>
      </w:pPr>
      <w:bookmarkStart w:id="150" w:name="_Toc513201995"/>
      <w:r>
        <w:lastRenderedPageBreak/>
        <w:t>Appendix 10 – Administrative settings</w:t>
      </w:r>
      <w:bookmarkEnd w:id="150"/>
    </w:p>
    <w:tbl>
      <w:tblPr>
        <w:tblStyle w:val="GridTable5Dark-Accent1"/>
        <w:tblW w:w="0" w:type="auto"/>
        <w:tblLook w:val="04A0" w:firstRow="1" w:lastRow="0" w:firstColumn="1" w:lastColumn="0" w:noHBand="0" w:noVBand="1"/>
      </w:tblPr>
      <w:tblGrid>
        <w:gridCol w:w="1458"/>
        <w:gridCol w:w="7596"/>
      </w:tblGrid>
      <w:tr w:rsidR="00310D05" w14:paraId="30B5C298" w14:textId="77777777" w:rsidTr="003A34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79449767" w14:textId="6E66785C" w:rsidR="00BF5A1D" w:rsidRDefault="00BF5A1D" w:rsidP="00BF5A1D">
            <w:r>
              <w:t>Description</w:t>
            </w:r>
          </w:p>
        </w:tc>
        <w:tc>
          <w:tcPr>
            <w:tcW w:w="7596" w:type="dxa"/>
          </w:tcPr>
          <w:p w14:paraId="57714D77" w14:textId="6C24552F" w:rsidR="00BF5A1D" w:rsidRDefault="00BF5A1D" w:rsidP="00BF5A1D">
            <w:pPr>
              <w:cnfStyle w:val="100000000000" w:firstRow="1" w:lastRow="0" w:firstColumn="0" w:lastColumn="0" w:oddVBand="0" w:evenVBand="0" w:oddHBand="0" w:evenHBand="0" w:firstRowFirstColumn="0" w:firstRowLastColumn="0" w:lastRowFirstColumn="0" w:lastRowLastColumn="0"/>
            </w:pPr>
            <w:r>
              <w:t>Screenshot</w:t>
            </w:r>
          </w:p>
        </w:tc>
      </w:tr>
      <w:tr w:rsidR="00310D05" w14:paraId="23647BBC" w14:textId="77777777" w:rsidTr="003A34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47F71E6E" w14:textId="4FA23943" w:rsidR="00BF5A1D" w:rsidRDefault="00BF5A1D" w:rsidP="00BF5A1D">
            <w:r>
              <w:t>Settings home</w:t>
            </w:r>
          </w:p>
        </w:tc>
        <w:tc>
          <w:tcPr>
            <w:tcW w:w="7596" w:type="dxa"/>
          </w:tcPr>
          <w:p w14:paraId="6E573A4D" w14:textId="7FB1DD37" w:rsidR="00BF5A1D" w:rsidRDefault="00BF5A1D" w:rsidP="00BF5A1D">
            <w:pPr>
              <w:cnfStyle w:val="000000100000" w:firstRow="0" w:lastRow="0" w:firstColumn="0" w:lastColumn="0" w:oddVBand="0" w:evenVBand="0" w:oddHBand="1" w:evenHBand="0" w:firstRowFirstColumn="0" w:firstRowLastColumn="0" w:lastRowFirstColumn="0" w:lastRowLastColumn="0"/>
            </w:pPr>
            <w:r>
              <w:rPr>
                <w:noProof/>
                <w:lang w:val="en-GB" w:eastAsia="en-GB"/>
              </w:rPr>
              <w:drawing>
                <wp:inline distT="0" distB="0" distL="0" distR="0" wp14:anchorId="6580865B" wp14:editId="37294511">
                  <wp:extent cx="4676775" cy="2467381"/>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685150" cy="2471800"/>
                          </a:xfrm>
                          <a:prstGeom prst="rect">
                            <a:avLst/>
                          </a:prstGeom>
                        </pic:spPr>
                      </pic:pic>
                    </a:graphicData>
                  </a:graphic>
                </wp:inline>
              </w:drawing>
            </w:r>
          </w:p>
        </w:tc>
      </w:tr>
      <w:tr w:rsidR="00310D05" w14:paraId="3EB79C77" w14:textId="77777777" w:rsidTr="003A340F">
        <w:tc>
          <w:tcPr>
            <w:cnfStyle w:val="001000000000" w:firstRow="0" w:lastRow="0" w:firstColumn="1" w:lastColumn="0" w:oddVBand="0" w:evenVBand="0" w:oddHBand="0" w:evenHBand="0" w:firstRowFirstColumn="0" w:firstRowLastColumn="0" w:lastRowFirstColumn="0" w:lastRowLastColumn="0"/>
            <w:tcW w:w="1458" w:type="dxa"/>
          </w:tcPr>
          <w:p w14:paraId="60EB942A" w14:textId="78011E3D" w:rsidR="00BF5A1D" w:rsidRDefault="00310D05" w:rsidP="00BF5A1D">
            <w:r>
              <w:t>Reporting, powered by Chart.js</w:t>
            </w:r>
          </w:p>
        </w:tc>
        <w:tc>
          <w:tcPr>
            <w:tcW w:w="7596" w:type="dxa"/>
          </w:tcPr>
          <w:p w14:paraId="48A00A4A" w14:textId="25B06AE1" w:rsidR="00BF5A1D" w:rsidRDefault="00310D05" w:rsidP="00BF5A1D">
            <w:pPr>
              <w:cnfStyle w:val="000000000000" w:firstRow="0" w:lastRow="0" w:firstColumn="0" w:lastColumn="0" w:oddVBand="0" w:evenVBand="0" w:oddHBand="0" w:evenHBand="0" w:firstRowFirstColumn="0" w:firstRowLastColumn="0" w:lastRowFirstColumn="0" w:lastRowLastColumn="0"/>
            </w:pPr>
            <w:r>
              <w:rPr>
                <w:noProof/>
                <w:lang w:val="en-GB" w:eastAsia="en-GB"/>
              </w:rPr>
              <w:drawing>
                <wp:inline distT="0" distB="0" distL="0" distR="0" wp14:anchorId="7C01130D" wp14:editId="09575FC1">
                  <wp:extent cx="4682584" cy="5095875"/>
                  <wp:effectExtent l="0" t="0" r="381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689439" cy="5103335"/>
                          </a:xfrm>
                          <a:prstGeom prst="rect">
                            <a:avLst/>
                          </a:prstGeom>
                        </pic:spPr>
                      </pic:pic>
                    </a:graphicData>
                  </a:graphic>
                </wp:inline>
              </w:drawing>
            </w:r>
          </w:p>
        </w:tc>
      </w:tr>
    </w:tbl>
    <w:p w14:paraId="21BD02B9" w14:textId="77777777" w:rsidR="00BF5A1D" w:rsidRPr="00BF5A1D" w:rsidRDefault="00BF5A1D" w:rsidP="00BF5A1D"/>
    <w:p w14:paraId="243CC5F1" w14:textId="0D6539EE" w:rsidR="000615B8" w:rsidRDefault="00BF5A1D" w:rsidP="00440FA7">
      <w:pPr>
        <w:pStyle w:val="Heading2"/>
      </w:pPr>
      <w:bookmarkStart w:id="151" w:name="_Toc513201996"/>
      <w:r>
        <w:lastRenderedPageBreak/>
        <w:t>Appendix 11</w:t>
      </w:r>
      <w:r w:rsidR="00440FA7">
        <w:t xml:space="preserve"> – Pingdom Uptime Check</w:t>
      </w:r>
      <w:bookmarkEnd w:id="151"/>
    </w:p>
    <w:p w14:paraId="4A8278A8" w14:textId="111A8D21" w:rsidR="000615B8" w:rsidRDefault="00440FA7" w:rsidP="00801E33">
      <w:pPr>
        <w:spacing w:line="360" w:lineRule="auto"/>
        <w:jc w:val="both"/>
      </w:pPr>
      <w:r>
        <w:rPr>
          <w:noProof/>
          <w:lang w:val="en-GB" w:eastAsia="en-GB"/>
        </w:rPr>
        <w:drawing>
          <wp:inline distT="0" distB="0" distL="0" distR="0" wp14:anchorId="42A4ECC7" wp14:editId="02D07E68">
            <wp:extent cx="5755640" cy="419036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55640" cy="4190365"/>
                    </a:xfrm>
                    <a:prstGeom prst="rect">
                      <a:avLst/>
                    </a:prstGeom>
                  </pic:spPr>
                </pic:pic>
              </a:graphicData>
            </a:graphic>
          </wp:inline>
        </w:drawing>
      </w:r>
    </w:p>
    <w:p w14:paraId="0A5B9129" w14:textId="72559961" w:rsidR="000615B8" w:rsidRDefault="00BF5A1D" w:rsidP="00440FA7">
      <w:pPr>
        <w:pStyle w:val="Heading2"/>
      </w:pPr>
      <w:bookmarkStart w:id="152" w:name="_Toc513201997"/>
      <w:r>
        <w:t>Appendix 12</w:t>
      </w:r>
      <w:r w:rsidR="00440FA7">
        <w:t xml:space="preserve"> – Server Uptime / Load Average</w:t>
      </w:r>
      <w:bookmarkEnd w:id="152"/>
    </w:p>
    <w:p w14:paraId="500ED0D8" w14:textId="32924A71" w:rsidR="00440FA7" w:rsidRDefault="00440FA7" w:rsidP="00D959CA">
      <w:pPr>
        <w:spacing w:line="360" w:lineRule="auto"/>
      </w:pPr>
      <w:r>
        <w:rPr>
          <w:noProof/>
          <w:lang w:val="en-GB" w:eastAsia="en-GB"/>
        </w:rPr>
        <w:drawing>
          <wp:inline distT="0" distB="0" distL="0" distR="0" wp14:anchorId="313E91F1" wp14:editId="1A8768F7">
            <wp:extent cx="5755640" cy="150685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55640" cy="1506855"/>
                    </a:xfrm>
                    <a:prstGeom prst="rect">
                      <a:avLst/>
                    </a:prstGeom>
                  </pic:spPr>
                </pic:pic>
              </a:graphicData>
            </a:graphic>
          </wp:inline>
        </w:drawing>
      </w:r>
    </w:p>
    <w:p w14:paraId="3FC6AD0D" w14:textId="2C33B9C9" w:rsidR="00D777E4" w:rsidRDefault="00D777E4" w:rsidP="00D777E4">
      <w:pPr>
        <w:pStyle w:val="Heading2"/>
      </w:pPr>
      <w:bookmarkStart w:id="153" w:name="_Toc513201998"/>
      <w:r>
        <w:lastRenderedPageBreak/>
        <w:t>Appendix 13 – Rocket Learn functions (lib.php)</w:t>
      </w:r>
      <w:bookmarkEnd w:id="153"/>
    </w:p>
    <w:p w14:paraId="576B1AD3" w14:textId="6EDBAD75" w:rsidR="00D777E4" w:rsidRDefault="00D777E4" w:rsidP="00D777E4">
      <w:pPr>
        <w:pStyle w:val="Heading3Dis"/>
      </w:pPr>
      <w:r>
        <w:t>has_capability()</w:t>
      </w:r>
    </w:p>
    <w:p w14:paraId="0A1F53BA" w14:textId="5D40450A" w:rsidR="00D777E4" w:rsidRDefault="00D777E4" w:rsidP="00D777E4">
      <w:pPr>
        <w:pStyle w:val="Heading3Dis"/>
      </w:pPr>
      <w:r>
        <w:rPr>
          <w:noProof/>
          <w:lang w:val="en-GB" w:eastAsia="en-GB"/>
        </w:rPr>
        <w:drawing>
          <wp:inline distT="0" distB="0" distL="0" distR="0" wp14:anchorId="05A586E0" wp14:editId="7DF5C367">
            <wp:extent cx="5755640" cy="300990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55640" cy="3009900"/>
                    </a:xfrm>
                    <a:prstGeom prst="rect">
                      <a:avLst/>
                    </a:prstGeom>
                  </pic:spPr>
                </pic:pic>
              </a:graphicData>
            </a:graphic>
          </wp:inline>
        </w:drawing>
      </w:r>
    </w:p>
    <w:p w14:paraId="58565082" w14:textId="77777777" w:rsidR="00D777E4" w:rsidRDefault="00D777E4" w:rsidP="00D777E4">
      <w:pPr>
        <w:pStyle w:val="Heading3Dis"/>
      </w:pPr>
    </w:p>
    <w:p w14:paraId="5031C339" w14:textId="77777777" w:rsidR="00036130" w:rsidRDefault="00036130" w:rsidP="00D777E4">
      <w:pPr>
        <w:pStyle w:val="Heading3Dis"/>
      </w:pPr>
    </w:p>
    <w:p w14:paraId="25DD3FDA" w14:textId="77777777" w:rsidR="00036130" w:rsidRDefault="00036130" w:rsidP="00D777E4">
      <w:pPr>
        <w:pStyle w:val="Heading3Dis"/>
      </w:pPr>
    </w:p>
    <w:p w14:paraId="33E761BE" w14:textId="77777777" w:rsidR="00036130" w:rsidRDefault="00036130" w:rsidP="00D777E4">
      <w:pPr>
        <w:pStyle w:val="Heading3Dis"/>
      </w:pPr>
    </w:p>
    <w:p w14:paraId="4E9D7DCE" w14:textId="77777777" w:rsidR="00036130" w:rsidRDefault="00036130" w:rsidP="00D777E4">
      <w:pPr>
        <w:pStyle w:val="Heading3Dis"/>
      </w:pPr>
    </w:p>
    <w:p w14:paraId="0AF02221" w14:textId="77777777" w:rsidR="00036130" w:rsidRDefault="00036130" w:rsidP="00D777E4">
      <w:pPr>
        <w:pStyle w:val="Heading3Dis"/>
      </w:pPr>
    </w:p>
    <w:p w14:paraId="3959FABF" w14:textId="77777777" w:rsidR="00036130" w:rsidRDefault="00036130" w:rsidP="00D777E4">
      <w:pPr>
        <w:pStyle w:val="Heading3Dis"/>
      </w:pPr>
    </w:p>
    <w:p w14:paraId="4BF5320D" w14:textId="77777777" w:rsidR="00036130" w:rsidRDefault="00036130" w:rsidP="00D777E4">
      <w:pPr>
        <w:pStyle w:val="Heading3Dis"/>
      </w:pPr>
    </w:p>
    <w:p w14:paraId="188DED33" w14:textId="77777777" w:rsidR="00036130" w:rsidRDefault="00036130" w:rsidP="00D777E4">
      <w:pPr>
        <w:pStyle w:val="Heading3Dis"/>
      </w:pPr>
    </w:p>
    <w:p w14:paraId="17D17427" w14:textId="77777777" w:rsidR="00036130" w:rsidRDefault="00036130" w:rsidP="00D777E4">
      <w:pPr>
        <w:pStyle w:val="Heading3Dis"/>
      </w:pPr>
    </w:p>
    <w:p w14:paraId="5961BF9A" w14:textId="77777777" w:rsidR="00036130" w:rsidRDefault="00036130" w:rsidP="00D777E4">
      <w:pPr>
        <w:pStyle w:val="Heading3Dis"/>
      </w:pPr>
    </w:p>
    <w:p w14:paraId="16006312" w14:textId="77777777" w:rsidR="00036130" w:rsidRDefault="00036130" w:rsidP="00D777E4">
      <w:pPr>
        <w:pStyle w:val="Heading3Dis"/>
      </w:pPr>
    </w:p>
    <w:p w14:paraId="27E56123" w14:textId="77777777" w:rsidR="00036130" w:rsidRDefault="00036130" w:rsidP="00D777E4">
      <w:pPr>
        <w:pStyle w:val="Heading3Dis"/>
      </w:pPr>
    </w:p>
    <w:p w14:paraId="25CC4D04" w14:textId="77777777" w:rsidR="00036130" w:rsidRDefault="00036130" w:rsidP="00D777E4">
      <w:pPr>
        <w:pStyle w:val="Heading3Dis"/>
      </w:pPr>
    </w:p>
    <w:p w14:paraId="29B34901" w14:textId="77777777" w:rsidR="00036130" w:rsidRDefault="00036130" w:rsidP="00D777E4">
      <w:pPr>
        <w:pStyle w:val="Heading3Dis"/>
      </w:pPr>
    </w:p>
    <w:p w14:paraId="2C1A8961" w14:textId="77777777" w:rsidR="00036130" w:rsidRDefault="00036130" w:rsidP="00D777E4">
      <w:pPr>
        <w:pStyle w:val="Heading3Dis"/>
        <w:sectPr w:rsidR="00036130" w:rsidSect="00697841">
          <w:pgSz w:w="11900" w:h="16840"/>
          <w:pgMar w:top="1418" w:right="1418" w:bottom="1418" w:left="1418" w:header="709" w:footer="709" w:gutter="0"/>
          <w:cols w:space="708"/>
          <w:titlePg/>
          <w:docGrid w:linePitch="360"/>
        </w:sectPr>
      </w:pPr>
    </w:p>
    <w:p w14:paraId="5E0467D4" w14:textId="73695CD0" w:rsidR="00036130" w:rsidRDefault="00036130" w:rsidP="00D777E4">
      <w:pPr>
        <w:pStyle w:val="Heading3Dis"/>
      </w:pPr>
      <w:r>
        <w:lastRenderedPageBreak/>
        <w:t>Appendix 14 – Risk Register</w:t>
      </w:r>
    </w:p>
    <w:p w14:paraId="111524C9" w14:textId="7330DEA0" w:rsidR="00036130" w:rsidRPr="00D777E4" w:rsidRDefault="00036130" w:rsidP="00D777E4">
      <w:pPr>
        <w:pStyle w:val="Heading3Dis"/>
      </w:pPr>
      <w:r w:rsidRPr="003F4AA9">
        <w:rPr>
          <w:noProof/>
          <w:lang w:val="en-GB" w:eastAsia="en-GB"/>
        </w:rPr>
        <w:drawing>
          <wp:inline distT="0" distB="0" distL="0" distR="0" wp14:anchorId="34D99564" wp14:editId="0D2B516F">
            <wp:extent cx="9022681" cy="4054415"/>
            <wp:effectExtent l="0" t="0" r="762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9026598" cy="4056175"/>
                    </a:xfrm>
                    <a:prstGeom prst="rect">
                      <a:avLst/>
                    </a:prstGeom>
                    <a:noFill/>
                    <a:ln>
                      <a:noFill/>
                    </a:ln>
                  </pic:spPr>
                </pic:pic>
              </a:graphicData>
            </a:graphic>
          </wp:inline>
        </w:drawing>
      </w:r>
    </w:p>
    <w:sectPr w:rsidR="00036130" w:rsidRPr="00D777E4" w:rsidSect="00036130">
      <w:pgSz w:w="16840" w:h="11900" w:orient="landscape"/>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46E8D2" w14:textId="77777777" w:rsidR="00E5445A" w:rsidRDefault="00E5445A" w:rsidP="00697841">
      <w:r>
        <w:separator/>
      </w:r>
    </w:p>
  </w:endnote>
  <w:endnote w:type="continuationSeparator" w:id="0">
    <w:p w14:paraId="607EF0CD" w14:textId="77777777" w:rsidR="00E5445A" w:rsidRDefault="00E5445A" w:rsidP="006978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7955831"/>
      <w:docPartObj>
        <w:docPartGallery w:val="Page Numbers (Bottom of Page)"/>
        <w:docPartUnique/>
      </w:docPartObj>
    </w:sdtPr>
    <w:sdtEndPr>
      <w:rPr>
        <w:noProof/>
      </w:rPr>
    </w:sdtEndPr>
    <w:sdtContent>
      <w:p w14:paraId="3F485D38" w14:textId="1A147541" w:rsidR="00D25B1C" w:rsidRDefault="00D25B1C">
        <w:pPr>
          <w:pStyle w:val="Footer"/>
          <w:jc w:val="right"/>
        </w:pPr>
        <w:r>
          <w:fldChar w:fldCharType="begin"/>
        </w:r>
        <w:r>
          <w:instrText xml:space="preserve"> PAGE   \* MERGEFORMAT </w:instrText>
        </w:r>
        <w:r>
          <w:fldChar w:fldCharType="separate"/>
        </w:r>
        <w:r w:rsidR="009607D4">
          <w:rPr>
            <w:noProof/>
          </w:rPr>
          <w:t>8</w:t>
        </w:r>
        <w:r>
          <w:rPr>
            <w:noProof/>
          </w:rPr>
          <w:fldChar w:fldCharType="end"/>
        </w:r>
      </w:p>
    </w:sdtContent>
  </w:sdt>
  <w:p w14:paraId="4109399E" w14:textId="77777777" w:rsidR="00E5445A" w:rsidRDefault="00E5445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E78F1" w14:textId="77777777" w:rsidR="00E5445A" w:rsidRDefault="00E5445A" w:rsidP="001B51F8">
    <w:pPr>
      <w:pStyle w:val="Footer"/>
      <w:ind w:right="360"/>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1CEE" w14:textId="77777777" w:rsidR="00E5445A" w:rsidRPr="001B51F8" w:rsidRDefault="00E5445A" w:rsidP="006F2B51">
    <w:pPr>
      <w:pStyle w:val="Footer"/>
      <w:framePr w:wrap="none" w:vAnchor="text" w:hAnchor="margin" w:xAlign="right" w:y="1"/>
      <w:rPr>
        <w:rStyle w:val="PageNumber"/>
        <w:sz w:val="22"/>
        <w:szCs w:val="22"/>
      </w:rPr>
    </w:pPr>
    <w:r w:rsidRPr="001B51F8">
      <w:rPr>
        <w:rStyle w:val="PageNumber"/>
        <w:sz w:val="22"/>
        <w:szCs w:val="22"/>
      </w:rPr>
      <w:fldChar w:fldCharType="begin"/>
    </w:r>
    <w:r w:rsidRPr="001B51F8">
      <w:rPr>
        <w:rStyle w:val="PageNumber"/>
        <w:sz w:val="22"/>
        <w:szCs w:val="22"/>
      </w:rPr>
      <w:instrText xml:space="preserve">PAGE  </w:instrText>
    </w:r>
    <w:r w:rsidRPr="001B51F8">
      <w:rPr>
        <w:rStyle w:val="PageNumber"/>
        <w:sz w:val="22"/>
        <w:szCs w:val="22"/>
      </w:rPr>
      <w:fldChar w:fldCharType="separate"/>
    </w:r>
    <w:r w:rsidR="009607D4">
      <w:rPr>
        <w:rStyle w:val="PageNumber"/>
        <w:noProof/>
        <w:sz w:val="22"/>
        <w:szCs w:val="22"/>
      </w:rPr>
      <w:t>2</w:t>
    </w:r>
    <w:r w:rsidRPr="001B51F8">
      <w:rPr>
        <w:rStyle w:val="PageNumber"/>
        <w:sz w:val="22"/>
        <w:szCs w:val="22"/>
      </w:rPr>
      <w:fldChar w:fldCharType="end"/>
    </w:r>
  </w:p>
  <w:p w14:paraId="237CC0C9" w14:textId="77777777" w:rsidR="00E5445A" w:rsidRDefault="00E5445A" w:rsidP="001B51F8">
    <w:pPr>
      <w:pStyle w:val="Footer"/>
      <w:ind w:right="360"/>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6C725D" w14:textId="77777777" w:rsidR="00E5445A" w:rsidRDefault="00E5445A" w:rsidP="007E0FF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607D4">
      <w:rPr>
        <w:rStyle w:val="PageNumber"/>
        <w:noProof/>
      </w:rPr>
      <w:t>35</w:t>
    </w:r>
    <w:r>
      <w:rPr>
        <w:rStyle w:val="PageNumber"/>
      </w:rPr>
      <w:fldChar w:fldCharType="end"/>
    </w:r>
  </w:p>
  <w:p w14:paraId="356C1222" w14:textId="77777777" w:rsidR="00E5445A" w:rsidRDefault="00E5445A" w:rsidP="007E0FFC">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53505F" w14:textId="77777777" w:rsidR="00E5445A" w:rsidRDefault="00E5445A" w:rsidP="007E0FF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607D4">
      <w:rPr>
        <w:rStyle w:val="PageNumber"/>
        <w:noProof/>
      </w:rPr>
      <w:t>9</w:t>
    </w:r>
    <w:r>
      <w:rPr>
        <w:rStyle w:val="PageNumber"/>
      </w:rPr>
      <w:fldChar w:fldCharType="end"/>
    </w:r>
  </w:p>
  <w:p w14:paraId="343F3317" w14:textId="77777777" w:rsidR="00E5445A" w:rsidRDefault="00E5445A" w:rsidP="007E0FF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903994" w14:textId="77777777" w:rsidR="00E5445A" w:rsidRDefault="00E5445A" w:rsidP="00697841">
      <w:r>
        <w:separator/>
      </w:r>
    </w:p>
  </w:footnote>
  <w:footnote w:type="continuationSeparator" w:id="0">
    <w:p w14:paraId="7F55BFAA" w14:textId="77777777" w:rsidR="00E5445A" w:rsidRDefault="00E5445A" w:rsidP="0069784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259FA" w14:textId="77777777" w:rsidR="00E5445A" w:rsidRPr="00697841" w:rsidRDefault="00E5445A" w:rsidP="00134F97">
    <w:pPr>
      <w:pStyle w:val="Header"/>
      <w:pBdr>
        <w:bottom w:val="single" w:sz="4" w:space="1" w:color="auto"/>
      </w:pBdr>
      <w:rPr>
        <w:sz w:val="22"/>
        <w:szCs w:val="22"/>
        <w:lang w:val="en-GB"/>
      </w:rPr>
    </w:pPr>
    <w:r w:rsidRPr="00697841">
      <w:rPr>
        <w:sz w:val="22"/>
        <w:szCs w:val="22"/>
      </w:rPr>
      <w:t>Project 201</w:t>
    </w:r>
    <w:r>
      <w:rPr>
        <w:sz w:val="22"/>
        <w:szCs w:val="22"/>
      </w:rPr>
      <w:t>7</w:t>
    </w:r>
    <w:r w:rsidRPr="00697841">
      <w:rPr>
        <w:sz w:val="22"/>
        <w:szCs w:val="22"/>
      </w:rPr>
      <w:t>-1</w:t>
    </w:r>
    <w:r>
      <w:rPr>
        <w:sz w:val="22"/>
        <w:szCs w:val="22"/>
      </w:rPr>
      <w:t>8</w:t>
    </w:r>
    <w:r w:rsidRPr="00697841">
      <w:rPr>
        <w:sz w:val="22"/>
        <w:szCs w:val="22"/>
      </w:rPr>
      <w:tab/>
      <w:t>Dissertation</w:t>
    </w:r>
    <w:r w:rsidRPr="00697841">
      <w:rPr>
        <w:sz w:val="22"/>
        <w:szCs w:val="22"/>
      </w:rPr>
      <w:tab/>
    </w:r>
    <w:r>
      <w:rPr>
        <w:sz w:val="22"/>
        <w:szCs w:val="22"/>
      </w:rPr>
      <w:t>B00664777</w:t>
    </w:r>
  </w:p>
  <w:p w14:paraId="23C50071" w14:textId="77777777" w:rsidR="00E5445A" w:rsidRDefault="00E5445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F0764F" w14:textId="5BE3ED14" w:rsidR="00E5445A" w:rsidRPr="00697841" w:rsidRDefault="00E5445A" w:rsidP="00134F97">
    <w:pPr>
      <w:pStyle w:val="Header"/>
      <w:pBdr>
        <w:bottom w:val="single" w:sz="4" w:space="1" w:color="auto"/>
      </w:pBdr>
      <w:jc w:val="center"/>
      <w:rPr>
        <w:sz w:val="22"/>
        <w:szCs w:val="22"/>
        <w:lang w:val="en-GB"/>
      </w:rPr>
    </w:pPr>
    <w:r w:rsidRPr="00697841">
      <w:rPr>
        <w:sz w:val="22"/>
        <w:szCs w:val="22"/>
      </w:rPr>
      <w:t>Project 201</w:t>
    </w:r>
    <w:r>
      <w:rPr>
        <w:sz w:val="22"/>
        <w:szCs w:val="22"/>
      </w:rPr>
      <w:t>7</w:t>
    </w:r>
    <w:r w:rsidRPr="00697841">
      <w:rPr>
        <w:sz w:val="22"/>
        <w:szCs w:val="22"/>
      </w:rPr>
      <w:t>-1</w:t>
    </w:r>
    <w:r>
      <w:rPr>
        <w:sz w:val="22"/>
        <w:szCs w:val="22"/>
      </w:rPr>
      <w:t>8</w:t>
    </w:r>
    <w:r w:rsidRPr="00697841">
      <w:rPr>
        <w:sz w:val="22"/>
        <w:szCs w:val="22"/>
      </w:rPr>
      <w:tab/>
      <w:t>Dissertation</w:t>
    </w:r>
    <w:r w:rsidRPr="00697841">
      <w:rPr>
        <w:sz w:val="22"/>
        <w:szCs w:val="22"/>
      </w:rPr>
      <w:tab/>
    </w:r>
    <w:r>
      <w:rPr>
        <w:sz w:val="22"/>
        <w:szCs w:val="22"/>
      </w:rPr>
      <w:t>B00664777</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3323D5" w14:textId="77777777" w:rsidR="00E5445A" w:rsidRPr="00697841" w:rsidRDefault="00E5445A" w:rsidP="00134F97">
    <w:pPr>
      <w:pStyle w:val="Header"/>
      <w:pBdr>
        <w:bottom w:val="single" w:sz="4" w:space="1" w:color="auto"/>
      </w:pBdr>
      <w:jc w:val="center"/>
      <w:rPr>
        <w:sz w:val="22"/>
        <w:szCs w:val="22"/>
        <w:lang w:val="en-GB"/>
      </w:rPr>
    </w:pPr>
    <w:r w:rsidRPr="00697841">
      <w:rPr>
        <w:sz w:val="22"/>
        <w:szCs w:val="22"/>
      </w:rPr>
      <w:t>Project 201</w:t>
    </w:r>
    <w:r>
      <w:rPr>
        <w:sz w:val="22"/>
        <w:szCs w:val="22"/>
      </w:rPr>
      <w:t>7</w:t>
    </w:r>
    <w:r w:rsidRPr="00697841">
      <w:rPr>
        <w:sz w:val="22"/>
        <w:szCs w:val="22"/>
      </w:rPr>
      <w:t>-1</w:t>
    </w:r>
    <w:r>
      <w:rPr>
        <w:sz w:val="22"/>
        <w:szCs w:val="22"/>
      </w:rPr>
      <w:t>8</w:t>
    </w:r>
    <w:r w:rsidRPr="00697841">
      <w:rPr>
        <w:sz w:val="22"/>
        <w:szCs w:val="22"/>
      </w:rPr>
      <w:tab/>
      <w:t>Dissertation</w:t>
    </w:r>
    <w:r w:rsidRPr="00697841">
      <w:rPr>
        <w:sz w:val="22"/>
        <w:szCs w:val="22"/>
      </w:rPr>
      <w:tab/>
    </w:r>
    <w:r>
      <w:rPr>
        <w:sz w:val="22"/>
        <w:szCs w:val="22"/>
      </w:rPr>
      <w:t>B00664777</w:t>
    </w:r>
  </w:p>
  <w:p w14:paraId="637F5937" w14:textId="77777777" w:rsidR="00E5445A" w:rsidRDefault="00E5445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202AA"/>
    <w:multiLevelType w:val="multilevel"/>
    <w:tmpl w:val="CC44D8A0"/>
    <w:lvl w:ilvl="0">
      <w:start w:val="2"/>
      <w:numFmt w:val="decimal"/>
      <w:lvlText w:val="%1"/>
      <w:lvlJc w:val="left"/>
      <w:pPr>
        <w:ind w:left="426" w:hanging="360"/>
      </w:pPr>
      <w:rPr>
        <w:rFonts w:hint="default"/>
      </w:rPr>
    </w:lvl>
    <w:lvl w:ilvl="1">
      <w:start w:val="1"/>
      <w:numFmt w:val="decimal"/>
      <w:lvlText w:val="%1.%2"/>
      <w:lvlJc w:val="left"/>
      <w:pPr>
        <w:ind w:left="426" w:hanging="360"/>
      </w:pPr>
      <w:rPr>
        <w:rFonts w:hint="default"/>
      </w:rPr>
    </w:lvl>
    <w:lvl w:ilvl="2">
      <w:start w:val="1"/>
      <w:numFmt w:val="decimal"/>
      <w:lvlText w:val="%1.%2.%3"/>
      <w:lvlJc w:val="left"/>
      <w:pPr>
        <w:ind w:left="786" w:hanging="720"/>
      </w:pPr>
      <w:rPr>
        <w:rFonts w:hint="default"/>
      </w:rPr>
    </w:lvl>
    <w:lvl w:ilvl="3">
      <w:start w:val="1"/>
      <w:numFmt w:val="decimal"/>
      <w:lvlText w:val="%1.%2.%3.%4"/>
      <w:lvlJc w:val="left"/>
      <w:pPr>
        <w:ind w:left="786" w:hanging="720"/>
      </w:pPr>
      <w:rPr>
        <w:rFonts w:hint="default"/>
      </w:rPr>
    </w:lvl>
    <w:lvl w:ilvl="4">
      <w:start w:val="1"/>
      <w:numFmt w:val="decimal"/>
      <w:lvlText w:val="%1.%2.%3.%4.%5"/>
      <w:lvlJc w:val="left"/>
      <w:pPr>
        <w:ind w:left="1146" w:hanging="1080"/>
      </w:pPr>
      <w:rPr>
        <w:rFonts w:hint="default"/>
      </w:rPr>
    </w:lvl>
    <w:lvl w:ilvl="5">
      <w:start w:val="1"/>
      <w:numFmt w:val="decimal"/>
      <w:lvlText w:val="%1.%2.%3.%4.%5.%6"/>
      <w:lvlJc w:val="left"/>
      <w:pPr>
        <w:ind w:left="1146" w:hanging="1080"/>
      </w:pPr>
      <w:rPr>
        <w:rFonts w:hint="default"/>
      </w:rPr>
    </w:lvl>
    <w:lvl w:ilvl="6">
      <w:start w:val="1"/>
      <w:numFmt w:val="decimal"/>
      <w:lvlText w:val="%1.%2.%3.%4.%5.%6.%7"/>
      <w:lvlJc w:val="left"/>
      <w:pPr>
        <w:ind w:left="1506" w:hanging="1440"/>
      </w:pPr>
      <w:rPr>
        <w:rFonts w:hint="default"/>
      </w:rPr>
    </w:lvl>
    <w:lvl w:ilvl="7">
      <w:start w:val="1"/>
      <w:numFmt w:val="decimal"/>
      <w:lvlText w:val="%1.%2.%3.%4.%5.%6.%7.%8"/>
      <w:lvlJc w:val="left"/>
      <w:pPr>
        <w:ind w:left="1506" w:hanging="1440"/>
      </w:pPr>
      <w:rPr>
        <w:rFonts w:hint="default"/>
      </w:rPr>
    </w:lvl>
    <w:lvl w:ilvl="8">
      <w:start w:val="1"/>
      <w:numFmt w:val="decimal"/>
      <w:lvlText w:val="%1.%2.%3.%4.%5.%6.%7.%8.%9"/>
      <w:lvlJc w:val="left"/>
      <w:pPr>
        <w:ind w:left="1866" w:hanging="1800"/>
      </w:pPr>
      <w:rPr>
        <w:rFonts w:hint="default"/>
      </w:rPr>
    </w:lvl>
  </w:abstractNum>
  <w:abstractNum w:abstractNumId="1">
    <w:nsid w:val="06AF15E0"/>
    <w:multiLevelType w:val="hybridMultilevel"/>
    <w:tmpl w:val="E46A4CBC"/>
    <w:lvl w:ilvl="0" w:tplc="148A6F94">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AA330D5"/>
    <w:multiLevelType w:val="hybridMultilevel"/>
    <w:tmpl w:val="55F067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C415EAD"/>
    <w:multiLevelType w:val="hybridMultilevel"/>
    <w:tmpl w:val="DFF2D7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E4B1615"/>
    <w:multiLevelType w:val="hybridMultilevel"/>
    <w:tmpl w:val="AD24D6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7EE46E6"/>
    <w:multiLevelType w:val="hybridMultilevel"/>
    <w:tmpl w:val="021A0F3E"/>
    <w:lvl w:ilvl="0" w:tplc="3920F5EE">
      <w:start w:val="1"/>
      <w:numFmt w:val="bullet"/>
      <w:pStyle w:val="Basic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6D06E3"/>
    <w:multiLevelType w:val="hybridMultilevel"/>
    <w:tmpl w:val="2160D946"/>
    <w:lvl w:ilvl="0" w:tplc="107A58F4">
      <w:start w:val="25"/>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2B81D3A"/>
    <w:multiLevelType w:val="hybridMultilevel"/>
    <w:tmpl w:val="FAB23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3A1429"/>
    <w:multiLevelType w:val="hybridMultilevel"/>
    <w:tmpl w:val="669875C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357090A"/>
    <w:multiLevelType w:val="multilevel"/>
    <w:tmpl w:val="E2B492B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37F0B0E"/>
    <w:multiLevelType w:val="hybridMultilevel"/>
    <w:tmpl w:val="9B56CF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4661F6E"/>
    <w:multiLevelType w:val="multilevel"/>
    <w:tmpl w:val="F80229C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8126322"/>
    <w:multiLevelType w:val="hybridMultilevel"/>
    <w:tmpl w:val="AE183B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BCC6C95"/>
    <w:multiLevelType w:val="multilevel"/>
    <w:tmpl w:val="B3B2669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2C0B4E48"/>
    <w:multiLevelType w:val="hybridMultilevel"/>
    <w:tmpl w:val="B4E0AE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C4C0A7A"/>
    <w:multiLevelType w:val="hybridMultilevel"/>
    <w:tmpl w:val="1BF6F9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C503F86"/>
    <w:multiLevelType w:val="hybridMultilevel"/>
    <w:tmpl w:val="850ED7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2F11663F"/>
    <w:multiLevelType w:val="hybridMultilevel"/>
    <w:tmpl w:val="7248C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107206F"/>
    <w:multiLevelType w:val="hybridMultilevel"/>
    <w:tmpl w:val="11682476"/>
    <w:lvl w:ilvl="0" w:tplc="148A6F94">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18752D6"/>
    <w:multiLevelType w:val="hybridMultilevel"/>
    <w:tmpl w:val="4B52F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2621E13"/>
    <w:multiLevelType w:val="hybridMultilevel"/>
    <w:tmpl w:val="CF2C64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38832CE"/>
    <w:multiLevelType w:val="hybridMultilevel"/>
    <w:tmpl w:val="A1F26D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8305161"/>
    <w:multiLevelType w:val="hybridMultilevel"/>
    <w:tmpl w:val="91747D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38DA4F98"/>
    <w:multiLevelType w:val="hybridMultilevel"/>
    <w:tmpl w:val="E9D2C2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38DF047A"/>
    <w:multiLevelType w:val="hybridMultilevel"/>
    <w:tmpl w:val="BD9EF3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3F6C5816"/>
    <w:multiLevelType w:val="hybridMultilevel"/>
    <w:tmpl w:val="F452ACFC"/>
    <w:lvl w:ilvl="0" w:tplc="F732BCD2">
      <w:numFmt w:val="bullet"/>
      <w:lvlText w:val="-"/>
      <w:lvlJc w:val="left"/>
      <w:pPr>
        <w:ind w:left="1080" w:hanging="360"/>
      </w:pPr>
      <w:rPr>
        <w:rFonts w:ascii="Calibri" w:eastAsia="Calibri" w:hAnsi="Calibri"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nsid w:val="3FB000A4"/>
    <w:multiLevelType w:val="hybridMultilevel"/>
    <w:tmpl w:val="98B2521A"/>
    <w:lvl w:ilvl="0" w:tplc="148A6F94">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1BB7728"/>
    <w:multiLevelType w:val="hybridMultilevel"/>
    <w:tmpl w:val="87507DF6"/>
    <w:lvl w:ilvl="0" w:tplc="F732BCD2">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2737309"/>
    <w:multiLevelType w:val="hybridMultilevel"/>
    <w:tmpl w:val="DE644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42BA2335"/>
    <w:multiLevelType w:val="hybridMultilevel"/>
    <w:tmpl w:val="B6A2FF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44094920"/>
    <w:multiLevelType w:val="hybridMultilevel"/>
    <w:tmpl w:val="F2B6BD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47513041"/>
    <w:multiLevelType w:val="hybridMultilevel"/>
    <w:tmpl w:val="BBC8A058"/>
    <w:lvl w:ilvl="0" w:tplc="04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nsid w:val="4D5907A0"/>
    <w:multiLevelType w:val="hybridMultilevel"/>
    <w:tmpl w:val="6CA08F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3B34D43"/>
    <w:multiLevelType w:val="hybridMultilevel"/>
    <w:tmpl w:val="B060FD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54910370"/>
    <w:multiLevelType w:val="hybridMultilevel"/>
    <w:tmpl w:val="481CC2D8"/>
    <w:lvl w:ilvl="0" w:tplc="F732BCD2">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5CCA0208"/>
    <w:multiLevelType w:val="hybridMultilevel"/>
    <w:tmpl w:val="39D87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5DB53170"/>
    <w:multiLevelType w:val="hybridMultilevel"/>
    <w:tmpl w:val="C3F4DC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622B5D3E"/>
    <w:multiLevelType w:val="hybridMultilevel"/>
    <w:tmpl w:val="795E8AD0"/>
    <w:lvl w:ilvl="0" w:tplc="CFD83EA6">
      <w:start w:val="1"/>
      <w:numFmt w:val="bullet"/>
      <w:pStyle w:val="DisBulletPoin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2A906CC"/>
    <w:multiLevelType w:val="hybridMultilevel"/>
    <w:tmpl w:val="E1DA0F5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76643B53"/>
    <w:multiLevelType w:val="hybridMultilevel"/>
    <w:tmpl w:val="4D54F1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34"/>
  </w:num>
  <w:num w:numId="4">
    <w:abstractNumId w:val="27"/>
  </w:num>
  <w:num w:numId="5">
    <w:abstractNumId w:val="31"/>
  </w:num>
  <w:num w:numId="6">
    <w:abstractNumId w:val="38"/>
  </w:num>
  <w:num w:numId="7">
    <w:abstractNumId w:val="25"/>
  </w:num>
  <w:num w:numId="8">
    <w:abstractNumId w:val="13"/>
  </w:num>
  <w:num w:numId="9">
    <w:abstractNumId w:val="11"/>
  </w:num>
  <w:num w:numId="10">
    <w:abstractNumId w:val="0"/>
  </w:num>
  <w:num w:numId="11">
    <w:abstractNumId w:val="9"/>
  </w:num>
  <w:num w:numId="12">
    <w:abstractNumId w:val="18"/>
  </w:num>
  <w:num w:numId="13">
    <w:abstractNumId w:val="26"/>
  </w:num>
  <w:num w:numId="14">
    <w:abstractNumId w:val="1"/>
  </w:num>
  <w:num w:numId="15">
    <w:abstractNumId w:val="32"/>
  </w:num>
  <w:num w:numId="16">
    <w:abstractNumId w:val="19"/>
  </w:num>
  <w:num w:numId="17">
    <w:abstractNumId w:val="22"/>
  </w:num>
  <w:num w:numId="18">
    <w:abstractNumId w:val="30"/>
  </w:num>
  <w:num w:numId="19">
    <w:abstractNumId w:val="28"/>
  </w:num>
  <w:num w:numId="20">
    <w:abstractNumId w:val="12"/>
  </w:num>
  <w:num w:numId="21">
    <w:abstractNumId w:val="8"/>
  </w:num>
  <w:num w:numId="22">
    <w:abstractNumId w:val="35"/>
  </w:num>
  <w:num w:numId="23">
    <w:abstractNumId w:val="23"/>
  </w:num>
  <w:num w:numId="24">
    <w:abstractNumId w:val="29"/>
  </w:num>
  <w:num w:numId="25">
    <w:abstractNumId w:val="20"/>
  </w:num>
  <w:num w:numId="26">
    <w:abstractNumId w:val="37"/>
  </w:num>
  <w:num w:numId="27">
    <w:abstractNumId w:val="24"/>
  </w:num>
  <w:num w:numId="28">
    <w:abstractNumId w:val="3"/>
  </w:num>
  <w:num w:numId="29">
    <w:abstractNumId w:val="33"/>
  </w:num>
  <w:num w:numId="30">
    <w:abstractNumId w:val="2"/>
  </w:num>
  <w:num w:numId="31">
    <w:abstractNumId w:val="6"/>
  </w:num>
  <w:num w:numId="32">
    <w:abstractNumId w:val="10"/>
  </w:num>
  <w:num w:numId="33">
    <w:abstractNumId w:val="17"/>
  </w:num>
  <w:num w:numId="34">
    <w:abstractNumId w:val="16"/>
  </w:num>
  <w:num w:numId="35">
    <w:abstractNumId w:val="4"/>
  </w:num>
  <w:num w:numId="36">
    <w:abstractNumId w:val="21"/>
  </w:num>
  <w:num w:numId="37">
    <w:abstractNumId w:val="39"/>
  </w:num>
  <w:num w:numId="38">
    <w:abstractNumId w:val="15"/>
  </w:num>
  <w:num w:numId="39">
    <w:abstractNumId w:val="14"/>
  </w:num>
  <w:num w:numId="40">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5"/>
  <w:proofState w:spelling="clean" w:grammar="clean"/>
  <w:defaultTabStop w:val="720"/>
  <w:drawingGridHorizontalSpacing w:val="120"/>
  <w:displayHorizontalDrawingGridEvery w:val="2"/>
  <w:displayVerticalDrawingGridEvery w:val="2"/>
  <w:characterSpacingControl w:val="doNotCompress"/>
  <w:hdrShapeDefaults>
    <o:shapedefaults v:ext="edit" spidmax="317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c3sbA0M7W0MDQ3MDdT0lEKTi0uzszPAykwNKoFAL60100tAAAA"/>
  </w:docVars>
  <w:rsids>
    <w:rsidRoot w:val="00CF69C8"/>
    <w:rsid w:val="000010B1"/>
    <w:rsid w:val="00006EC5"/>
    <w:rsid w:val="0001136E"/>
    <w:rsid w:val="00014FA4"/>
    <w:rsid w:val="00023C6D"/>
    <w:rsid w:val="00025429"/>
    <w:rsid w:val="00026C6F"/>
    <w:rsid w:val="00031704"/>
    <w:rsid w:val="00034967"/>
    <w:rsid w:val="00036130"/>
    <w:rsid w:val="00044B66"/>
    <w:rsid w:val="0004521E"/>
    <w:rsid w:val="000500FB"/>
    <w:rsid w:val="00051C29"/>
    <w:rsid w:val="000615B8"/>
    <w:rsid w:val="00065114"/>
    <w:rsid w:val="00065B58"/>
    <w:rsid w:val="000748A9"/>
    <w:rsid w:val="00076C0C"/>
    <w:rsid w:val="0008268E"/>
    <w:rsid w:val="00092712"/>
    <w:rsid w:val="000A2763"/>
    <w:rsid w:val="000A3281"/>
    <w:rsid w:val="000A4244"/>
    <w:rsid w:val="000A4999"/>
    <w:rsid w:val="000D0900"/>
    <w:rsid w:val="000D31CE"/>
    <w:rsid w:val="000E3330"/>
    <w:rsid w:val="000F6956"/>
    <w:rsid w:val="00101C06"/>
    <w:rsid w:val="001073DC"/>
    <w:rsid w:val="00112BB5"/>
    <w:rsid w:val="001134AC"/>
    <w:rsid w:val="001169E6"/>
    <w:rsid w:val="00120C35"/>
    <w:rsid w:val="00127ECC"/>
    <w:rsid w:val="00133FD8"/>
    <w:rsid w:val="00134F97"/>
    <w:rsid w:val="00136831"/>
    <w:rsid w:val="00136E19"/>
    <w:rsid w:val="00146B7A"/>
    <w:rsid w:val="001538A1"/>
    <w:rsid w:val="001558F4"/>
    <w:rsid w:val="0015594F"/>
    <w:rsid w:val="0015762E"/>
    <w:rsid w:val="00172864"/>
    <w:rsid w:val="00173C52"/>
    <w:rsid w:val="00185364"/>
    <w:rsid w:val="00194D05"/>
    <w:rsid w:val="00195456"/>
    <w:rsid w:val="00197EC2"/>
    <w:rsid w:val="001A04FE"/>
    <w:rsid w:val="001B10B3"/>
    <w:rsid w:val="001B1F94"/>
    <w:rsid w:val="001B51F8"/>
    <w:rsid w:val="001C6A7F"/>
    <w:rsid w:val="001D1250"/>
    <w:rsid w:val="001D30B0"/>
    <w:rsid w:val="001D43EE"/>
    <w:rsid w:val="001D580E"/>
    <w:rsid w:val="001D710B"/>
    <w:rsid w:val="001E0AC3"/>
    <w:rsid w:val="001E0EE7"/>
    <w:rsid w:val="001E2770"/>
    <w:rsid w:val="001F3658"/>
    <w:rsid w:val="001F48AC"/>
    <w:rsid w:val="001F49BA"/>
    <w:rsid w:val="001F6645"/>
    <w:rsid w:val="00203F6D"/>
    <w:rsid w:val="00207E87"/>
    <w:rsid w:val="00231BF6"/>
    <w:rsid w:val="00234DFC"/>
    <w:rsid w:val="00242F77"/>
    <w:rsid w:val="00244468"/>
    <w:rsid w:val="002805EE"/>
    <w:rsid w:val="00281BAB"/>
    <w:rsid w:val="00292117"/>
    <w:rsid w:val="00292E7D"/>
    <w:rsid w:val="0029419B"/>
    <w:rsid w:val="0029435A"/>
    <w:rsid w:val="002A0102"/>
    <w:rsid w:val="002A32CA"/>
    <w:rsid w:val="002A450F"/>
    <w:rsid w:val="002A5520"/>
    <w:rsid w:val="002A65E8"/>
    <w:rsid w:val="002B3CF3"/>
    <w:rsid w:val="002C43BB"/>
    <w:rsid w:val="002D02F4"/>
    <w:rsid w:val="002D3FBE"/>
    <w:rsid w:val="002F254E"/>
    <w:rsid w:val="002F379C"/>
    <w:rsid w:val="003001D7"/>
    <w:rsid w:val="003054AB"/>
    <w:rsid w:val="00307F48"/>
    <w:rsid w:val="00310D05"/>
    <w:rsid w:val="0031289A"/>
    <w:rsid w:val="00313911"/>
    <w:rsid w:val="00323C02"/>
    <w:rsid w:val="003256CA"/>
    <w:rsid w:val="003507A9"/>
    <w:rsid w:val="0035221B"/>
    <w:rsid w:val="0035470E"/>
    <w:rsid w:val="003552EF"/>
    <w:rsid w:val="003707D1"/>
    <w:rsid w:val="00371347"/>
    <w:rsid w:val="0037745D"/>
    <w:rsid w:val="00381E86"/>
    <w:rsid w:val="003941A9"/>
    <w:rsid w:val="00395AC2"/>
    <w:rsid w:val="003965E4"/>
    <w:rsid w:val="003A1DF9"/>
    <w:rsid w:val="003A340F"/>
    <w:rsid w:val="003B5E65"/>
    <w:rsid w:val="003C01AC"/>
    <w:rsid w:val="003C31A5"/>
    <w:rsid w:val="003C338A"/>
    <w:rsid w:val="003D123B"/>
    <w:rsid w:val="003E2D08"/>
    <w:rsid w:val="003F2BD7"/>
    <w:rsid w:val="00405627"/>
    <w:rsid w:val="00405F19"/>
    <w:rsid w:val="00410E15"/>
    <w:rsid w:val="00412826"/>
    <w:rsid w:val="0042558F"/>
    <w:rsid w:val="00425A46"/>
    <w:rsid w:val="00425BFD"/>
    <w:rsid w:val="00435249"/>
    <w:rsid w:val="00436F6E"/>
    <w:rsid w:val="00437669"/>
    <w:rsid w:val="00440FA7"/>
    <w:rsid w:val="004438DF"/>
    <w:rsid w:val="00443E3D"/>
    <w:rsid w:val="0045557C"/>
    <w:rsid w:val="00462B7F"/>
    <w:rsid w:val="004645AB"/>
    <w:rsid w:val="00476181"/>
    <w:rsid w:val="00476B99"/>
    <w:rsid w:val="00484BB4"/>
    <w:rsid w:val="00486002"/>
    <w:rsid w:val="0048697D"/>
    <w:rsid w:val="004B1BE3"/>
    <w:rsid w:val="004B746D"/>
    <w:rsid w:val="004C3A40"/>
    <w:rsid w:val="004C5E9E"/>
    <w:rsid w:val="004D2011"/>
    <w:rsid w:val="004D7C43"/>
    <w:rsid w:val="004E3142"/>
    <w:rsid w:val="004F0832"/>
    <w:rsid w:val="004F1406"/>
    <w:rsid w:val="004F44D1"/>
    <w:rsid w:val="004F5BEB"/>
    <w:rsid w:val="004F7F24"/>
    <w:rsid w:val="005048A4"/>
    <w:rsid w:val="00504A0A"/>
    <w:rsid w:val="0051009A"/>
    <w:rsid w:val="0051077F"/>
    <w:rsid w:val="00515868"/>
    <w:rsid w:val="00515DF1"/>
    <w:rsid w:val="00522158"/>
    <w:rsid w:val="00525327"/>
    <w:rsid w:val="00533A6F"/>
    <w:rsid w:val="005370CF"/>
    <w:rsid w:val="00537A72"/>
    <w:rsid w:val="00540963"/>
    <w:rsid w:val="00544385"/>
    <w:rsid w:val="005464DA"/>
    <w:rsid w:val="00546E43"/>
    <w:rsid w:val="005533C2"/>
    <w:rsid w:val="00554DCF"/>
    <w:rsid w:val="00557CCA"/>
    <w:rsid w:val="0057134E"/>
    <w:rsid w:val="00574D66"/>
    <w:rsid w:val="00576211"/>
    <w:rsid w:val="00576D4C"/>
    <w:rsid w:val="005804E9"/>
    <w:rsid w:val="00584EA0"/>
    <w:rsid w:val="00587AD8"/>
    <w:rsid w:val="00590FA5"/>
    <w:rsid w:val="0059678A"/>
    <w:rsid w:val="005A361D"/>
    <w:rsid w:val="005A426A"/>
    <w:rsid w:val="005A6D51"/>
    <w:rsid w:val="005A73C2"/>
    <w:rsid w:val="005B0061"/>
    <w:rsid w:val="005B070A"/>
    <w:rsid w:val="005B2A93"/>
    <w:rsid w:val="005B650F"/>
    <w:rsid w:val="005C1B29"/>
    <w:rsid w:val="005C3831"/>
    <w:rsid w:val="005E5091"/>
    <w:rsid w:val="005F18F5"/>
    <w:rsid w:val="005F5425"/>
    <w:rsid w:val="00600475"/>
    <w:rsid w:val="0060459E"/>
    <w:rsid w:val="00620CF2"/>
    <w:rsid w:val="006232B5"/>
    <w:rsid w:val="00626219"/>
    <w:rsid w:val="0063085A"/>
    <w:rsid w:val="00645535"/>
    <w:rsid w:val="00652831"/>
    <w:rsid w:val="0065440B"/>
    <w:rsid w:val="0065440D"/>
    <w:rsid w:val="00654F4B"/>
    <w:rsid w:val="006566A3"/>
    <w:rsid w:val="00660F61"/>
    <w:rsid w:val="00662471"/>
    <w:rsid w:val="00666A5E"/>
    <w:rsid w:val="00674E2F"/>
    <w:rsid w:val="00676205"/>
    <w:rsid w:val="006934D6"/>
    <w:rsid w:val="006972FF"/>
    <w:rsid w:val="00697841"/>
    <w:rsid w:val="006A2277"/>
    <w:rsid w:val="006B74FF"/>
    <w:rsid w:val="006C3FF2"/>
    <w:rsid w:val="006C5D7E"/>
    <w:rsid w:val="006D363F"/>
    <w:rsid w:val="006F0406"/>
    <w:rsid w:val="006F2B51"/>
    <w:rsid w:val="006F4564"/>
    <w:rsid w:val="006F6150"/>
    <w:rsid w:val="006F737B"/>
    <w:rsid w:val="006F7B81"/>
    <w:rsid w:val="007059B1"/>
    <w:rsid w:val="00706911"/>
    <w:rsid w:val="00713BDA"/>
    <w:rsid w:val="00717A61"/>
    <w:rsid w:val="00724F3E"/>
    <w:rsid w:val="00731A28"/>
    <w:rsid w:val="00735377"/>
    <w:rsid w:val="00741185"/>
    <w:rsid w:val="00747016"/>
    <w:rsid w:val="00754FCF"/>
    <w:rsid w:val="00761430"/>
    <w:rsid w:val="007651E9"/>
    <w:rsid w:val="00767B5B"/>
    <w:rsid w:val="00781AAD"/>
    <w:rsid w:val="007969CB"/>
    <w:rsid w:val="007A4A31"/>
    <w:rsid w:val="007A5F83"/>
    <w:rsid w:val="007A6EB1"/>
    <w:rsid w:val="007B03ED"/>
    <w:rsid w:val="007B089A"/>
    <w:rsid w:val="007B4097"/>
    <w:rsid w:val="007B49FE"/>
    <w:rsid w:val="007B7A98"/>
    <w:rsid w:val="007D5E40"/>
    <w:rsid w:val="007E0FFC"/>
    <w:rsid w:val="00801639"/>
    <w:rsid w:val="00801E33"/>
    <w:rsid w:val="00803360"/>
    <w:rsid w:val="00805B4B"/>
    <w:rsid w:val="00807DC4"/>
    <w:rsid w:val="00815A57"/>
    <w:rsid w:val="00817E74"/>
    <w:rsid w:val="0082479B"/>
    <w:rsid w:val="008265D8"/>
    <w:rsid w:val="00826D61"/>
    <w:rsid w:val="008312F2"/>
    <w:rsid w:val="0083139A"/>
    <w:rsid w:val="0083258F"/>
    <w:rsid w:val="00834FEB"/>
    <w:rsid w:val="00843FAA"/>
    <w:rsid w:val="008472D3"/>
    <w:rsid w:val="008523B3"/>
    <w:rsid w:val="00864C50"/>
    <w:rsid w:val="008819C8"/>
    <w:rsid w:val="00882D61"/>
    <w:rsid w:val="008841D6"/>
    <w:rsid w:val="00884979"/>
    <w:rsid w:val="00885F81"/>
    <w:rsid w:val="00896B27"/>
    <w:rsid w:val="008A0E59"/>
    <w:rsid w:val="008A6878"/>
    <w:rsid w:val="008B2152"/>
    <w:rsid w:val="008B2ADE"/>
    <w:rsid w:val="008B615A"/>
    <w:rsid w:val="008B68CA"/>
    <w:rsid w:val="008C35EC"/>
    <w:rsid w:val="008E424D"/>
    <w:rsid w:val="008F75DC"/>
    <w:rsid w:val="008F7FC6"/>
    <w:rsid w:val="0091664B"/>
    <w:rsid w:val="00922C9F"/>
    <w:rsid w:val="00925871"/>
    <w:rsid w:val="009258DE"/>
    <w:rsid w:val="00931524"/>
    <w:rsid w:val="0093405F"/>
    <w:rsid w:val="009449F2"/>
    <w:rsid w:val="00947525"/>
    <w:rsid w:val="0095207A"/>
    <w:rsid w:val="009548A3"/>
    <w:rsid w:val="009555AA"/>
    <w:rsid w:val="00956FAF"/>
    <w:rsid w:val="009607D4"/>
    <w:rsid w:val="009637E2"/>
    <w:rsid w:val="00971352"/>
    <w:rsid w:val="00972B38"/>
    <w:rsid w:val="00981879"/>
    <w:rsid w:val="0098783C"/>
    <w:rsid w:val="00987966"/>
    <w:rsid w:val="009A54CE"/>
    <w:rsid w:val="009B236C"/>
    <w:rsid w:val="009B28CD"/>
    <w:rsid w:val="009B496E"/>
    <w:rsid w:val="009B4AFA"/>
    <w:rsid w:val="009B574C"/>
    <w:rsid w:val="009C7F88"/>
    <w:rsid w:val="009D3EEF"/>
    <w:rsid w:val="009D488C"/>
    <w:rsid w:val="009D4D4F"/>
    <w:rsid w:val="009E48BF"/>
    <w:rsid w:val="009E49DE"/>
    <w:rsid w:val="009E52C2"/>
    <w:rsid w:val="009F26AA"/>
    <w:rsid w:val="009F2DC3"/>
    <w:rsid w:val="009F2EC4"/>
    <w:rsid w:val="009F764B"/>
    <w:rsid w:val="00A015C1"/>
    <w:rsid w:val="00A037C8"/>
    <w:rsid w:val="00A17AE7"/>
    <w:rsid w:val="00A31393"/>
    <w:rsid w:val="00A43569"/>
    <w:rsid w:val="00A45E8F"/>
    <w:rsid w:val="00A533E6"/>
    <w:rsid w:val="00A60F75"/>
    <w:rsid w:val="00A700DA"/>
    <w:rsid w:val="00A75E68"/>
    <w:rsid w:val="00A9621A"/>
    <w:rsid w:val="00AB4EFA"/>
    <w:rsid w:val="00AB639F"/>
    <w:rsid w:val="00AC4756"/>
    <w:rsid w:val="00AD0C17"/>
    <w:rsid w:val="00AD2761"/>
    <w:rsid w:val="00AD6763"/>
    <w:rsid w:val="00AE05E7"/>
    <w:rsid w:val="00AE43B5"/>
    <w:rsid w:val="00AE6D22"/>
    <w:rsid w:val="00AE6F25"/>
    <w:rsid w:val="00AF2E4D"/>
    <w:rsid w:val="00AF3590"/>
    <w:rsid w:val="00B12AC9"/>
    <w:rsid w:val="00B13500"/>
    <w:rsid w:val="00B143CB"/>
    <w:rsid w:val="00B17B84"/>
    <w:rsid w:val="00B21418"/>
    <w:rsid w:val="00B21A9D"/>
    <w:rsid w:val="00B25184"/>
    <w:rsid w:val="00B31029"/>
    <w:rsid w:val="00B33A80"/>
    <w:rsid w:val="00B35158"/>
    <w:rsid w:val="00B36BE2"/>
    <w:rsid w:val="00B45276"/>
    <w:rsid w:val="00B50CBB"/>
    <w:rsid w:val="00B5192B"/>
    <w:rsid w:val="00B5269B"/>
    <w:rsid w:val="00B54A89"/>
    <w:rsid w:val="00B55512"/>
    <w:rsid w:val="00B74D24"/>
    <w:rsid w:val="00B84073"/>
    <w:rsid w:val="00B842CF"/>
    <w:rsid w:val="00B9064C"/>
    <w:rsid w:val="00B9319E"/>
    <w:rsid w:val="00B93A6B"/>
    <w:rsid w:val="00BA0A84"/>
    <w:rsid w:val="00BA2ED2"/>
    <w:rsid w:val="00BC1271"/>
    <w:rsid w:val="00BC21CA"/>
    <w:rsid w:val="00BC4444"/>
    <w:rsid w:val="00BC4550"/>
    <w:rsid w:val="00BC58BB"/>
    <w:rsid w:val="00BD1A7C"/>
    <w:rsid w:val="00BD4D6D"/>
    <w:rsid w:val="00BD5D27"/>
    <w:rsid w:val="00BE5687"/>
    <w:rsid w:val="00BF5A1D"/>
    <w:rsid w:val="00C00E66"/>
    <w:rsid w:val="00C01A43"/>
    <w:rsid w:val="00C10C6A"/>
    <w:rsid w:val="00C23A78"/>
    <w:rsid w:val="00C2561E"/>
    <w:rsid w:val="00C30E5B"/>
    <w:rsid w:val="00C43122"/>
    <w:rsid w:val="00C47CFD"/>
    <w:rsid w:val="00C55D19"/>
    <w:rsid w:val="00C61306"/>
    <w:rsid w:val="00C72039"/>
    <w:rsid w:val="00C72F4F"/>
    <w:rsid w:val="00C77984"/>
    <w:rsid w:val="00C83905"/>
    <w:rsid w:val="00C84CCA"/>
    <w:rsid w:val="00C915BE"/>
    <w:rsid w:val="00C92B7C"/>
    <w:rsid w:val="00C9362E"/>
    <w:rsid w:val="00CA4FE4"/>
    <w:rsid w:val="00CA6421"/>
    <w:rsid w:val="00CB7B1F"/>
    <w:rsid w:val="00CD42E7"/>
    <w:rsid w:val="00CE3F2F"/>
    <w:rsid w:val="00CF69C8"/>
    <w:rsid w:val="00D12CB6"/>
    <w:rsid w:val="00D13688"/>
    <w:rsid w:val="00D14C3E"/>
    <w:rsid w:val="00D2056C"/>
    <w:rsid w:val="00D21141"/>
    <w:rsid w:val="00D22578"/>
    <w:rsid w:val="00D25B1C"/>
    <w:rsid w:val="00D323A5"/>
    <w:rsid w:val="00D36808"/>
    <w:rsid w:val="00D412C4"/>
    <w:rsid w:val="00D425F1"/>
    <w:rsid w:val="00D61EDD"/>
    <w:rsid w:val="00D67843"/>
    <w:rsid w:val="00D70E58"/>
    <w:rsid w:val="00D74795"/>
    <w:rsid w:val="00D74A6F"/>
    <w:rsid w:val="00D777E4"/>
    <w:rsid w:val="00D864BA"/>
    <w:rsid w:val="00D959CA"/>
    <w:rsid w:val="00DA653A"/>
    <w:rsid w:val="00DB0227"/>
    <w:rsid w:val="00DB15CF"/>
    <w:rsid w:val="00DB1C10"/>
    <w:rsid w:val="00DB3EF1"/>
    <w:rsid w:val="00DC5A59"/>
    <w:rsid w:val="00DE0BF2"/>
    <w:rsid w:val="00DE6108"/>
    <w:rsid w:val="00DE7049"/>
    <w:rsid w:val="00DF215F"/>
    <w:rsid w:val="00DF4428"/>
    <w:rsid w:val="00DF7315"/>
    <w:rsid w:val="00DF77E0"/>
    <w:rsid w:val="00E02EF2"/>
    <w:rsid w:val="00E10890"/>
    <w:rsid w:val="00E11E12"/>
    <w:rsid w:val="00E1316F"/>
    <w:rsid w:val="00E2121D"/>
    <w:rsid w:val="00E218E5"/>
    <w:rsid w:val="00E2703F"/>
    <w:rsid w:val="00E279C1"/>
    <w:rsid w:val="00E32D29"/>
    <w:rsid w:val="00E33A4B"/>
    <w:rsid w:val="00E43A4F"/>
    <w:rsid w:val="00E4412D"/>
    <w:rsid w:val="00E469DB"/>
    <w:rsid w:val="00E47AA5"/>
    <w:rsid w:val="00E5445A"/>
    <w:rsid w:val="00E57E37"/>
    <w:rsid w:val="00E633D3"/>
    <w:rsid w:val="00E70075"/>
    <w:rsid w:val="00E81717"/>
    <w:rsid w:val="00E8333B"/>
    <w:rsid w:val="00E93BE3"/>
    <w:rsid w:val="00E94ADC"/>
    <w:rsid w:val="00EA39C8"/>
    <w:rsid w:val="00EB0FE5"/>
    <w:rsid w:val="00EB128C"/>
    <w:rsid w:val="00EB28D4"/>
    <w:rsid w:val="00EB3420"/>
    <w:rsid w:val="00EB4096"/>
    <w:rsid w:val="00EB4FC3"/>
    <w:rsid w:val="00EC0219"/>
    <w:rsid w:val="00EC0D6F"/>
    <w:rsid w:val="00EC6282"/>
    <w:rsid w:val="00EC7E2D"/>
    <w:rsid w:val="00EE5F21"/>
    <w:rsid w:val="00EE7F5A"/>
    <w:rsid w:val="00EF3723"/>
    <w:rsid w:val="00EF4827"/>
    <w:rsid w:val="00EF6CB3"/>
    <w:rsid w:val="00F04E0D"/>
    <w:rsid w:val="00F12447"/>
    <w:rsid w:val="00F15D7F"/>
    <w:rsid w:val="00F2122D"/>
    <w:rsid w:val="00F27FE3"/>
    <w:rsid w:val="00F33E38"/>
    <w:rsid w:val="00F372A5"/>
    <w:rsid w:val="00F37D06"/>
    <w:rsid w:val="00F50C80"/>
    <w:rsid w:val="00F50CF5"/>
    <w:rsid w:val="00F52A77"/>
    <w:rsid w:val="00F565E7"/>
    <w:rsid w:val="00F62D1B"/>
    <w:rsid w:val="00F644B4"/>
    <w:rsid w:val="00F707F0"/>
    <w:rsid w:val="00F70E40"/>
    <w:rsid w:val="00F76543"/>
    <w:rsid w:val="00F80835"/>
    <w:rsid w:val="00F81354"/>
    <w:rsid w:val="00F8375B"/>
    <w:rsid w:val="00F86854"/>
    <w:rsid w:val="00F96CE7"/>
    <w:rsid w:val="00F96EC8"/>
    <w:rsid w:val="00F97112"/>
    <w:rsid w:val="00F97251"/>
    <w:rsid w:val="00FA4CC3"/>
    <w:rsid w:val="00FB23F3"/>
    <w:rsid w:val="00FB457B"/>
    <w:rsid w:val="00FB4F54"/>
    <w:rsid w:val="00FC0AC4"/>
    <w:rsid w:val="00FC2FA8"/>
    <w:rsid w:val="00FD01BA"/>
    <w:rsid w:val="00FD58BF"/>
    <w:rsid w:val="00FE5172"/>
    <w:rsid w:val="00FF0F4E"/>
    <w:rsid w:val="00FF2CAE"/>
    <w:rsid w:val="00FF57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1745"/>
    <o:shapelayout v:ext="edit">
      <o:idmap v:ext="edit" data="1"/>
    </o:shapelayout>
  </w:shapeDefaults>
  <w:decimalSymbol w:val="."/>
  <w:listSeparator w:val=","/>
  <w14:docId w14:val="4A4EF1D6"/>
  <w15:chartTrackingRefBased/>
  <w15:docId w15:val="{63AFEA1E-D57D-461A-8DC9-E077493721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15CF"/>
  </w:style>
  <w:style w:type="paragraph" w:styleId="Heading1">
    <w:name w:val="heading 1"/>
    <w:basedOn w:val="Normal"/>
    <w:next w:val="Normal"/>
    <w:link w:val="Heading1Char"/>
    <w:uiPriority w:val="9"/>
    <w:qFormat/>
    <w:rsid w:val="00801E33"/>
    <w:pPr>
      <w:keepNext/>
      <w:keepLines/>
      <w:spacing w:line="360"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15D7F"/>
    <w:pPr>
      <w:keepNext/>
      <w:keepLines/>
      <w:spacing w:before="40" w:line="360"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554DCF"/>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425A46"/>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5Dark-Accent1">
    <w:name w:val="Grid Table 5 Dark Accent 1"/>
    <w:basedOn w:val="TableNormal"/>
    <w:uiPriority w:val="50"/>
    <w:rsid w:val="00DB15CF"/>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ridTable5Dark-Accent2">
    <w:name w:val="Grid Table 5 Dark Accent 2"/>
    <w:basedOn w:val="TableNormal"/>
    <w:uiPriority w:val="50"/>
    <w:rsid w:val="00DB15CF"/>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character" w:customStyle="1" w:styleId="Heading1Char">
    <w:name w:val="Heading 1 Char"/>
    <w:basedOn w:val="DefaultParagraphFont"/>
    <w:link w:val="Heading1"/>
    <w:uiPriority w:val="9"/>
    <w:rsid w:val="00801E33"/>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F15D7F"/>
    <w:rPr>
      <w:rFonts w:asciiTheme="majorHAnsi" w:eastAsiaTheme="majorEastAsia" w:hAnsiTheme="majorHAnsi" w:cstheme="majorBidi"/>
      <w:color w:val="365F91" w:themeColor="accent1" w:themeShade="BF"/>
      <w:sz w:val="26"/>
      <w:szCs w:val="26"/>
    </w:rPr>
  </w:style>
  <w:style w:type="paragraph" w:styleId="BodyText">
    <w:name w:val="Body Text"/>
    <w:basedOn w:val="Normal"/>
    <w:link w:val="BodyTextChar"/>
    <w:rsid w:val="00801E33"/>
    <w:pPr>
      <w:spacing w:after="120"/>
      <w:jc w:val="both"/>
    </w:pPr>
    <w:rPr>
      <w:rFonts w:ascii="Calibri" w:eastAsia="Calibri" w:hAnsi="Calibri" w:cs="Times New Roman"/>
      <w:lang w:val="en-GB"/>
    </w:rPr>
  </w:style>
  <w:style w:type="character" w:customStyle="1" w:styleId="BodyTextChar">
    <w:name w:val="Body Text Char"/>
    <w:basedOn w:val="DefaultParagraphFont"/>
    <w:link w:val="BodyText"/>
    <w:rsid w:val="00801E33"/>
    <w:rPr>
      <w:rFonts w:ascii="Calibri" w:eastAsia="Calibri" w:hAnsi="Calibri" w:cs="Times New Roman"/>
      <w:lang w:val="en-GB"/>
    </w:rPr>
  </w:style>
  <w:style w:type="character" w:styleId="Emphasis">
    <w:name w:val="Emphasis"/>
    <w:uiPriority w:val="20"/>
    <w:qFormat/>
    <w:rsid w:val="00801E33"/>
    <w:rPr>
      <w:i/>
      <w:iCs/>
    </w:rPr>
  </w:style>
  <w:style w:type="paragraph" w:customStyle="1" w:styleId="BasicBullet">
    <w:name w:val="Basic Bullet"/>
    <w:basedOn w:val="BodyText"/>
    <w:qFormat/>
    <w:rsid w:val="00801E33"/>
    <w:pPr>
      <w:numPr>
        <w:numId w:val="1"/>
      </w:numPr>
      <w:spacing w:after="0"/>
    </w:pPr>
  </w:style>
  <w:style w:type="paragraph" w:customStyle="1" w:styleId="BodyTextTight">
    <w:name w:val="Body Text Tight"/>
    <w:basedOn w:val="BodyText"/>
    <w:qFormat/>
    <w:rsid w:val="00801E33"/>
    <w:pPr>
      <w:spacing w:after="0"/>
    </w:pPr>
  </w:style>
  <w:style w:type="paragraph" w:styleId="TOCHeading">
    <w:name w:val="TOC Heading"/>
    <w:basedOn w:val="Heading1"/>
    <w:next w:val="Normal"/>
    <w:uiPriority w:val="39"/>
    <w:unhideWhenUsed/>
    <w:qFormat/>
    <w:rsid w:val="00801E33"/>
    <w:pPr>
      <w:spacing w:before="480" w:line="276" w:lineRule="auto"/>
      <w:outlineLvl w:val="9"/>
    </w:pPr>
    <w:rPr>
      <w:b/>
      <w:bCs/>
      <w:sz w:val="28"/>
      <w:szCs w:val="28"/>
    </w:rPr>
  </w:style>
  <w:style w:type="paragraph" w:styleId="TOC1">
    <w:name w:val="toc 1"/>
    <w:basedOn w:val="Normal"/>
    <w:next w:val="Normal"/>
    <w:autoRedefine/>
    <w:uiPriority w:val="39"/>
    <w:unhideWhenUsed/>
    <w:rsid w:val="00697841"/>
    <w:pPr>
      <w:spacing w:before="120"/>
    </w:pPr>
    <w:rPr>
      <w:bCs/>
    </w:rPr>
  </w:style>
  <w:style w:type="paragraph" w:styleId="TOC2">
    <w:name w:val="toc 2"/>
    <w:basedOn w:val="Normal"/>
    <w:next w:val="Normal"/>
    <w:autoRedefine/>
    <w:uiPriority w:val="39"/>
    <w:unhideWhenUsed/>
    <w:rsid w:val="00697841"/>
    <w:pPr>
      <w:ind w:left="240"/>
    </w:pPr>
    <w:rPr>
      <w:bCs/>
      <w:sz w:val="22"/>
      <w:szCs w:val="22"/>
    </w:rPr>
  </w:style>
  <w:style w:type="character" w:styleId="Hyperlink">
    <w:name w:val="Hyperlink"/>
    <w:basedOn w:val="DefaultParagraphFont"/>
    <w:uiPriority w:val="99"/>
    <w:unhideWhenUsed/>
    <w:rsid w:val="00801E33"/>
    <w:rPr>
      <w:color w:val="0000FF" w:themeColor="hyperlink"/>
      <w:u w:val="single"/>
    </w:rPr>
  </w:style>
  <w:style w:type="paragraph" w:styleId="TOC3">
    <w:name w:val="toc 3"/>
    <w:basedOn w:val="Normal"/>
    <w:next w:val="Normal"/>
    <w:autoRedefine/>
    <w:uiPriority w:val="39"/>
    <w:unhideWhenUsed/>
    <w:rsid w:val="00801E33"/>
    <w:pPr>
      <w:ind w:left="480"/>
    </w:pPr>
    <w:rPr>
      <w:sz w:val="22"/>
      <w:szCs w:val="22"/>
    </w:rPr>
  </w:style>
  <w:style w:type="paragraph" w:styleId="TOC4">
    <w:name w:val="toc 4"/>
    <w:basedOn w:val="Normal"/>
    <w:next w:val="Normal"/>
    <w:autoRedefine/>
    <w:uiPriority w:val="39"/>
    <w:unhideWhenUsed/>
    <w:rsid w:val="00801E33"/>
    <w:pPr>
      <w:ind w:left="720"/>
    </w:pPr>
    <w:rPr>
      <w:sz w:val="20"/>
      <w:szCs w:val="20"/>
    </w:rPr>
  </w:style>
  <w:style w:type="paragraph" w:styleId="TOC5">
    <w:name w:val="toc 5"/>
    <w:basedOn w:val="Normal"/>
    <w:next w:val="Normal"/>
    <w:autoRedefine/>
    <w:uiPriority w:val="39"/>
    <w:unhideWhenUsed/>
    <w:rsid w:val="00801E33"/>
    <w:pPr>
      <w:ind w:left="960"/>
    </w:pPr>
    <w:rPr>
      <w:sz w:val="20"/>
      <w:szCs w:val="20"/>
    </w:rPr>
  </w:style>
  <w:style w:type="paragraph" w:styleId="TOC6">
    <w:name w:val="toc 6"/>
    <w:basedOn w:val="Normal"/>
    <w:next w:val="Normal"/>
    <w:autoRedefine/>
    <w:uiPriority w:val="39"/>
    <w:unhideWhenUsed/>
    <w:rsid w:val="00801E33"/>
    <w:pPr>
      <w:ind w:left="1200"/>
    </w:pPr>
    <w:rPr>
      <w:sz w:val="20"/>
      <w:szCs w:val="20"/>
    </w:rPr>
  </w:style>
  <w:style w:type="paragraph" w:styleId="TOC7">
    <w:name w:val="toc 7"/>
    <w:basedOn w:val="Normal"/>
    <w:next w:val="Normal"/>
    <w:autoRedefine/>
    <w:uiPriority w:val="39"/>
    <w:unhideWhenUsed/>
    <w:rsid w:val="00801E33"/>
    <w:pPr>
      <w:ind w:left="1440"/>
    </w:pPr>
    <w:rPr>
      <w:sz w:val="20"/>
      <w:szCs w:val="20"/>
    </w:rPr>
  </w:style>
  <w:style w:type="paragraph" w:styleId="TOC8">
    <w:name w:val="toc 8"/>
    <w:basedOn w:val="Normal"/>
    <w:next w:val="Normal"/>
    <w:autoRedefine/>
    <w:uiPriority w:val="39"/>
    <w:unhideWhenUsed/>
    <w:rsid w:val="00801E33"/>
    <w:pPr>
      <w:ind w:left="1680"/>
    </w:pPr>
    <w:rPr>
      <w:sz w:val="20"/>
      <w:szCs w:val="20"/>
    </w:rPr>
  </w:style>
  <w:style w:type="paragraph" w:styleId="TOC9">
    <w:name w:val="toc 9"/>
    <w:basedOn w:val="Normal"/>
    <w:next w:val="Normal"/>
    <w:autoRedefine/>
    <w:uiPriority w:val="39"/>
    <w:unhideWhenUsed/>
    <w:rsid w:val="00801E33"/>
    <w:pPr>
      <w:ind w:left="1920"/>
    </w:pPr>
    <w:rPr>
      <w:sz w:val="20"/>
      <w:szCs w:val="20"/>
    </w:rPr>
  </w:style>
  <w:style w:type="paragraph" w:styleId="Header">
    <w:name w:val="header"/>
    <w:basedOn w:val="Normal"/>
    <w:link w:val="HeaderChar"/>
    <w:uiPriority w:val="99"/>
    <w:unhideWhenUsed/>
    <w:rsid w:val="00697841"/>
    <w:pPr>
      <w:tabs>
        <w:tab w:val="center" w:pos="4513"/>
        <w:tab w:val="right" w:pos="9026"/>
      </w:tabs>
    </w:pPr>
  </w:style>
  <w:style w:type="character" w:customStyle="1" w:styleId="HeaderChar">
    <w:name w:val="Header Char"/>
    <w:basedOn w:val="DefaultParagraphFont"/>
    <w:link w:val="Header"/>
    <w:uiPriority w:val="99"/>
    <w:rsid w:val="00697841"/>
  </w:style>
  <w:style w:type="paragraph" w:styleId="Footer">
    <w:name w:val="footer"/>
    <w:basedOn w:val="Normal"/>
    <w:link w:val="FooterChar"/>
    <w:uiPriority w:val="99"/>
    <w:unhideWhenUsed/>
    <w:rsid w:val="00697841"/>
    <w:pPr>
      <w:tabs>
        <w:tab w:val="center" w:pos="4513"/>
        <w:tab w:val="right" w:pos="9026"/>
      </w:tabs>
    </w:pPr>
  </w:style>
  <w:style w:type="character" w:customStyle="1" w:styleId="FooterChar">
    <w:name w:val="Footer Char"/>
    <w:basedOn w:val="DefaultParagraphFont"/>
    <w:link w:val="Footer"/>
    <w:uiPriority w:val="99"/>
    <w:rsid w:val="00697841"/>
  </w:style>
  <w:style w:type="character" w:styleId="PageNumber">
    <w:name w:val="page number"/>
    <w:basedOn w:val="DefaultParagraphFont"/>
    <w:uiPriority w:val="99"/>
    <w:semiHidden/>
    <w:unhideWhenUsed/>
    <w:rsid w:val="001B51F8"/>
  </w:style>
  <w:style w:type="paragraph" w:styleId="ListParagraph">
    <w:name w:val="List Paragraph"/>
    <w:basedOn w:val="Normal"/>
    <w:uiPriority w:val="34"/>
    <w:qFormat/>
    <w:rsid w:val="00706911"/>
    <w:pPr>
      <w:ind w:left="720"/>
      <w:contextualSpacing/>
    </w:pPr>
  </w:style>
  <w:style w:type="paragraph" w:customStyle="1" w:styleId="DisStyle">
    <w:name w:val="Dis Style"/>
    <w:basedOn w:val="BodyText"/>
    <w:qFormat/>
    <w:rsid w:val="002A450F"/>
    <w:pPr>
      <w:spacing w:after="240" w:line="360" w:lineRule="auto"/>
    </w:pPr>
  </w:style>
  <w:style w:type="paragraph" w:styleId="Caption">
    <w:name w:val="caption"/>
    <w:basedOn w:val="Normal"/>
    <w:next w:val="Normal"/>
    <w:uiPriority w:val="35"/>
    <w:unhideWhenUsed/>
    <w:qFormat/>
    <w:rsid w:val="00FD01BA"/>
    <w:pPr>
      <w:spacing w:after="200"/>
    </w:pPr>
    <w:rPr>
      <w:i/>
      <w:iCs/>
      <w:color w:val="1F497D" w:themeColor="text2"/>
      <w:sz w:val="18"/>
      <w:szCs w:val="18"/>
    </w:rPr>
  </w:style>
  <w:style w:type="character" w:customStyle="1" w:styleId="Heading3Char">
    <w:name w:val="Heading 3 Char"/>
    <w:basedOn w:val="DefaultParagraphFont"/>
    <w:link w:val="Heading3"/>
    <w:uiPriority w:val="9"/>
    <w:rsid w:val="00554DCF"/>
    <w:rPr>
      <w:rFonts w:asciiTheme="majorHAnsi" w:eastAsiaTheme="majorEastAsia" w:hAnsiTheme="majorHAnsi" w:cstheme="majorBidi"/>
      <w:color w:val="243F60" w:themeColor="accent1" w:themeShade="7F"/>
    </w:rPr>
  </w:style>
  <w:style w:type="paragraph" w:customStyle="1" w:styleId="body-custom">
    <w:name w:val="body-custom"/>
    <w:basedOn w:val="BodyText"/>
    <w:link w:val="body-customChar"/>
    <w:qFormat/>
    <w:rsid w:val="00554DCF"/>
    <w:pPr>
      <w:spacing w:after="240" w:line="360" w:lineRule="auto"/>
    </w:pPr>
  </w:style>
  <w:style w:type="character" w:customStyle="1" w:styleId="body-customChar">
    <w:name w:val="body-custom Char"/>
    <w:basedOn w:val="BodyTextChar"/>
    <w:link w:val="body-custom"/>
    <w:rsid w:val="00554DCF"/>
    <w:rPr>
      <w:rFonts w:ascii="Calibri" w:eastAsia="Calibri" w:hAnsi="Calibri" w:cs="Times New Roman"/>
      <w:lang w:val="en-GB"/>
    </w:rPr>
  </w:style>
  <w:style w:type="table" w:styleId="TableGrid">
    <w:name w:val="Table Grid"/>
    <w:basedOn w:val="TableNormal"/>
    <w:uiPriority w:val="59"/>
    <w:rsid w:val="00620CF2"/>
    <w:rPr>
      <w:rFonts w:ascii="Calibri" w:eastAsia="Calibri" w:hAnsi="Calibri"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3Dis">
    <w:name w:val="Heading 3 Dis"/>
    <w:basedOn w:val="Heading3"/>
    <w:link w:val="Heading3DisChar"/>
    <w:qFormat/>
    <w:rsid w:val="000F6956"/>
    <w:pPr>
      <w:spacing w:after="240"/>
    </w:pPr>
  </w:style>
  <w:style w:type="character" w:customStyle="1" w:styleId="Heading3DisChar">
    <w:name w:val="Heading 3 Dis Char"/>
    <w:basedOn w:val="Heading3Char"/>
    <w:link w:val="Heading3Dis"/>
    <w:rsid w:val="000F6956"/>
    <w:rPr>
      <w:rFonts w:asciiTheme="majorHAnsi" w:eastAsiaTheme="majorEastAsia" w:hAnsiTheme="majorHAnsi" w:cstheme="majorBidi"/>
      <w:color w:val="243F60" w:themeColor="accent1" w:themeShade="7F"/>
    </w:rPr>
  </w:style>
  <w:style w:type="character" w:customStyle="1" w:styleId="Heading4Char">
    <w:name w:val="Heading 4 Char"/>
    <w:basedOn w:val="DefaultParagraphFont"/>
    <w:link w:val="Heading4"/>
    <w:uiPriority w:val="9"/>
    <w:rsid w:val="00425A46"/>
    <w:rPr>
      <w:rFonts w:asciiTheme="majorHAnsi" w:eastAsiaTheme="majorEastAsia" w:hAnsiTheme="majorHAnsi" w:cstheme="majorBidi"/>
      <w:i/>
      <w:iCs/>
      <w:color w:val="365F91" w:themeColor="accent1" w:themeShade="BF"/>
    </w:rPr>
  </w:style>
  <w:style w:type="paragraph" w:customStyle="1" w:styleId="Heading4Dis">
    <w:name w:val="Heading 4 Dis"/>
    <w:basedOn w:val="Heading4"/>
    <w:qFormat/>
    <w:rsid w:val="00425A46"/>
    <w:pPr>
      <w:spacing w:after="240"/>
    </w:pPr>
  </w:style>
  <w:style w:type="paragraph" w:customStyle="1" w:styleId="DisBulletPoint">
    <w:name w:val="Dis Bullet Point"/>
    <w:basedOn w:val="DisStyle"/>
    <w:qFormat/>
    <w:rsid w:val="00425A46"/>
    <w:pPr>
      <w:numPr>
        <w:numId w:val="26"/>
      </w:numPr>
      <w:spacing w:line="240" w:lineRule="auto"/>
    </w:pPr>
  </w:style>
  <w:style w:type="paragraph" w:customStyle="1" w:styleId="DIs1ptbullets">
    <w:name w:val="DIs 1pt bullets"/>
    <w:basedOn w:val="DisStyle"/>
    <w:qFormat/>
    <w:rsid w:val="005A73C2"/>
    <w:pPr>
      <w:spacing w:after="0" w:line="240" w:lineRule="auto"/>
    </w:pPr>
  </w:style>
  <w:style w:type="paragraph" w:styleId="TableofFigures">
    <w:name w:val="table of figures"/>
    <w:basedOn w:val="Normal"/>
    <w:next w:val="Normal"/>
    <w:uiPriority w:val="99"/>
    <w:unhideWhenUsed/>
    <w:rsid w:val="006232B5"/>
  </w:style>
  <w:style w:type="table" w:styleId="GridTable4-Accent1">
    <w:name w:val="Grid Table 4 Accent 1"/>
    <w:basedOn w:val="TableNormal"/>
    <w:uiPriority w:val="49"/>
    <w:rsid w:val="005B2A93"/>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1Light-Accent1">
    <w:name w:val="Grid Table 1 Light Accent 1"/>
    <w:basedOn w:val="TableNormal"/>
    <w:uiPriority w:val="46"/>
    <w:rsid w:val="003A340F"/>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6424">
      <w:bodyDiv w:val="1"/>
      <w:marLeft w:val="0"/>
      <w:marRight w:val="0"/>
      <w:marTop w:val="0"/>
      <w:marBottom w:val="0"/>
      <w:divBdr>
        <w:top w:val="none" w:sz="0" w:space="0" w:color="auto"/>
        <w:left w:val="none" w:sz="0" w:space="0" w:color="auto"/>
        <w:bottom w:val="none" w:sz="0" w:space="0" w:color="auto"/>
        <w:right w:val="none" w:sz="0" w:space="0" w:color="auto"/>
      </w:divBdr>
    </w:div>
    <w:div w:id="361319145">
      <w:bodyDiv w:val="1"/>
      <w:marLeft w:val="0"/>
      <w:marRight w:val="0"/>
      <w:marTop w:val="0"/>
      <w:marBottom w:val="0"/>
      <w:divBdr>
        <w:top w:val="none" w:sz="0" w:space="0" w:color="auto"/>
        <w:left w:val="none" w:sz="0" w:space="0" w:color="auto"/>
        <w:bottom w:val="none" w:sz="0" w:space="0" w:color="auto"/>
        <w:right w:val="none" w:sz="0" w:space="0" w:color="auto"/>
      </w:divBdr>
    </w:div>
    <w:div w:id="404842761">
      <w:bodyDiv w:val="1"/>
      <w:marLeft w:val="0"/>
      <w:marRight w:val="0"/>
      <w:marTop w:val="0"/>
      <w:marBottom w:val="0"/>
      <w:divBdr>
        <w:top w:val="none" w:sz="0" w:space="0" w:color="auto"/>
        <w:left w:val="none" w:sz="0" w:space="0" w:color="auto"/>
        <w:bottom w:val="none" w:sz="0" w:space="0" w:color="auto"/>
        <w:right w:val="none" w:sz="0" w:space="0" w:color="auto"/>
      </w:divBdr>
    </w:div>
    <w:div w:id="185804038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47.png"/><Relationship Id="rId68"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image" Target="media/image1.wmf"/><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footer" Target="footer4.xml"/><Relationship Id="rId58" Type="http://schemas.openxmlformats.org/officeDocument/2006/relationships/image" Target="media/image43.png"/><Relationship Id="rId66"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7.png"/><Relationship Id="rId14" Type="http://schemas.openxmlformats.org/officeDocument/2006/relationships/footer" Target="footer3.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jpe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1.png"/><Relationship Id="rId64" Type="http://schemas.openxmlformats.org/officeDocument/2006/relationships/image" Target="media/image48.png"/><Relationship Id="rId69" Type="http://schemas.openxmlformats.org/officeDocument/2006/relationships/image" Target="media/image53.emf"/><Relationship Id="rId8" Type="http://schemas.openxmlformats.org/officeDocument/2006/relationships/header" Target="header1.xm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4.png"/><Relationship Id="rId67" Type="http://schemas.openxmlformats.org/officeDocument/2006/relationships/image" Target="media/image51.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footer" Target="footer5.xml"/><Relationship Id="rId62" Type="http://schemas.openxmlformats.org/officeDocument/2006/relationships/image" Target="media/image46.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2.png"/><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header" Target="header3.xml"/><Relationship Id="rId60" Type="http://schemas.openxmlformats.org/officeDocument/2006/relationships/hyperlink" Target="https://goo.gl/forms/ukYNpPWVM7k0Okfk1" TargetMode="External"/><Relationship Id="rId65"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2.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0.png"/></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5105DBA-9604-4C04-9AC6-7C673554E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70</TotalTime>
  <Pages>76</Pages>
  <Words>18467</Words>
  <Characters>105263</Characters>
  <Application>Microsoft Office Word</Application>
  <DocSecurity>0</DocSecurity>
  <Lines>877</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4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ol test1</cp:lastModifiedBy>
  <cp:revision>227</cp:revision>
  <dcterms:created xsi:type="dcterms:W3CDTF">2018-04-16T19:59:00Z</dcterms:created>
  <dcterms:modified xsi:type="dcterms:W3CDTF">2018-05-04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d8299b-9d04-30ca-bd3f-7b4d6581ead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